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72A4B60" w14:textId="659744F6" w:rsidR="00735520" w:rsidRPr="004D6C9B" w:rsidRDefault="00354627" w:rsidP="00354627">
      <w:pPr>
        <w:pStyle w:val="Heading1"/>
        <w:ind w:left="-990" w:right="-540"/>
        <w:rPr>
          <w:rFonts w:ascii="Helvetica Neue" w:eastAsia="Helvetica Neue" w:hAnsi="Helvetica Neue" w:cs="Helvetica Neue"/>
          <w:color w:val="000099"/>
          <w:sz w:val="16"/>
          <w:szCs w:val="16"/>
          <w:lang w:val="en-US"/>
        </w:rPr>
      </w:pPr>
      <w:r w:rsidRPr="004D6C9B">
        <w:rPr>
          <w:rFonts w:ascii="Helvetica Neue" w:eastAsia="Helvetica Neue" w:hAnsi="Helvetica Neue" w:cs="Helvetica Neue"/>
          <w:color w:val="000099"/>
          <w:sz w:val="16"/>
          <w:szCs w:val="16"/>
          <w:lang w:val="en-US"/>
        </w:rPr>
        <w:t xml:space="preserve">                                                                                                                                            </w:t>
      </w:r>
      <w:r w:rsidR="00893C11" w:rsidRPr="004D6C9B">
        <w:rPr>
          <w:noProof/>
          <w:lang w:val="en-US"/>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Pr="004D6C9B" w:rsidRDefault="006D37C3" w:rsidP="006D37C3">
      <w:pPr>
        <w:pStyle w:val="Heading2"/>
        <w:spacing w:line="276" w:lineRule="auto"/>
        <w:rPr>
          <w:lang w:val="en-US"/>
        </w:rPr>
      </w:pPr>
    </w:p>
    <w:p w14:paraId="5D7399A7" w14:textId="3BA37DCC" w:rsidR="00D745C4" w:rsidRPr="004D6C9B" w:rsidRDefault="00225B9D" w:rsidP="00CD56A4">
      <w:pPr>
        <w:pStyle w:val="Heading2"/>
        <w:rPr>
          <w:lang w:val="en-US"/>
        </w:rPr>
      </w:pPr>
      <w:r w:rsidRPr="004D6C9B">
        <w:rPr>
          <w:lang w:val="en-US"/>
        </w:rPr>
        <w:br/>
      </w:r>
      <w:r w:rsidR="000D045B" w:rsidRPr="004D6C9B">
        <w:rPr>
          <w:lang w:val="en-US"/>
        </w:rPr>
        <w:t>Temporal Imaginaries in Accounts of Parenting Practices</w:t>
      </w:r>
      <w:r w:rsidR="00DE2495" w:rsidRPr="004D6C9B">
        <w:rPr>
          <w:lang w:val="en-US"/>
        </w:rPr>
        <w:t xml:space="preserve">: </w:t>
      </w:r>
      <w:r w:rsidR="000D045B" w:rsidRPr="004D6C9B">
        <w:rPr>
          <w:lang w:val="en-US"/>
        </w:rPr>
        <w:t xml:space="preserve">Negotiations of Time, Advice, and Expertise </w:t>
      </w:r>
      <w:r w:rsidR="00512049" w:rsidRPr="004D6C9B">
        <w:rPr>
          <w:lang w:val="en-US"/>
        </w:rPr>
        <w:t xml:space="preserve"> </w:t>
      </w:r>
    </w:p>
    <w:p w14:paraId="537AF3A4" w14:textId="77777777" w:rsidR="003D5CB7" w:rsidRPr="004D6C9B" w:rsidRDefault="003D5CB7" w:rsidP="007F7C85">
      <w:pPr>
        <w:pStyle w:val="Title"/>
        <w:spacing w:line="276" w:lineRule="auto"/>
        <w:ind w:firstLine="720"/>
        <w:rPr>
          <w:sz w:val="24"/>
          <w:szCs w:val="24"/>
          <w:lang w:val="en-US"/>
        </w:rPr>
      </w:pPr>
    </w:p>
    <w:p w14:paraId="36DA962D" w14:textId="1CEC93A1" w:rsidR="00735520" w:rsidRPr="004D6C9B" w:rsidRDefault="00225B9D" w:rsidP="007F7C85">
      <w:pPr>
        <w:pStyle w:val="Title"/>
        <w:spacing w:line="276" w:lineRule="auto"/>
        <w:ind w:firstLine="720"/>
        <w:rPr>
          <w:lang w:val="en-US"/>
        </w:rPr>
      </w:pPr>
      <w:r w:rsidRPr="00B84AAB">
        <w:rPr>
          <w:sz w:val="24"/>
          <w:szCs w:val="24"/>
          <w:lang w:val="en-US"/>
        </w:rPr>
        <w:br/>
      </w:r>
      <w:r w:rsidR="000F4BC2">
        <w:rPr>
          <w:lang w:val="en-US"/>
        </w:rPr>
        <w:t xml:space="preserve">Tineke </w:t>
      </w:r>
      <w:r w:rsidR="000D045B" w:rsidRPr="004D6C9B">
        <w:rPr>
          <w:lang w:val="en-US"/>
        </w:rPr>
        <w:t>Broer</w:t>
      </w:r>
      <w:r w:rsidR="00F67692" w:rsidRPr="004D6C9B">
        <w:rPr>
          <w:lang w:val="en-US"/>
        </w:rPr>
        <w:t xml:space="preserve"> </w:t>
      </w:r>
      <w:r w:rsidR="00333864" w:rsidRPr="004D6C9B">
        <w:rPr>
          <w:lang w:val="en-US"/>
        </w:rPr>
        <w:t xml:space="preserve"> </w:t>
      </w:r>
    </w:p>
    <w:p w14:paraId="47FB5246" w14:textId="7C167149" w:rsidR="00825AE0" w:rsidRPr="004D6C9B" w:rsidRDefault="00BA7E6B" w:rsidP="00FF6DC6">
      <w:pPr>
        <w:rPr>
          <w:lang w:val="en-US"/>
        </w:rPr>
      </w:pPr>
      <w:r w:rsidRPr="00BA7E6B">
        <w:rPr>
          <w:lang w:val="en-US"/>
        </w:rPr>
        <w:t>Department of Law, Technology, Markets, and Society; Tilburg Law School; Tilburg University</w:t>
      </w:r>
      <w:r w:rsidRPr="00BA7E6B" w:rsidDel="00BA7E6B">
        <w:rPr>
          <w:lang w:val="en-US"/>
        </w:rPr>
        <w:t xml:space="preserve"> </w:t>
      </w:r>
    </w:p>
    <w:p w14:paraId="349C727C" w14:textId="0404EF1D" w:rsidR="00DE2495" w:rsidRPr="004D6C9B" w:rsidRDefault="00BA7E6B" w:rsidP="00FF6DC6">
      <w:pPr>
        <w:rPr>
          <w:lang w:val="en-US"/>
        </w:rPr>
      </w:pPr>
      <w:r>
        <w:rPr>
          <w:lang w:val="en-US"/>
        </w:rPr>
        <w:t>T.Broer_1@uvt.nl</w:t>
      </w:r>
    </w:p>
    <w:p w14:paraId="5E79B9D8" w14:textId="1781992B" w:rsidR="00DE2495" w:rsidRPr="004D6C9B" w:rsidRDefault="00DE2495" w:rsidP="00FF6DC6">
      <w:pPr>
        <w:rPr>
          <w:lang w:val="en-US"/>
        </w:rPr>
      </w:pPr>
    </w:p>
    <w:p w14:paraId="61DDD5E5" w14:textId="4C55ED19" w:rsidR="00DE2495" w:rsidRPr="004D6C9B" w:rsidRDefault="000F4BC2" w:rsidP="00046BB3">
      <w:pPr>
        <w:pStyle w:val="Title"/>
        <w:rPr>
          <w:lang w:val="en-US"/>
        </w:rPr>
      </w:pPr>
      <w:r>
        <w:rPr>
          <w:lang w:val="en-US"/>
        </w:rPr>
        <w:t>Martyn Pickersgill</w:t>
      </w:r>
    </w:p>
    <w:p w14:paraId="6D09EA55" w14:textId="0727BE86" w:rsidR="003462FD" w:rsidRPr="004D6C9B" w:rsidRDefault="00FA3E49" w:rsidP="00DE2495">
      <w:pPr>
        <w:rPr>
          <w:lang w:val="en-US"/>
        </w:rPr>
      </w:pPr>
      <w:r w:rsidRPr="00FA3E49">
        <w:rPr>
          <w:lang w:val="en-US"/>
        </w:rPr>
        <w:t>Centre for Biomedicine, Self and Society</w:t>
      </w:r>
      <w:r w:rsidR="005C7285">
        <w:rPr>
          <w:lang w:val="en-US"/>
        </w:rPr>
        <w:t>;</w:t>
      </w:r>
      <w:r w:rsidRPr="00FA3E49">
        <w:rPr>
          <w:lang w:val="en-US"/>
        </w:rPr>
        <w:t xml:space="preserve"> Usher Institute; University of Edinburgh</w:t>
      </w:r>
      <w:r w:rsidRPr="00FA3E49" w:rsidDel="00FA3E49">
        <w:rPr>
          <w:lang w:val="en-US"/>
        </w:rPr>
        <w:t xml:space="preserve"> </w:t>
      </w:r>
    </w:p>
    <w:p w14:paraId="62C05158" w14:textId="63B6EAE3" w:rsidR="00E117B1" w:rsidRDefault="00F050AB" w:rsidP="00C47ED6">
      <w:pPr>
        <w:rPr>
          <w:lang w:val="en-US"/>
        </w:rPr>
      </w:pPr>
      <w:r w:rsidRPr="00F050AB">
        <w:rPr>
          <w:lang w:val="en-US"/>
        </w:rPr>
        <w:t>martyn.pickersgill@ed.ac.uk</w:t>
      </w:r>
    </w:p>
    <w:p w14:paraId="6EC40169" w14:textId="09345C95" w:rsidR="000F4BC2" w:rsidRDefault="000F4BC2" w:rsidP="00C47ED6">
      <w:pPr>
        <w:rPr>
          <w:lang w:val="en-US"/>
        </w:rPr>
      </w:pPr>
    </w:p>
    <w:p w14:paraId="30DE6164" w14:textId="31398CCD" w:rsidR="000F4BC2" w:rsidRPr="004D6C9B" w:rsidRDefault="000F4BC2" w:rsidP="000F4BC2">
      <w:pPr>
        <w:pStyle w:val="Title"/>
        <w:rPr>
          <w:lang w:val="en-US"/>
        </w:rPr>
      </w:pPr>
      <w:r>
        <w:rPr>
          <w:lang w:val="en-US"/>
        </w:rPr>
        <w:t>Sarah Cunningham-Burley</w:t>
      </w:r>
    </w:p>
    <w:p w14:paraId="4FEC59E8" w14:textId="48412A85" w:rsidR="00FA3E49" w:rsidRDefault="00FA3E49" w:rsidP="000F4BC2">
      <w:pPr>
        <w:rPr>
          <w:lang w:val="en-US"/>
        </w:rPr>
      </w:pPr>
      <w:r w:rsidRPr="00FA3E49">
        <w:rPr>
          <w:lang w:val="en-US"/>
        </w:rPr>
        <w:t>Centre for Biomedicine, Self and Society</w:t>
      </w:r>
      <w:r w:rsidR="005C7285">
        <w:rPr>
          <w:lang w:val="en-US"/>
        </w:rPr>
        <w:t>;</w:t>
      </w:r>
      <w:r w:rsidRPr="00FA3E49">
        <w:rPr>
          <w:lang w:val="en-US"/>
        </w:rPr>
        <w:t xml:space="preserve"> Usher Institute; University of Edinburgh </w:t>
      </w:r>
    </w:p>
    <w:p w14:paraId="150D4111" w14:textId="4CAD8FF3" w:rsidR="00BA7E6B" w:rsidRPr="008F25BD" w:rsidRDefault="003462FD" w:rsidP="008F25BD">
      <w:pPr>
        <w:spacing w:line="276" w:lineRule="auto"/>
        <w:rPr>
          <w:rFonts w:ascii="Times New Roman" w:hAnsi="Times New Roman"/>
        </w:rPr>
      </w:pPr>
      <w:r w:rsidRPr="003462FD">
        <w:rPr>
          <w:lang w:val="en-US"/>
        </w:rPr>
        <w:t>sarah.c.burley@ed.ac.uk</w:t>
      </w:r>
    </w:p>
    <w:p w14:paraId="63FB27DB" w14:textId="5D4C82C7" w:rsidR="008E6D26" w:rsidRPr="008F25BD" w:rsidRDefault="008E6D26" w:rsidP="00A53BBB">
      <w:pPr>
        <w:rPr>
          <w:lang w:val="en-US"/>
        </w:rPr>
      </w:pPr>
    </w:p>
    <w:p w14:paraId="5B41E7DB" w14:textId="77777777" w:rsidR="008C34F7" w:rsidRPr="008F25BD" w:rsidRDefault="008C34F7" w:rsidP="007F7C85">
      <w:pPr>
        <w:rPr>
          <w:lang w:val="en-US"/>
        </w:rPr>
      </w:pPr>
    </w:p>
    <w:p w14:paraId="3951BC83" w14:textId="044847E7" w:rsidR="00B00B31" w:rsidRPr="004D6C9B" w:rsidRDefault="00B00B31" w:rsidP="00B00B31">
      <w:pPr>
        <w:pStyle w:val="Heading3"/>
        <w:rPr>
          <w:lang w:val="en-US"/>
        </w:rPr>
      </w:pPr>
      <w:r w:rsidRPr="004D6C9B">
        <w:rPr>
          <w:lang w:val="en-US"/>
        </w:rPr>
        <w:t>Abstract</w:t>
      </w:r>
    </w:p>
    <w:p w14:paraId="12F10C17" w14:textId="35B83373" w:rsidR="008E4ECD" w:rsidRPr="004D6C9B" w:rsidRDefault="008E4ECD" w:rsidP="008E4ECD">
      <w:pPr>
        <w:rPr>
          <w:lang w:val="en-US"/>
        </w:rPr>
      </w:pPr>
      <w:r w:rsidRPr="004D6C9B">
        <w:rPr>
          <w:lang w:val="en-US"/>
        </w:rPr>
        <w:t>In recent decades</w:t>
      </w:r>
      <w:r w:rsidR="001E6239" w:rsidRPr="004D6C9B">
        <w:rPr>
          <w:lang w:val="en-US"/>
        </w:rPr>
        <w:t>,</w:t>
      </w:r>
      <w:r w:rsidRPr="004D6C9B">
        <w:rPr>
          <w:lang w:val="en-US"/>
        </w:rPr>
        <w:t xml:space="preserve"> good mothering/parenting has been related to responsibilities for children’s brain development, as a means of achieving desirable futures. Yet the ways in which parents engage with neuroscience, and how they value recommendations based on </w:t>
      </w:r>
      <w:r w:rsidR="00CA4B3C" w:rsidRPr="004D6C9B">
        <w:rPr>
          <w:lang w:val="en-US"/>
        </w:rPr>
        <w:t xml:space="preserve">it </w:t>
      </w:r>
      <w:r w:rsidRPr="004D6C9B">
        <w:rPr>
          <w:lang w:val="en-US"/>
        </w:rPr>
        <w:t xml:space="preserve">vis-à-vis other forms of expertise, is not often examined. This paper </w:t>
      </w:r>
      <w:r w:rsidR="00EF340F">
        <w:rPr>
          <w:lang w:val="en-US"/>
        </w:rPr>
        <w:t>focuses</w:t>
      </w:r>
      <w:r w:rsidRPr="004D6C9B">
        <w:rPr>
          <w:lang w:val="en-US"/>
        </w:rPr>
        <w:t xml:space="preserve"> on these issues, </w:t>
      </w:r>
      <w:r w:rsidR="00E81326">
        <w:rPr>
          <w:lang w:val="en-US"/>
        </w:rPr>
        <w:t>but</w:t>
      </w:r>
      <w:r w:rsidR="00CA4B3C" w:rsidRPr="004D6C9B">
        <w:rPr>
          <w:lang w:val="en-US"/>
        </w:rPr>
        <w:t xml:space="preserve"> </w:t>
      </w:r>
      <w:r w:rsidRPr="004D6C9B">
        <w:rPr>
          <w:lang w:val="en-US"/>
        </w:rPr>
        <w:t>refus</w:t>
      </w:r>
      <w:r w:rsidR="00EF340F">
        <w:rPr>
          <w:lang w:val="en-US"/>
        </w:rPr>
        <w:t>es</w:t>
      </w:r>
      <w:r w:rsidRPr="004D6C9B">
        <w:rPr>
          <w:lang w:val="en-US"/>
        </w:rPr>
        <w:t xml:space="preserve"> to reify neuroscientific advice. </w:t>
      </w:r>
      <w:r w:rsidR="00EF340F">
        <w:rPr>
          <w:lang w:val="en-US"/>
        </w:rPr>
        <w:t>W</w:t>
      </w:r>
      <w:r w:rsidRPr="004D6C9B">
        <w:rPr>
          <w:lang w:val="en-US"/>
        </w:rPr>
        <w:t xml:space="preserve">e are orientated by the accounts of </w:t>
      </w:r>
      <w:r w:rsidR="00CA4B3C" w:rsidRPr="004D6C9B">
        <w:rPr>
          <w:lang w:val="en-US"/>
        </w:rPr>
        <w:t xml:space="preserve">twenty-two </w:t>
      </w:r>
      <w:r w:rsidRPr="004D6C9B">
        <w:rPr>
          <w:lang w:val="en-US"/>
        </w:rPr>
        <w:t>caregivers (predominantly, mothers) in Scotland who</w:t>
      </w:r>
      <w:r w:rsidR="00CA4B3C" w:rsidRPr="004D6C9B">
        <w:rPr>
          <w:lang w:val="en-US"/>
        </w:rPr>
        <w:t>m</w:t>
      </w:r>
      <w:r w:rsidRPr="004D6C9B">
        <w:rPr>
          <w:lang w:val="en-US"/>
        </w:rPr>
        <w:t xml:space="preserve"> we interviewed about</w:t>
      </w:r>
      <w:r w:rsidR="00E81326">
        <w:rPr>
          <w:lang w:val="en-US"/>
        </w:rPr>
        <w:t xml:space="preserve"> the</w:t>
      </w:r>
      <w:r w:rsidRPr="004D6C9B">
        <w:rPr>
          <w:lang w:val="en-US"/>
        </w:rPr>
        <w:t xml:space="preserve"> neuroscientific ideas about parenting that they encountered and negotiated through voluntary parenting programs. </w:t>
      </w:r>
      <w:r w:rsidR="00EF340F" w:rsidRPr="00A34834">
        <w:rPr>
          <w:lang w:val="en-US"/>
        </w:rPr>
        <w:t>O</w:t>
      </w:r>
      <w:r w:rsidRPr="00CF5391">
        <w:rPr>
          <w:lang w:val="en-US"/>
        </w:rPr>
        <w:t>ur participants discussed broader advice they received (e.g., through books, friends, families), rather than just that associated with neuroscience.</w:t>
      </w:r>
      <w:r w:rsidRPr="004D6C9B">
        <w:rPr>
          <w:lang w:val="en-US"/>
        </w:rPr>
        <w:t xml:space="preserve"> In examining parents’ negotiations of </w:t>
      </w:r>
      <w:r w:rsidR="00E81326">
        <w:rPr>
          <w:lang w:val="en-US"/>
        </w:rPr>
        <w:t xml:space="preserve">wide-ranging </w:t>
      </w:r>
      <w:r w:rsidRPr="004D6C9B">
        <w:rPr>
          <w:lang w:val="en-US"/>
        </w:rPr>
        <w:t>advice, we demonstrate how particular configurations of the past and the future were constructed through the interviews. Accordingly, we analy</w:t>
      </w:r>
      <w:r w:rsidR="00CA4B3C" w:rsidRPr="004D6C9B">
        <w:rPr>
          <w:lang w:val="en-US"/>
        </w:rPr>
        <w:t>z</w:t>
      </w:r>
      <w:r w:rsidRPr="004D6C9B">
        <w:rPr>
          <w:lang w:val="en-US"/>
        </w:rPr>
        <w:t xml:space="preserve">e how these temporal imaginaries help to justify accounts of parenting practices. </w:t>
      </w:r>
      <w:r w:rsidRPr="004D6C9B">
        <w:rPr>
          <w:lang w:val="en-US"/>
        </w:rPr>
        <w:lastRenderedPageBreak/>
        <w:t xml:space="preserve">Constructions of possible (gendered and classed) futures and pasts contoured our participants’ engagements with advice and expertise. Consequently, we demonstrate that temporal imaginaries can play an important role in how mothers (and other caregivers) reflexively develop and situate their own epistemologies of parenting. </w:t>
      </w:r>
    </w:p>
    <w:p w14:paraId="5953E674" w14:textId="02BCE28F" w:rsidR="005E3C6A" w:rsidRPr="004D6C9B" w:rsidRDefault="005E3C6A" w:rsidP="00512049">
      <w:pPr>
        <w:rPr>
          <w:rFonts w:cs="Calibri"/>
          <w:color w:val="201F1E"/>
          <w:lang w:val="en-US"/>
        </w:rPr>
      </w:pPr>
    </w:p>
    <w:p w14:paraId="234C4970" w14:textId="77777777" w:rsidR="005E3C6A" w:rsidRPr="004D6C9B" w:rsidRDefault="005E3C6A" w:rsidP="00512049">
      <w:pPr>
        <w:rPr>
          <w:rFonts w:cs="Calibri"/>
          <w:color w:val="201F1E"/>
          <w:lang w:val="en-US"/>
        </w:rPr>
      </w:pPr>
    </w:p>
    <w:p w14:paraId="169E8FB7" w14:textId="55C0A287" w:rsidR="00532FC9" w:rsidRPr="004D6C9B" w:rsidRDefault="00532FC9" w:rsidP="00532FC9">
      <w:pPr>
        <w:pStyle w:val="Heading3"/>
        <w:rPr>
          <w:sz w:val="24"/>
          <w:szCs w:val="24"/>
          <w:lang w:val="en-US"/>
        </w:rPr>
      </w:pPr>
      <w:r w:rsidRPr="004D6C9B">
        <w:rPr>
          <w:szCs w:val="34"/>
          <w:lang w:val="en-US"/>
        </w:rPr>
        <w:t>Keywords</w:t>
      </w:r>
      <w:r w:rsidRPr="004D6C9B">
        <w:rPr>
          <w:sz w:val="24"/>
          <w:szCs w:val="24"/>
          <w:lang w:val="en-US"/>
        </w:rPr>
        <w:t xml:space="preserve"> </w:t>
      </w:r>
    </w:p>
    <w:p w14:paraId="1E317D7B" w14:textId="18073303" w:rsidR="003F5B56" w:rsidRPr="004D6C9B" w:rsidRDefault="00CF5391" w:rsidP="00532FC9">
      <w:pPr>
        <w:pStyle w:val="Heading3"/>
        <w:rPr>
          <w:sz w:val="24"/>
          <w:szCs w:val="24"/>
          <w:lang w:val="en-US"/>
        </w:rPr>
      </w:pPr>
      <w:r>
        <w:rPr>
          <w:rFonts w:cs="Calibri"/>
          <w:color w:val="201F1E"/>
          <w:sz w:val="24"/>
          <w:szCs w:val="24"/>
          <w:lang w:val="en-US"/>
        </w:rPr>
        <w:t>N</w:t>
      </w:r>
      <w:r w:rsidR="008E4ECD" w:rsidRPr="004D6C9B">
        <w:rPr>
          <w:rFonts w:cs="Calibri"/>
          <w:color w:val="201F1E"/>
          <w:sz w:val="24"/>
          <w:szCs w:val="24"/>
          <w:lang w:val="en-US"/>
        </w:rPr>
        <w:t>euroscience</w:t>
      </w:r>
      <w:r w:rsidR="00532FC9" w:rsidRPr="004D6C9B">
        <w:rPr>
          <w:rFonts w:cs="Calibri"/>
          <w:color w:val="201F1E"/>
          <w:sz w:val="24"/>
          <w:szCs w:val="24"/>
          <w:lang w:val="en-US"/>
        </w:rPr>
        <w:t xml:space="preserve">, </w:t>
      </w:r>
      <w:r w:rsidR="008E4ECD" w:rsidRPr="004D6C9B">
        <w:rPr>
          <w:rFonts w:cs="Calibri"/>
          <w:color w:val="201F1E"/>
          <w:sz w:val="24"/>
          <w:szCs w:val="24"/>
          <w:lang w:val="en-US"/>
        </w:rPr>
        <w:t>parenting</w:t>
      </w:r>
      <w:r w:rsidR="00532FC9" w:rsidRPr="004D6C9B">
        <w:rPr>
          <w:rFonts w:cs="Calibri"/>
          <w:color w:val="201F1E"/>
          <w:sz w:val="24"/>
          <w:szCs w:val="24"/>
          <w:lang w:val="en-US"/>
        </w:rPr>
        <w:t xml:space="preserve">, </w:t>
      </w:r>
      <w:r w:rsidR="008E4ECD" w:rsidRPr="004D6C9B">
        <w:rPr>
          <w:rFonts w:cs="Calibri"/>
          <w:color w:val="201F1E"/>
          <w:sz w:val="24"/>
          <w:szCs w:val="24"/>
          <w:lang w:val="en-US"/>
        </w:rPr>
        <w:t>STS</w:t>
      </w:r>
      <w:r w:rsidR="00532FC9" w:rsidRPr="004D6C9B">
        <w:rPr>
          <w:rFonts w:cs="Calibri"/>
          <w:color w:val="201F1E"/>
          <w:sz w:val="24"/>
          <w:szCs w:val="24"/>
          <w:lang w:val="en-US"/>
        </w:rPr>
        <w:t xml:space="preserve">, </w:t>
      </w:r>
      <w:r w:rsidR="008E4ECD" w:rsidRPr="004D6C9B">
        <w:rPr>
          <w:rFonts w:cs="Calibri"/>
          <w:color w:val="201F1E"/>
          <w:sz w:val="24"/>
          <w:szCs w:val="24"/>
          <w:lang w:val="en-US"/>
        </w:rPr>
        <w:t>temporalities</w:t>
      </w:r>
      <w:r w:rsidR="00532FC9" w:rsidRPr="004D6C9B">
        <w:rPr>
          <w:rFonts w:cs="Calibri"/>
          <w:color w:val="201F1E"/>
          <w:sz w:val="24"/>
          <w:szCs w:val="24"/>
          <w:lang w:val="en-US"/>
        </w:rPr>
        <w:t xml:space="preserve">, </w:t>
      </w:r>
      <w:r w:rsidR="008E4ECD" w:rsidRPr="004D6C9B">
        <w:rPr>
          <w:rFonts w:cs="Calibri"/>
          <w:color w:val="201F1E"/>
          <w:sz w:val="24"/>
          <w:szCs w:val="24"/>
          <w:lang w:val="en-US"/>
        </w:rPr>
        <w:t>expertise</w:t>
      </w:r>
    </w:p>
    <w:p w14:paraId="6159A882" w14:textId="247A5798" w:rsidR="003F5B56" w:rsidRPr="004D6C9B" w:rsidRDefault="003F5B56" w:rsidP="003F5B56">
      <w:pPr>
        <w:rPr>
          <w:rFonts w:cs="Calibri"/>
          <w:color w:val="201F1E"/>
          <w:lang w:val="en-US"/>
        </w:rPr>
      </w:pPr>
    </w:p>
    <w:p w14:paraId="047F2A61" w14:textId="77777777" w:rsidR="00532FC9" w:rsidRPr="004D6C9B" w:rsidRDefault="00532FC9" w:rsidP="003F5B56">
      <w:pPr>
        <w:rPr>
          <w:lang w:val="en-US"/>
        </w:rPr>
      </w:pPr>
    </w:p>
    <w:p w14:paraId="7392E0DD" w14:textId="2313137F" w:rsidR="009A6E39" w:rsidRPr="004D6C9B" w:rsidRDefault="009A6E39" w:rsidP="0017766F">
      <w:pPr>
        <w:pStyle w:val="Heading3"/>
        <w:rPr>
          <w:lang w:val="en-US"/>
        </w:rPr>
      </w:pPr>
      <w:r w:rsidRPr="004D6C9B">
        <w:rPr>
          <w:lang w:val="en-US"/>
        </w:rPr>
        <w:t>Introduction</w:t>
      </w:r>
    </w:p>
    <w:p w14:paraId="2DDFC6A8" w14:textId="77777777" w:rsidR="00066929" w:rsidRPr="004D6C9B" w:rsidRDefault="00066929" w:rsidP="00066929">
      <w:pPr>
        <w:rPr>
          <w:lang w:val="en-US"/>
        </w:rPr>
      </w:pPr>
    </w:p>
    <w:p w14:paraId="3B58E4FB" w14:textId="1EC43AE0" w:rsidR="005F227A" w:rsidRPr="004D6C9B" w:rsidRDefault="005F227A" w:rsidP="00066929">
      <w:pPr>
        <w:pStyle w:val="TextQuotes"/>
        <w:rPr>
          <w:lang w:val="en-US"/>
        </w:rPr>
      </w:pPr>
      <w:r w:rsidRPr="004D6C9B">
        <w:rPr>
          <w:lang w:val="en-US"/>
        </w:rPr>
        <w:t>Brilliant teaching people about child development. It’s brilliant. It’s great. It’s advanced so much and stuff like that. But it’s…you cannae [cannot]…</w:t>
      </w:r>
      <w:r w:rsidR="001D188B">
        <w:rPr>
          <w:lang w:val="en-US"/>
        </w:rPr>
        <w:t>twenty-first</w:t>
      </w:r>
      <w:r w:rsidRPr="004D6C9B">
        <w:rPr>
          <w:lang w:val="en-US"/>
        </w:rPr>
        <w:t xml:space="preserve"> century, you cannae go through it without, like, raising your voice a bit and stuff like that, because your child…you dinnae [do not] want your child to end up </w:t>
      </w:r>
      <w:r w:rsidRPr="00202E3C">
        <w:rPr>
          <w:lang w:val="en-US"/>
        </w:rPr>
        <w:t>like that [i.e., examples of illegal practices already discussed in the interview].</w:t>
      </w:r>
      <w:r w:rsidR="00202E3C" w:rsidRPr="00CF5391">
        <w:rPr>
          <w:lang w:val="en-US"/>
        </w:rPr>
        <w:t xml:space="preserve"> </w:t>
      </w:r>
      <w:r w:rsidRPr="00CF5391">
        <w:rPr>
          <w:lang w:val="en-US"/>
        </w:rPr>
        <w:t>…</w:t>
      </w:r>
      <w:r w:rsidR="00202E3C" w:rsidRPr="00CF5391">
        <w:rPr>
          <w:lang w:val="en-US"/>
        </w:rPr>
        <w:t xml:space="preserve"> </w:t>
      </w:r>
      <w:r w:rsidRPr="00202E3C">
        <w:rPr>
          <w:lang w:val="en-US"/>
        </w:rPr>
        <w:t>Do you</w:t>
      </w:r>
      <w:r w:rsidRPr="004D6C9B">
        <w:rPr>
          <w:lang w:val="en-US"/>
        </w:rPr>
        <w:t xml:space="preserve"> know what I mean, we’ll have really good babies and that, but when they’re adults, what are they going to be like then? </w:t>
      </w:r>
    </w:p>
    <w:p w14:paraId="5C5531FF" w14:textId="77777777" w:rsidR="005F227A" w:rsidRPr="004D6C9B" w:rsidRDefault="005F227A" w:rsidP="00066929">
      <w:pPr>
        <w:rPr>
          <w:lang w:val="en-US"/>
        </w:rPr>
      </w:pPr>
    </w:p>
    <w:p w14:paraId="4B6BE20C" w14:textId="3A155395" w:rsidR="005F227A" w:rsidRPr="004D6C9B" w:rsidRDefault="005F227A" w:rsidP="00066929">
      <w:pPr>
        <w:rPr>
          <w:lang w:val="en-US"/>
        </w:rPr>
      </w:pPr>
      <w:r w:rsidRPr="004D6C9B">
        <w:rPr>
          <w:lang w:val="en-US"/>
        </w:rPr>
        <w:t>This is an excerpt from our interview with Thea and her friend Charlie</w:t>
      </w:r>
      <w:r w:rsidR="001D188B">
        <w:rPr>
          <w:lang w:val="en-US"/>
        </w:rPr>
        <w:t>,</w:t>
      </w:r>
      <w:r w:rsidR="001D188B" w:rsidRPr="00CF5391">
        <w:rPr>
          <w:vertAlign w:val="superscript"/>
          <w:lang w:val="en-US"/>
        </w:rPr>
        <w:t>1</w:t>
      </w:r>
      <w:r w:rsidRPr="004D6C9B">
        <w:rPr>
          <w:lang w:val="en-US"/>
        </w:rPr>
        <w:t xml:space="preserve"> both of whom were mothers of young children in Scotland. The quote encapsulates much of our interest in this paper. Thea and Charlie talked about how their parents and they themselves were raised, including their experiences of chastisement. They reflected critically on how a state-mandated and often neuroscientifically</w:t>
      </w:r>
      <w:r w:rsidR="001D188B">
        <w:rPr>
          <w:lang w:val="en-US"/>
        </w:rPr>
        <w:t xml:space="preserve"> </w:t>
      </w:r>
      <w:r w:rsidRPr="004D6C9B">
        <w:rPr>
          <w:lang w:val="en-US"/>
        </w:rPr>
        <w:t>orientated focus on child development, and specifically advice not to raise your voice when children misbehave, does not “prepar[e] children for the world to come</w:t>
      </w:r>
      <w:r w:rsidR="001D188B">
        <w:rPr>
          <w:lang w:val="en-US"/>
        </w:rPr>
        <w:t>.</w:t>
      </w:r>
      <w:r w:rsidRPr="004D6C9B">
        <w:rPr>
          <w:lang w:val="en-US"/>
        </w:rPr>
        <w:t xml:space="preserve">” Thea’s words illustrate how temporalities shape the reception and negotiation of parenting advice, with the past used as a resource in the present to enable potential futures. Based on </w:t>
      </w:r>
      <w:r w:rsidR="003B4D68">
        <w:rPr>
          <w:lang w:val="en-US"/>
        </w:rPr>
        <w:t>twenty-two</w:t>
      </w:r>
      <w:r w:rsidR="003B4D68" w:rsidRPr="004D6C9B">
        <w:rPr>
          <w:lang w:val="en-US"/>
        </w:rPr>
        <w:t xml:space="preserve"> </w:t>
      </w:r>
      <w:r w:rsidRPr="004D6C9B">
        <w:rPr>
          <w:lang w:val="en-US"/>
        </w:rPr>
        <w:t xml:space="preserve">interviews with young parents, sometimes accompanied by a friend or a family member, this paper </w:t>
      </w:r>
      <w:r w:rsidR="00CA4B3C" w:rsidRPr="004D6C9B">
        <w:rPr>
          <w:lang w:val="en-US"/>
        </w:rPr>
        <w:t>analyze</w:t>
      </w:r>
      <w:r w:rsidRPr="004D6C9B">
        <w:rPr>
          <w:lang w:val="en-US"/>
        </w:rPr>
        <w:t xml:space="preserve">s how </w:t>
      </w:r>
      <w:r w:rsidR="003B4D68">
        <w:rPr>
          <w:lang w:val="en-US"/>
        </w:rPr>
        <w:t>“</w:t>
      </w:r>
      <w:r w:rsidRPr="004D6C9B">
        <w:rPr>
          <w:lang w:val="en-US"/>
        </w:rPr>
        <w:t>brain-based</w:t>
      </w:r>
      <w:r w:rsidR="003B4D68">
        <w:rPr>
          <w:lang w:val="en-US"/>
        </w:rPr>
        <w:t>”</w:t>
      </w:r>
      <w:r w:rsidRPr="004D6C9B">
        <w:rPr>
          <w:lang w:val="en-US"/>
        </w:rPr>
        <w:t xml:space="preserve"> </w:t>
      </w:r>
      <w:r w:rsidRPr="004D6C9B">
        <w:rPr>
          <w:lang w:val="en-US"/>
        </w:rPr>
        <w:fldChar w:fldCharType="begin"/>
      </w:r>
      <w:r w:rsidRPr="004D6C9B">
        <w:rPr>
          <w:lang w:val="en-US"/>
        </w:rPr>
        <w:instrText xml:space="preserve"> ADDIN EN.CITE &lt;EndNote&gt;&lt;Cite&gt;&lt;Author&gt;Hughes&lt;/Author&gt;&lt;Year&gt;2012&lt;/Year&gt;&lt;RecNum&gt;280&lt;/RecNum&gt;&lt;DisplayText&gt;(Hughes and Baylin 2012)&lt;/DisplayText&gt;&lt;record&gt;&lt;rec-number&gt;280&lt;/rec-number&gt;&lt;foreign-keys&gt;&lt;key app="EN" db-id="22x5vxd5nt0wvkew5zexv2zezwwwvzzfwp20" timestamp="1629707081"&gt;280&lt;/key&gt;&lt;/foreign-keys&gt;&lt;ref-type name="Book"&gt;6&lt;/ref-type&gt;&lt;contributors&gt;&lt;authors&gt;&lt;author&gt;Hughes, Daniel A&lt;/author&gt;&lt;author&gt;Baylin, Jonathan&lt;/author&gt;&lt;/authors&gt;&lt;/contributors&gt;&lt;titles&gt;&lt;title&gt;Brain-based parenting: The neuroscience of caregiving for healthy attachment&lt;/title&gt;&lt;/titles&gt;&lt;dates&gt;&lt;year&gt;2012&lt;/year&gt;&lt;/dates&gt;&lt;publisher&gt;WW Norton &amp;amp; Company&lt;/publisher&gt;&lt;isbn&gt;0393707288&lt;/isbn&gt;&lt;urls&gt;&lt;/urls&gt;&lt;/record&gt;&lt;/Cite&gt;&lt;/EndNote&gt;</w:instrText>
      </w:r>
      <w:r w:rsidRPr="004D6C9B">
        <w:rPr>
          <w:lang w:val="en-US"/>
        </w:rPr>
        <w:fldChar w:fldCharType="separate"/>
      </w:r>
      <w:r w:rsidRPr="004D6C9B">
        <w:rPr>
          <w:noProof/>
          <w:lang w:val="en-US"/>
        </w:rPr>
        <w:t>(Hughes and Baylin 2012)</w:t>
      </w:r>
      <w:r w:rsidRPr="004D6C9B">
        <w:rPr>
          <w:lang w:val="en-US"/>
        </w:rPr>
        <w:fldChar w:fldCharType="end"/>
      </w:r>
      <w:r w:rsidRPr="004D6C9B">
        <w:rPr>
          <w:lang w:val="en-US"/>
        </w:rPr>
        <w:t xml:space="preserve"> and other kinds of advice are adopted, adapted</w:t>
      </w:r>
      <w:r w:rsidR="000D64CE">
        <w:rPr>
          <w:lang w:val="en-US"/>
        </w:rPr>
        <w:t xml:space="preserve">, </w:t>
      </w:r>
      <w:r w:rsidRPr="004D6C9B">
        <w:rPr>
          <w:lang w:val="en-US"/>
        </w:rPr>
        <w:t xml:space="preserve">and sometimes rejected by parents. In particular, and building on key literatures from feminist science and technology studies (STS) and sociology, we show how temporal imaginaries play a role in </w:t>
      </w:r>
      <w:r w:rsidRPr="0060445D">
        <w:rPr>
          <w:lang w:val="en-US"/>
        </w:rPr>
        <w:t>how parents negotiated</w:t>
      </w:r>
      <w:r w:rsidRPr="004D6C9B">
        <w:rPr>
          <w:lang w:val="en-US"/>
        </w:rPr>
        <w:t xml:space="preserve"> advice. </w:t>
      </w:r>
    </w:p>
    <w:p w14:paraId="04CBBB1B" w14:textId="77777777" w:rsidR="005F227A" w:rsidRPr="004D6C9B" w:rsidRDefault="005F227A" w:rsidP="00DB496F">
      <w:pPr>
        <w:rPr>
          <w:lang w:val="en-US"/>
        </w:rPr>
      </w:pPr>
    </w:p>
    <w:p w14:paraId="16D5BEFF" w14:textId="77777777" w:rsidR="005F227A" w:rsidRPr="004D6C9B" w:rsidRDefault="005F227A" w:rsidP="00066929">
      <w:pPr>
        <w:pStyle w:val="Heading3"/>
        <w:rPr>
          <w:lang w:val="en-US"/>
        </w:rPr>
      </w:pPr>
      <w:r w:rsidRPr="004D6C9B">
        <w:rPr>
          <w:lang w:val="en-US"/>
        </w:rPr>
        <w:t>Background</w:t>
      </w:r>
    </w:p>
    <w:p w14:paraId="0A1386D0" w14:textId="5E94A624" w:rsidR="005F227A" w:rsidRPr="004D6C9B" w:rsidRDefault="005F227A" w:rsidP="004B4AA5">
      <w:pPr>
        <w:rPr>
          <w:lang w:val="en-US"/>
        </w:rPr>
      </w:pPr>
      <w:r w:rsidRPr="004D6C9B">
        <w:rPr>
          <w:lang w:val="en-US"/>
        </w:rPr>
        <w:t>The relationship between parents and experts of myriad kinds has been a fruitful sociological topic for decades, with the dynamics between private and public spheres</w:t>
      </w:r>
      <w:r w:rsidR="00307428">
        <w:rPr>
          <w:lang w:val="en-US"/>
        </w:rPr>
        <w:t>—</w:t>
      </w:r>
      <w:r w:rsidR="00197C94">
        <w:rPr>
          <w:lang w:val="en-US"/>
        </w:rPr>
        <w:t>a</w:t>
      </w:r>
      <w:r w:rsidRPr="004D6C9B">
        <w:rPr>
          <w:lang w:val="en-US"/>
        </w:rPr>
        <w:t>nd between the family and the state</w:t>
      </w:r>
      <w:r w:rsidR="00307428">
        <w:rPr>
          <w:lang w:val="en-US"/>
        </w:rPr>
        <w:t>—</w:t>
      </w:r>
      <w:r w:rsidRPr="004D6C9B">
        <w:rPr>
          <w:lang w:val="en-US"/>
        </w:rPr>
        <w:t xml:space="preserve">of particular interest </w:t>
      </w:r>
      <w:r w:rsidRPr="004D6C9B">
        <w:rPr>
          <w:lang w:val="en-US"/>
        </w:rPr>
        <w:fldChar w:fldCharType="begin"/>
      </w:r>
      <w:r w:rsidRPr="004D6C9B">
        <w:rPr>
          <w:lang w:val="en-US"/>
        </w:rPr>
        <w:instrText xml:space="preserve"> ADDIN EN.CITE &lt;EndNote&gt;&lt;Cite&gt;&lt;Author&gt;Rose&lt;/Author&gt;&lt;Year&gt;1992&lt;/Year&gt;&lt;RecNum&gt;192&lt;/RecNum&gt;&lt;DisplayText&gt;(Rose and Miller 1992)&lt;/DisplayText&gt;&lt;record&gt;&lt;rec-number&gt;192&lt;/rec-number&gt;&lt;foreign-keys&gt;&lt;key app="EN" db-id="22x5vxd5nt0wvkew5zexv2zezwwwvzzfwp20" timestamp="1578047911"&gt;192&lt;/key&gt;&lt;/foreign-keys&gt;&lt;ref-type name="Journal Article"&gt;17&lt;/ref-type&gt;&lt;contributors&gt;&lt;authors&gt;&lt;author&gt;Rose, Nikolas&lt;/author&gt;&lt;author&gt;Miller, Peter&lt;/author&gt;&lt;/authors&gt;&lt;/contributors&gt;&lt;titles&gt;&lt;title&gt;Political power beyond the state: Problematics of government&lt;/title&gt;&lt;secondary-title&gt;British journal of sociology&lt;/secondary-title&gt;&lt;/titles&gt;&lt;periodical&gt;&lt;full-title&gt;British journal of sociology&lt;/full-title&gt;&lt;/periodical&gt;&lt;pages&gt;173-205&lt;/pages&gt;&lt;dates&gt;&lt;year&gt;1992&lt;/year&gt;&lt;/dates&gt;&lt;isbn&gt;0007-1315&lt;/isbn&gt;&lt;urls&gt;&lt;/urls&gt;&lt;/record&gt;&lt;/Cite&gt;&lt;/EndNote&gt;</w:instrText>
      </w:r>
      <w:r w:rsidRPr="004D6C9B">
        <w:rPr>
          <w:lang w:val="en-US"/>
        </w:rPr>
        <w:fldChar w:fldCharType="separate"/>
      </w:r>
      <w:r w:rsidRPr="004D6C9B">
        <w:rPr>
          <w:lang w:val="en-US"/>
        </w:rPr>
        <w:t>(Rose and Miller 1992)</w:t>
      </w:r>
      <w:r w:rsidRPr="004D6C9B">
        <w:rPr>
          <w:lang w:val="en-US"/>
        </w:rPr>
        <w:fldChar w:fldCharType="end"/>
      </w:r>
      <w:r w:rsidRPr="004D6C9B">
        <w:rPr>
          <w:lang w:val="en-US"/>
        </w:rPr>
        <w:t xml:space="preserve">. Indeed, state-sanctioned or -originating expert intervention within </w:t>
      </w:r>
      <w:r w:rsidRPr="004D6C9B">
        <w:rPr>
          <w:lang w:val="en-US"/>
        </w:rPr>
        <w:lastRenderedPageBreak/>
        <w:t xml:space="preserve">family life is one key activity of governance across many nations </w:t>
      </w:r>
      <w:r w:rsidRPr="004D6C9B">
        <w:rPr>
          <w:lang w:val="en-US"/>
        </w:rPr>
        <w:fldChar w:fldCharType="begin">
          <w:fldData xml:space="preserve">PEVuZE5vdGU+PENpdGU+PEF1dGhvcj5NYWN2YXJpc2g8L0F1dGhvcj48WWVhcj4yMDE1PC9ZZWFy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</w:fldData>
        </w:fldChar>
      </w:r>
      <w:r w:rsidRPr="004D6C9B">
        <w:rPr>
          <w:lang w:val="en-US"/>
        </w:rPr>
        <w:instrText xml:space="preserve"> ADDIN EN.CITE </w:instrText>
      </w:r>
      <w:r w:rsidRPr="004D6C9B">
        <w:rPr>
          <w:lang w:val="en-US"/>
        </w:rPr>
        <w:fldChar w:fldCharType="begin">
          <w:fldData xml:space="preserve">PEVuZE5vdGU+PENpdGU+PEF1dGhvcj5NYWN2YXJpc2g8L0F1dGhvcj48WWVhcj4yMDE1PC9ZZWFy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lang w:val="en-US"/>
        </w:rPr>
        <w:t>(</w:t>
      </w:r>
      <w:r w:rsidR="00C71A7B" w:rsidRPr="00C71A7B">
        <w:rPr>
          <w:lang w:val="en-US"/>
        </w:rPr>
        <w:t xml:space="preserve"> </w:t>
      </w:r>
      <w:r w:rsidR="00C71A7B" w:rsidRPr="004D6C9B">
        <w:rPr>
          <w:lang w:val="en-US"/>
        </w:rPr>
        <w:t>Rose 1998</w:t>
      </w:r>
      <w:r w:rsidR="00C71A7B">
        <w:rPr>
          <w:lang w:val="en-US"/>
        </w:rPr>
        <w:t xml:space="preserve">; </w:t>
      </w:r>
      <w:r w:rsidRPr="004D6C9B">
        <w:rPr>
          <w:lang w:val="en-US"/>
        </w:rPr>
        <w:t xml:space="preserve">Lee, Macvarish, and Bristow 2010; </w:t>
      </w:r>
      <w:r w:rsidR="00C71A7B" w:rsidRPr="004D6C9B">
        <w:rPr>
          <w:lang w:val="en-US"/>
        </w:rPr>
        <w:t xml:space="preserve">Macvarish, Lee, and Lowe 2015; </w:t>
      </w:r>
      <w:r w:rsidRPr="004D6C9B">
        <w:rPr>
          <w:lang w:val="en-US"/>
        </w:rPr>
        <w:t>Lowe, Lee, and Macvarish 2015b;</w:t>
      </w:r>
      <w:r w:rsidR="00C71A7B">
        <w:rPr>
          <w:lang w:val="en-US"/>
        </w:rPr>
        <w:t xml:space="preserve"> </w:t>
      </w:r>
      <w:r w:rsidR="00C71A7B" w:rsidRPr="004D6C9B">
        <w:rPr>
          <w:lang w:val="en-US"/>
        </w:rPr>
        <w:t>Zhang and McGhee 2019</w:t>
      </w:r>
      <w:r w:rsidRPr="004D6C9B">
        <w:rPr>
          <w:lang w:val="en-US"/>
        </w:rPr>
        <w:t>)</w:t>
      </w:r>
      <w:r w:rsidRPr="004D6C9B">
        <w:rPr>
          <w:lang w:val="en-US"/>
        </w:rPr>
        <w:fldChar w:fldCharType="end"/>
      </w:r>
      <w:r w:rsidRPr="004D6C9B">
        <w:rPr>
          <w:lang w:val="en-US"/>
        </w:rPr>
        <w:t xml:space="preserve">. In this regard, psychological concepts and ideas, such as theories of </w:t>
      </w:r>
      <w:r w:rsidR="00086EB0">
        <w:rPr>
          <w:lang w:val="en-US"/>
        </w:rPr>
        <w:t>“</w:t>
      </w:r>
      <w:r w:rsidRPr="004D6C9B">
        <w:rPr>
          <w:lang w:val="en-US"/>
        </w:rPr>
        <w:t>attachment</w:t>
      </w:r>
      <w:r w:rsidR="00086EB0">
        <w:rPr>
          <w:lang w:val="en-US"/>
        </w:rPr>
        <w:t>”</w:t>
      </w:r>
      <w:r w:rsidRPr="004D6C9B">
        <w:rPr>
          <w:lang w:val="en-US"/>
        </w:rPr>
        <w:t xml:space="preserve"> </w:t>
      </w:r>
      <w:r w:rsidRPr="004D6C9B">
        <w:rPr>
          <w:lang w:val="en-US"/>
        </w:rPr>
        <w:fldChar w:fldCharType="begin"/>
      </w:r>
      <w:r w:rsidRPr="004D6C9B">
        <w:rPr>
          <w:lang w:val="en-US"/>
        </w:rPr>
        <w:instrText xml:space="preserve"> ADDIN EN.CITE &lt;EndNote&gt;&lt;Cite&gt;&lt;Author&gt;Bowlby&lt;/Author&gt;&lt;Year&gt;1969&lt;/Year&gt;&lt;RecNum&gt;48&lt;/RecNum&gt;&lt;DisplayText&gt;(Bowlby 1969)&lt;/DisplayText&gt;&lt;record&gt;&lt;rec-number&gt;48&lt;/rec-number&gt;&lt;foreign-keys&gt;&lt;key app="EN" db-id="22x5vxd5nt0wvkew5zexv2zezwwwvzzfwp20" timestamp="1553520013"&gt;48&lt;/key&gt;&lt;/foreign-keys&gt;&lt;ref-type name="Book"&gt;6&lt;/ref-type&gt;&lt;contributors&gt;&lt;authors&gt;&lt;author&gt;Bowlby, John&lt;/author&gt;&lt;/authors&gt;&lt;/contributors&gt;&lt;titles&gt;&lt;title&gt;Attachment. Attachment and loss: Vol. 1. Loss. &lt;/title&gt;&lt;/titles&gt;&lt;dates&gt;&lt;year&gt;1969&lt;/year&gt;&lt;/dates&gt;&lt;pub-location&gt;New York&lt;/pub-location&gt;&lt;publisher&gt;Basic Books&lt;/publisher&gt;&lt;urls&gt;&lt;/urls&gt;&lt;/record&gt;&lt;/Cite&gt;&lt;/EndNote&gt;</w:instrText>
      </w:r>
      <w:r w:rsidRPr="004D6C9B">
        <w:rPr>
          <w:lang w:val="en-US"/>
        </w:rPr>
        <w:fldChar w:fldCharType="separate"/>
      </w:r>
      <w:r w:rsidRPr="004D6C9B">
        <w:rPr>
          <w:lang w:val="en-US"/>
        </w:rPr>
        <w:t>(Bowlby 1969)</w:t>
      </w:r>
      <w:r w:rsidRPr="004D6C9B">
        <w:rPr>
          <w:lang w:val="en-US"/>
        </w:rPr>
        <w:fldChar w:fldCharType="end"/>
      </w:r>
      <w:r w:rsidRPr="004D6C9B">
        <w:rPr>
          <w:lang w:val="en-US"/>
        </w:rPr>
        <w:t xml:space="preserve">, can be used to govern families at a distance as well as more closely and directly </w:t>
      </w:r>
      <w:r w:rsidRPr="004D6C9B">
        <w:rPr>
          <w:lang w:val="en-US"/>
        </w:rPr>
        <w:fldChar w:fldCharType="begin"/>
      </w:r>
      <w:r w:rsidRPr="004D6C9B">
        <w:rPr>
          <w:lang w:val="en-US"/>
        </w:rPr>
        <w:instrText xml:space="preserve"> ADDIN EN.CITE &lt;EndNote&gt;&lt;Cite&gt;&lt;Author&gt;Duschinsky&lt;/Author&gt;&lt;Year&gt;2015&lt;/Year&gt;&lt;RecNum&gt;148&lt;/RecNum&gt;&lt;DisplayText&gt;(Duschinsky, Greco, and Solomon 2015; Rose and Miller 1992)&lt;/DisplayText&gt;&lt;record&gt;&lt;rec-number&gt;148&lt;/rec-number&gt;&lt;foreign-keys&gt;&lt;key app="EN" db-id="22x5vxd5nt0wvkew5zexv2zezwwwvzzfwp20" timestamp="1572259516"&gt;148&lt;/key&gt;&lt;/foreign-keys&gt;&lt;ref-type name="Journal Article"&gt;17&lt;/ref-type&gt;&lt;contributors&gt;&lt;authors&gt;&lt;author&gt;Duschinsky, Robbie&lt;/author&gt;&lt;author&gt;Greco, Monica&lt;/author&gt;&lt;author&gt;Solomon, Judith&lt;/author&gt;&lt;/authors&gt;&lt;/contributors&gt;&lt;titles&gt;&lt;title&gt;Wait Up!: Attachment and Sovereign Power&lt;/title&gt;&lt;secondary-title&gt;International journal of politics, culture, and society&lt;/secondary-title&gt;&lt;/titles&gt;&lt;periodical&gt;&lt;full-title&gt;International journal of politics, culture, and society&lt;/full-title&gt;&lt;/periodical&gt;&lt;pages&gt;223-242&lt;/pages&gt;&lt;volume&gt;28&lt;/volume&gt;&lt;number&gt;3&lt;/number&gt;&lt;dates&gt;&lt;year&gt;2015&lt;/year&gt;&lt;/dates&gt;&lt;isbn&gt;0891-4486&lt;/isbn&gt;&lt;urls&gt;&lt;/urls&gt;&lt;/record&gt;&lt;/Cite&gt;&lt;Cite&gt;&lt;Author&gt;Rose&lt;/Author&gt;&lt;Year&gt;1992&lt;/Year&gt;&lt;RecNum&gt;192&lt;/RecNum&gt;&lt;record&gt;&lt;rec-number&gt;192&lt;/rec-number&gt;&lt;foreign-keys&gt;&lt;key app="EN" db-id="22x5vxd5nt0wvkew5zexv2zezwwwvzzfwp20" timestamp="1578047911"&gt;192&lt;/key&gt;&lt;/foreign-keys&gt;&lt;ref-type name="Journal Article"&gt;17&lt;/ref-type&gt;&lt;contributors&gt;&lt;authors&gt;&lt;author&gt;Rose, Nikolas&lt;/author&gt;&lt;author&gt;Miller, Peter&lt;/author&gt;&lt;/authors&gt;&lt;/contributors&gt;&lt;titles&gt;&lt;title&gt;Political power beyond the state: Problematics of government&lt;/title&gt;&lt;secondary-title&gt;British journal of sociology&lt;/secondary-title&gt;&lt;/titles&gt;&lt;periodical&gt;&lt;full-title&gt;British journal of sociology&lt;/full-title&gt;&lt;/periodical&gt;&lt;pages&gt;173-205&lt;/pages&gt;&lt;dates&gt;&lt;year&gt;1992&lt;/year&gt;&lt;/dates&gt;&lt;isbn&gt;0007-1315&lt;/isbn&gt;&lt;urls&gt;&lt;/urls&gt;&lt;/record&gt;&lt;/Cite&gt;&lt;/EndNote&gt;</w:instrText>
      </w:r>
      <w:r w:rsidRPr="004D6C9B">
        <w:rPr>
          <w:lang w:val="en-US"/>
        </w:rPr>
        <w:fldChar w:fldCharType="separate"/>
      </w:r>
      <w:r w:rsidRPr="004D6C9B">
        <w:rPr>
          <w:lang w:val="en-US"/>
        </w:rPr>
        <w:t>(</w:t>
      </w:r>
      <w:r w:rsidR="00C71A7B" w:rsidRPr="00C71A7B">
        <w:rPr>
          <w:lang w:val="en-US"/>
        </w:rPr>
        <w:t xml:space="preserve"> </w:t>
      </w:r>
      <w:r w:rsidR="00C71A7B" w:rsidRPr="004D6C9B">
        <w:rPr>
          <w:lang w:val="en-US"/>
        </w:rPr>
        <w:t>Rose and Miller 1992</w:t>
      </w:r>
      <w:r w:rsidR="00C71A7B">
        <w:rPr>
          <w:lang w:val="en-US"/>
        </w:rPr>
        <w:t xml:space="preserve">; </w:t>
      </w:r>
      <w:r w:rsidRPr="004D6C9B">
        <w:rPr>
          <w:lang w:val="en-US"/>
        </w:rPr>
        <w:t>Duschinsky, Greco, and Solomon 2015)</w:t>
      </w:r>
      <w:r w:rsidRPr="004D6C9B">
        <w:rPr>
          <w:lang w:val="en-US"/>
        </w:rPr>
        <w:fldChar w:fldCharType="end"/>
      </w:r>
      <w:r w:rsidRPr="004D6C9B">
        <w:rPr>
          <w:lang w:val="en-US"/>
        </w:rPr>
        <w:t xml:space="preserve">. The idea of attachment, and interrelatedly the proclaimed future importance of a healthy attachment, helps to orient parents towards a time beyond the present in respect to how they parent their children in the here and now. The future also plays a role in professional and wider public discourses of </w:t>
      </w:r>
      <w:r w:rsidR="00F4092D">
        <w:rPr>
          <w:lang w:val="en-US"/>
        </w:rPr>
        <w:t>“</w:t>
      </w:r>
      <w:r w:rsidRPr="004D6C9B">
        <w:rPr>
          <w:lang w:val="en-US"/>
        </w:rPr>
        <w:t>good mothering</w:t>
      </w:r>
      <w:r w:rsidR="00835741">
        <w:rPr>
          <w:lang w:val="en-US"/>
        </w:rPr>
        <w:t>,”</w:t>
      </w:r>
      <w:r w:rsidRPr="004D6C9B">
        <w:rPr>
          <w:lang w:val="en-US"/>
        </w:rPr>
        <w:t xml:space="preserve"> with motherhood (or parenthood more generally) configured as a moral project through which women especially are encouraged to see themselves as having special and principal responsibilities for their children’s futures </w:t>
      </w:r>
      <w:r w:rsidRPr="004D6C9B">
        <w:rPr>
          <w:lang w:val="en-US"/>
        </w:rPr>
        <w:fldChar w:fldCharType="begin">
          <w:fldData xml:space="preserve">PEVuZE5vdGU+PENpdGU+PEF1dGhvcj5MZWU8L0F1dGhvcj48WWVhcj4yMDA4PC9ZZWFyPjxSZWNO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</w:fldData>
        </w:fldChar>
      </w:r>
      <w:r w:rsidRPr="004D6C9B">
        <w:rPr>
          <w:lang w:val="en-US"/>
        </w:rPr>
        <w:instrText xml:space="preserve"> ADDIN EN.CITE </w:instrText>
      </w:r>
      <w:r w:rsidRPr="004D6C9B">
        <w:rPr>
          <w:lang w:val="en-US"/>
        </w:rPr>
        <w:fldChar w:fldCharType="begin">
          <w:fldData xml:space="preserve">PEVuZE5vdGU+PENpdGU+PEF1dGhvcj5MZWU8L0F1dGhvcj48WWVhcj4yMDA4PC9ZZWFyPjxSZWNO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lang w:val="en-US"/>
        </w:rPr>
        <w:t xml:space="preserve">(Lee 2008; </w:t>
      </w:r>
      <w:r w:rsidR="00905335" w:rsidRPr="004D6C9B">
        <w:rPr>
          <w:lang w:val="en-US"/>
        </w:rPr>
        <w:t>Song et al. 2012;</w:t>
      </w:r>
      <w:r w:rsidR="00905335">
        <w:rPr>
          <w:lang w:val="en-US"/>
        </w:rPr>
        <w:t xml:space="preserve"> </w:t>
      </w:r>
      <w:r w:rsidRPr="004D6C9B">
        <w:rPr>
          <w:lang w:val="en-US"/>
        </w:rPr>
        <w:t xml:space="preserve">Lowe 2016; </w:t>
      </w:r>
      <w:r w:rsidR="00905335" w:rsidRPr="004D6C9B">
        <w:rPr>
          <w:lang w:val="en-US"/>
        </w:rPr>
        <w:t>Leaver 2017</w:t>
      </w:r>
      <w:r w:rsidR="00905335">
        <w:rPr>
          <w:lang w:val="en-US"/>
        </w:rPr>
        <w:t xml:space="preserve">; </w:t>
      </w:r>
      <w:r w:rsidRPr="004D6C9B">
        <w:rPr>
          <w:lang w:val="en-US"/>
        </w:rPr>
        <w:t>Kromidas 2021)</w:t>
      </w:r>
      <w:r w:rsidRPr="004D6C9B">
        <w:rPr>
          <w:lang w:val="en-US"/>
        </w:rPr>
        <w:fldChar w:fldCharType="end"/>
      </w:r>
      <w:r w:rsidRPr="004D6C9B">
        <w:rPr>
          <w:lang w:val="en-US"/>
        </w:rPr>
        <w:t xml:space="preserve">. </w:t>
      </w:r>
    </w:p>
    <w:p w14:paraId="2A27883F" w14:textId="77777777" w:rsidR="005F227A" w:rsidRPr="004D6C9B" w:rsidRDefault="005F227A" w:rsidP="004B4AA5">
      <w:pPr>
        <w:rPr>
          <w:lang w:val="en-US"/>
        </w:rPr>
      </w:pPr>
    </w:p>
    <w:p w14:paraId="49A29295" w14:textId="688E47D7" w:rsidR="005F227A" w:rsidRPr="004D6C9B" w:rsidRDefault="005F227A" w:rsidP="004B4AA5">
      <w:pPr>
        <w:rPr>
          <w:lang w:val="en-US"/>
        </w:rPr>
      </w:pPr>
      <w:r w:rsidRPr="004D6C9B">
        <w:rPr>
          <w:lang w:val="en-US"/>
        </w:rPr>
        <w:t>In recent decades</w:t>
      </w:r>
      <w:r w:rsidR="007D37A1">
        <w:rPr>
          <w:lang w:val="en-US"/>
        </w:rPr>
        <w:t>,</w:t>
      </w:r>
      <w:r w:rsidRPr="004D6C9B">
        <w:rPr>
          <w:lang w:val="en-US"/>
        </w:rPr>
        <w:t xml:space="preserve"> good parenting</w:t>
      </w:r>
      <w:r w:rsidR="007D37A1">
        <w:rPr>
          <w:lang w:val="en-US"/>
        </w:rPr>
        <w:t>—</w:t>
      </w:r>
      <w:r w:rsidRPr="004D6C9B">
        <w:rPr>
          <w:lang w:val="en-US"/>
        </w:rPr>
        <w:t>and good mothering especially</w:t>
      </w:r>
      <w:r w:rsidR="007D37A1">
        <w:rPr>
          <w:lang w:val="en-US"/>
        </w:rPr>
        <w:t>—</w:t>
      </w:r>
      <w:r w:rsidRPr="004D6C9B">
        <w:rPr>
          <w:lang w:val="en-US"/>
        </w:rPr>
        <w:t xml:space="preserve">has been related to responsibilities for children’s brain development, as a means of achieving desirable futures </w:t>
      </w:r>
      <w:r w:rsidRPr="004D6C9B">
        <w:rPr>
          <w:lang w:val="en-US"/>
        </w:rPr>
        <w:fldChar w:fldCharType="begin"/>
      </w:r>
      <w:r w:rsidRPr="004D6C9B">
        <w:rPr>
          <w:lang w:val="en-US"/>
        </w:rPr>
        <w:instrText xml:space="preserve"> ADDIN EN.CITE &lt;EndNote&gt;&lt;Cite&gt;&lt;Author&gt;Thornton&lt;/Author&gt;&lt;Year&gt;2011&lt;/Year&gt;&lt;RecNum&gt;10&lt;/RecNum&gt;&lt;DisplayText&gt;(Thornton 2011; Wall 2010)&lt;/DisplayText&gt;&lt;record&gt;&lt;rec-number&gt;10&lt;/rec-number&gt;&lt;foreign-keys&gt;&lt;key app="EN" db-id="zaa0resrppe9pieddat50sde5v2zadpvz2za" timestamp="1578046403"&gt;10&lt;/key&gt;&lt;/foreign-keys&gt;&lt;ref-type name="Journal Article"&gt;17&lt;/ref-type&gt;&lt;contributors&gt;&lt;authors&gt;&lt;author&gt;Thornton, Davi Johnson&lt;/author&gt;&lt;/authors&gt;&lt;/contributors&gt;&lt;titles&gt;&lt;title&gt;Neuroscience, affect, and the entrepreneurialization of motherhood&lt;/title&gt;&lt;secondary-title&gt;Communication and Critical/Cultural Studies&lt;/secondary-title&gt;&lt;/titles&gt;&lt;pages&gt;399-424&lt;/pages&gt;&lt;volume&gt;8&lt;/volume&gt;&lt;number&gt;4&lt;/number&gt;&lt;dates&gt;&lt;year&gt;2011&lt;/year&gt;&lt;/dates&gt;&lt;isbn&gt;1479-1420&lt;/isbn&gt;&lt;urls&gt;&lt;/urls&gt;&lt;/record&gt;&lt;/Cite&gt;&lt;Cite&gt;&lt;Author&gt;Wall&lt;/Author&gt;&lt;Year&gt;2010&lt;/Year&gt;&lt;RecNum&gt;189&lt;/RecNum&gt;&lt;record&gt;&lt;rec-number&gt;189&lt;/rec-number&gt;&lt;foreign-keys&gt;&lt;key app="EN" db-id="22x5vxd5nt0wvkew5zexv2zezwwwvzzfwp20" timestamp="1578047030"&gt;189&lt;/key&gt;&lt;/foreign-keys&gt;&lt;ref-type name="Conference Proceedings"&gt;10&lt;/ref-type&gt;&lt;contributors&gt;&lt;authors&gt;&lt;author&gt;Wall, Glenda&lt;/author&gt;&lt;/authors&gt;&lt;/contributors&gt;&lt;titles&gt;&lt;title&gt;Mothers&amp;apos; experiences with intensive parenting and brain development discourse&lt;/title&gt;&lt;secondary-title&gt;Women&amp;apos;s Studies International Forum&lt;/secondary-title&gt;&lt;/titles&gt;&lt;pages&gt;253-263&lt;/pages&gt;&lt;volume&gt;33&lt;/volume&gt;&lt;number&gt;3&lt;/number&gt;&lt;dates&gt;&lt;year&gt;2010&lt;/year&gt;&lt;/dates&gt;&lt;publisher&gt;Elsevier&lt;/publisher&gt;&lt;isbn&gt;0277-5395&lt;/isbn&gt;&lt;urls&gt;&lt;/urls&gt;&lt;/record&gt;&lt;/Cite&gt;&lt;/EndNote&gt;</w:instrText>
      </w:r>
      <w:r w:rsidRPr="004D6C9B">
        <w:rPr>
          <w:lang w:val="en-US"/>
        </w:rPr>
        <w:fldChar w:fldCharType="separate"/>
      </w:r>
      <w:r w:rsidRPr="004D6C9B">
        <w:rPr>
          <w:lang w:val="en-US"/>
        </w:rPr>
        <w:t>(</w:t>
      </w:r>
      <w:r w:rsidR="00905335" w:rsidRPr="00905335">
        <w:rPr>
          <w:lang w:val="en-US"/>
        </w:rPr>
        <w:t xml:space="preserve"> </w:t>
      </w:r>
      <w:r w:rsidR="00905335" w:rsidRPr="004D6C9B">
        <w:rPr>
          <w:lang w:val="en-US"/>
        </w:rPr>
        <w:t>Wall 2010</w:t>
      </w:r>
      <w:r w:rsidR="00905335">
        <w:rPr>
          <w:lang w:val="en-US"/>
        </w:rPr>
        <w:t xml:space="preserve">; </w:t>
      </w:r>
      <w:r w:rsidRPr="004D6C9B">
        <w:rPr>
          <w:lang w:val="en-US"/>
        </w:rPr>
        <w:t>Thornton 2011)</w:t>
      </w:r>
      <w:r w:rsidRPr="004D6C9B">
        <w:rPr>
          <w:lang w:val="en-US"/>
        </w:rPr>
        <w:fldChar w:fldCharType="end"/>
      </w:r>
      <w:r w:rsidRPr="004D6C9B">
        <w:rPr>
          <w:lang w:val="en-US"/>
        </w:rPr>
        <w:t xml:space="preserve">. Concepts and findings from the neurosciences have been given particular prominence in policy discourses and interventions upon parenting practices </w:t>
      </w:r>
      <w:r w:rsidRPr="004D6C9B">
        <w:rPr>
          <w:lang w:val="en-US"/>
        </w:rPr>
        <w:fldChar w:fldCharType="begin">
          <w:fldData xml:space="preserve">PEVuZE5vdGU+PENpdGU+PEF1dGhvcj5FZHdhcmRzPC9BdXRob3I+PFllYXI+MjAxNTwvWWVhcj48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</w:fldData>
        </w:fldChar>
      </w:r>
      <w:r w:rsidRPr="004D6C9B">
        <w:rPr>
          <w:lang w:val="en-US"/>
        </w:rPr>
        <w:instrText xml:space="preserve"> ADDIN EN.CITE </w:instrText>
      </w:r>
      <w:r w:rsidRPr="004D6C9B">
        <w:rPr>
          <w:lang w:val="en-US"/>
        </w:rPr>
        <w:fldChar w:fldCharType="begin">
          <w:fldData xml:space="preserve">PEVuZE5vdGU+PENpdGU+PEF1dGhvcj5FZHdhcmRzPC9BdXRob3I+PFllYXI+MjAxNTwvWWVhcj48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lang w:val="en-US"/>
        </w:rPr>
        <w:t>(</w:t>
      </w:r>
      <w:r w:rsidR="007358F5" w:rsidRPr="007358F5">
        <w:rPr>
          <w:lang w:val="en-US"/>
        </w:rPr>
        <w:t xml:space="preserve"> </w:t>
      </w:r>
      <w:r w:rsidR="007358F5" w:rsidRPr="004D6C9B">
        <w:rPr>
          <w:lang w:val="en-US"/>
        </w:rPr>
        <w:t>Lee, Macvarish, and Bristow 2010;</w:t>
      </w:r>
      <w:r w:rsidR="007358F5">
        <w:rPr>
          <w:lang w:val="en-US"/>
        </w:rPr>
        <w:t xml:space="preserve"> </w:t>
      </w:r>
      <w:r w:rsidR="007358F5" w:rsidRPr="004D6C9B">
        <w:rPr>
          <w:lang w:val="en-US"/>
        </w:rPr>
        <w:t>Featherstone, Morris, and White 2013;</w:t>
      </w:r>
      <w:r w:rsidR="000821FE">
        <w:rPr>
          <w:lang w:val="en-US"/>
        </w:rPr>
        <w:t xml:space="preserve"> </w:t>
      </w:r>
      <w:r w:rsidR="000821FE" w:rsidRPr="004D6C9B">
        <w:rPr>
          <w:lang w:val="en-US"/>
        </w:rPr>
        <w:t>Macvarish, Lee, and Lowe 2014, 2015;</w:t>
      </w:r>
      <w:r w:rsidR="007358F5">
        <w:rPr>
          <w:lang w:val="en-US"/>
        </w:rPr>
        <w:t xml:space="preserve"> </w:t>
      </w:r>
      <w:r w:rsidRPr="004D6C9B">
        <w:rPr>
          <w:lang w:val="en-US"/>
        </w:rPr>
        <w:t>Edwards, Gillies, and Horsley 2015; Lowe, Lee, and Macvarish 2015</w:t>
      </w:r>
      <w:r w:rsidR="00B30335">
        <w:rPr>
          <w:lang w:val="en-US"/>
        </w:rPr>
        <w:t>a</w:t>
      </w:r>
      <w:r w:rsidRPr="004D6C9B">
        <w:rPr>
          <w:lang w:val="en-US"/>
        </w:rPr>
        <w:t>, 2015</w:t>
      </w:r>
      <w:r w:rsidR="00B30335">
        <w:rPr>
          <w:lang w:val="en-US"/>
        </w:rPr>
        <w:t>b</w:t>
      </w:r>
      <w:r w:rsidRPr="004D6C9B">
        <w:rPr>
          <w:lang w:val="en-US"/>
        </w:rPr>
        <w:t>; Broer and Pickersgill 2015)</w:t>
      </w:r>
      <w:r w:rsidRPr="004D6C9B">
        <w:rPr>
          <w:lang w:val="en-US"/>
        </w:rPr>
        <w:fldChar w:fldCharType="end"/>
      </w:r>
      <w:r w:rsidRPr="004D6C9B">
        <w:rPr>
          <w:lang w:val="en-US"/>
        </w:rPr>
        <w:t>. For instance,</w:t>
      </w:r>
      <w:r w:rsidR="00847DD1">
        <w:rPr>
          <w:lang w:val="en-US"/>
        </w:rPr>
        <w:t xml:space="preserve"> Glenda</w:t>
      </w:r>
      <w:r w:rsidRPr="004D6C9B">
        <w:rPr>
          <w:lang w:val="en-US"/>
        </w:rPr>
        <w:t xml:space="preserve"> Wall (2010)</w:t>
      </w:r>
      <w:r w:rsidRPr="004D6C9B">
        <w:rPr>
          <w:lang w:val="en-US"/>
        </w:rPr>
        <w:fldChar w:fldCharType="begin"/>
      </w:r>
      <w:r w:rsidRPr="004D6C9B">
        <w:rPr>
          <w:lang w:val="en-US"/>
        </w:rPr>
        <w:instrText xml:space="preserve"> ADDIN EN.CITE &lt;EndNote&gt;&lt;Cite Hidden="1"&gt;&lt;Author&gt;Wall&lt;/Author&gt;&lt;Year&gt;2010&lt;/Year&gt;&lt;RecNum&gt;189&lt;/RecNum&gt;&lt;record&gt;&lt;rec-number&gt;189&lt;/rec-number&gt;&lt;foreign-keys&gt;&lt;key app="EN" db-id="22x5vxd5nt0wvkew5zexv2zezwwwvzzfwp20" timestamp="1578047030"&gt;189&lt;/key&gt;&lt;/foreign-keys&gt;&lt;ref-type name="Conference Proceedings"&gt;10&lt;/ref-type&gt;&lt;contributors&gt;&lt;authors&gt;&lt;author&gt;Wall, Glenda&lt;/author&gt;&lt;/authors&gt;&lt;/contributors&gt;&lt;titles&gt;&lt;title&gt;Mothers&amp;apos; experiences with intensive parenting and brain development discourse&lt;/title&gt;&lt;secondary-title&gt;Women&amp;apos;s Studies International Forum&lt;/secondary-title&gt;&lt;/titles&gt;&lt;pages&gt;253-263&lt;/pages&gt;&lt;volume&gt;33&lt;/volume&gt;&lt;number&gt;3&lt;/number&gt;&lt;dates&gt;&lt;year&gt;2010&lt;/year&gt;&lt;/dates&gt;&lt;publisher&gt;Elsevier&lt;/publisher&gt;&lt;isbn&gt;0277-5395&lt;/isbn&gt;&lt;urls&gt;&lt;/urls&gt;&lt;/record&gt;&lt;/Cite&gt;&lt;/EndNote&gt;</w:instrText>
      </w:r>
      <w:r w:rsidRPr="004D6C9B">
        <w:rPr>
          <w:lang w:val="en-US"/>
        </w:rPr>
        <w:fldChar w:fldCharType="end"/>
      </w:r>
      <w:r w:rsidRPr="004D6C9B">
        <w:rPr>
          <w:lang w:val="en-US"/>
        </w:rPr>
        <w:t xml:space="preserve"> has shown how the mandates of discourses of </w:t>
      </w:r>
      <w:r w:rsidR="00A56AB3">
        <w:rPr>
          <w:lang w:val="en-US"/>
        </w:rPr>
        <w:t>“</w:t>
      </w:r>
      <w:r w:rsidRPr="004D6C9B">
        <w:rPr>
          <w:lang w:val="en-US"/>
        </w:rPr>
        <w:t>intensive motherhood</w:t>
      </w:r>
      <w:r w:rsidR="00A56AB3">
        <w:rPr>
          <w:lang w:val="en-US"/>
        </w:rPr>
        <w:t xml:space="preserve">” </w:t>
      </w:r>
      <w:r w:rsidRPr="004D6C9B">
        <w:rPr>
          <w:lang w:val="en-US"/>
        </w:rPr>
        <w:fldChar w:fldCharType="begin"/>
      </w:r>
      <w:r w:rsidRPr="004D6C9B">
        <w:rPr>
          <w:lang w:val="en-US"/>
        </w:rPr>
        <w:instrText xml:space="preserve"> ADDIN EN.CITE &lt;EndNote&gt;&lt;Cite&gt;&lt;Author&gt;Hays&lt;/Author&gt;&lt;Year&gt;1998&lt;/Year&gt;&lt;RecNum&gt;50&lt;/RecNum&gt;&lt;DisplayText&gt;(Hays 1998; Faircloth 2014)&lt;/DisplayText&gt;&lt;record&gt;&lt;rec-number&gt;50&lt;/rec-number&gt;&lt;foreign-keys&gt;&lt;key app="EN" db-id="22x5vxd5nt0wvkew5zexv2zezwwwvzzfwp20" timestamp="1553520425"&gt;50&lt;/key&gt;&lt;/foreign-keys&gt;&lt;ref-type name="Book"&gt;6&lt;/ref-type&gt;&lt;contributors&gt;&lt;authors&gt;&lt;author&gt;Hays, Sharon&lt;/author&gt;&lt;/authors&gt;&lt;/contributors&gt;&lt;titles&gt;&lt;title&gt;The cultural contradictions of motherhood&lt;/title&gt;&lt;/titles&gt;&lt;dates&gt;&lt;year&gt;1998&lt;/year&gt;&lt;/dates&gt;&lt;pub-location&gt;New Haven&lt;/pub-location&gt;&lt;publisher&gt;Yale University Press&lt;/publisher&gt;&lt;isbn&gt;0300076525&lt;/isbn&gt;&lt;urls&gt;&lt;/urls&gt;&lt;/record&gt;&lt;/Cite&gt;&lt;Cite&gt;&lt;Author&gt;Faircloth&lt;/Author&gt;&lt;Year&gt;2014&lt;/Year&gt;&lt;RecNum&gt;49&lt;/RecNum&gt;&lt;record&gt;&lt;rec-number&gt;49&lt;/rec-number&gt;&lt;foreign-keys&gt;&lt;key app="EN" db-id="22x5vxd5nt0wvkew5zexv2zezwwwvzzfwp20" timestamp="1553520411"&gt;49&lt;/key&gt;&lt;/foreign-keys&gt;&lt;ref-type name="Book Section"&gt;5&lt;/ref-type&gt;&lt;contributors&gt;&lt;authors&gt;&lt;author&gt;Faircloth, Charlotte&lt;/author&gt;&lt;/authors&gt;&lt;secondary-authors&gt;&lt;author&gt;Lee, Ellie; &lt;/author&gt;&lt;author&gt;Bristow, J; &lt;/author&gt;&lt;author&gt;Faircloth, Charlotte&lt;/author&gt;&lt;author&gt;MacVarish, J&lt;/author&gt;&lt;/secondary-authors&gt;&lt;/contributors&gt;&lt;titles&gt;&lt;title&gt;Intensive parenting and the expansion of parenting&lt;/title&gt;&lt;secondary-title&gt;Parenting culture studies&lt;/secondary-title&gt;&lt;/titles&gt;&lt;pages&gt;25-50&lt;/pages&gt;&lt;dates&gt;&lt;year&gt;2014&lt;/year&gt;&lt;/dates&gt;&lt;pub-location&gt;Basingstoke and New York&lt;/pub-location&gt;&lt;publisher&gt;Palgrave Macmillan&lt;/publisher&gt;&lt;urls&gt;&lt;/urls&gt;&lt;/record&gt;&lt;/Cite&gt;&lt;/EndNote&gt;</w:instrText>
      </w:r>
      <w:r w:rsidRPr="004D6C9B">
        <w:rPr>
          <w:lang w:val="en-US"/>
        </w:rPr>
        <w:fldChar w:fldCharType="separate"/>
      </w:r>
      <w:r w:rsidRPr="004D6C9B">
        <w:rPr>
          <w:lang w:val="en-US"/>
        </w:rPr>
        <w:t>(Hays 1998; Faircloth 2014)</w:t>
      </w:r>
      <w:r w:rsidRPr="004D6C9B">
        <w:rPr>
          <w:lang w:val="en-US"/>
        </w:rPr>
        <w:fldChar w:fldCharType="end"/>
      </w:r>
      <w:r w:rsidRPr="004D6C9B">
        <w:rPr>
          <w:lang w:val="en-US"/>
        </w:rPr>
        <w:t>, coupled with neuroscientific ideas, made the mothers she interviewed generally anxious, guilty, and exhausted</w:t>
      </w:r>
      <w:r w:rsidR="00A56AB3">
        <w:rPr>
          <w:lang w:val="en-US"/>
        </w:rPr>
        <w:t>—</w:t>
      </w:r>
      <w:r w:rsidRPr="004D6C9B">
        <w:rPr>
          <w:lang w:val="en-US"/>
        </w:rPr>
        <w:t xml:space="preserve">always worrying about the amount of </w:t>
      </w:r>
      <w:r w:rsidR="00292A6B">
        <w:rPr>
          <w:lang w:val="en-US"/>
        </w:rPr>
        <w:t>“</w:t>
      </w:r>
      <w:r w:rsidRPr="004D6C9B">
        <w:rPr>
          <w:lang w:val="en-US"/>
        </w:rPr>
        <w:t>quality</w:t>
      </w:r>
      <w:r w:rsidR="007D46AF">
        <w:rPr>
          <w:lang w:val="en-US"/>
        </w:rPr>
        <w:t>”</w:t>
      </w:r>
      <w:r w:rsidRPr="004D6C9B">
        <w:rPr>
          <w:lang w:val="en-US"/>
        </w:rPr>
        <w:t xml:space="preserve"> time they could or should spend with their children </w:t>
      </w:r>
      <w:r w:rsidRPr="004D6C9B">
        <w:rPr>
          <w:lang w:val="en-US"/>
        </w:rPr>
        <w:fldChar w:fldCharType="begin"/>
      </w:r>
      <w:r w:rsidRPr="004D6C9B">
        <w:rPr>
          <w:lang w:val="en-US"/>
        </w:rPr>
        <w:instrText xml:space="preserve"> ADDIN EN.CITE &lt;EndNote&gt;&lt;Cite&gt;&lt;Author&gt;Budds&lt;/Author&gt;&lt;Year&gt;2017&lt;/Year&gt;&lt;RecNum&gt;285&lt;/RecNum&gt;&lt;Prefix&gt;see also &lt;/Prefix&gt;&lt;DisplayText&gt;(see also Budds et al. 2017)&lt;/DisplayText&gt;&lt;record&gt;&lt;rec-number&gt;285&lt;/rec-number&gt;&lt;foreign-keys&gt;&lt;key app="EN" db-id="22x5vxd5nt0wvkew5zexv2zezwwwvzzfwp20" timestamp="1630403778"&gt;285&lt;/key&gt;&lt;/foreign-keys&gt;&lt;ref-type name="Journal Article"&gt;17&lt;/ref-type&gt;&lt;contributors&gt;&lt;authors&gt;&lt;author&gt;Budds, Kirsty&lt;/author&gt;&lt;author&gt;Hogg, Margaret K&lt;/author&gt;&lt;author&gt;Banister, Emma N&lt;/author&gt;&lt;author&gt;Dixon, Mandy&lt;/author&gt;&lt;/authors&gt;&lt;/contributors&gt;&lt;titles&gt;&lt;title&gt;Parenting agendas: An empirical study of intensive mothering and infant cognitive development&lt;/title&gt;&lt;secondary-title&gt;The sociological review&lt;/secondary-title&gt;&lt;/titles&gt;&lt;periodical&gt;&lt;full-title&gt;The Sociological Review&lt;/full-title&gt;&lt;/periodical&gt;&lt;pages&gt;336-352&lt;/pages&gt;&lt;volume&gt;65&lt;/volume&gt;&lt;number&gt;2&lt;/number&gt;&lt;dates&gt;&lt;year&gt;2017&lt;/year&gt;&lt;/dates&gt;&lt;isbn&gt;0038-0261&lt;/isbn&gt;&lt;urls&gt;&lt;/urls&gt;&lt;/record&gt;&lt;/Cite&gt;&lt;/EndNote&gt;</w:instrText>
      </w:r>
      <w:r w:rsidRPr="004D6C9B">
        <w:rPr>
          <w:lang w:val="en-US"/>
        </w:rPr>
        <w:fldChar w:fldCharType="separate"/>
      </w:r>
      <w:r w:rsidRPr="004D6C9B">
        <w:rPr>
          <w:lang w:val="en-US"/>
        </w:rPr>
        <w:t>(see also Budds et al. 2017)</w:t>
      </w:r>
      <w:r w:rsidRPr="004D6C9B">
        <w:rPr>
          <w:lang w:val="en-US"/>
        </w:rPr>
        <w:fldChar w:fldCharType="end"/>
      </w:r>
      <w:r w:rsidRPr="004D6C9B">
        <w:rPr>
          <w:lang w:val="en-US"/>
        </w:rPr>
        <w:t xml:space="preserve">. </w:t>
      </w:r>
    </w:p>
    <w:p w14:paraId="7CDE32B8" w14:textId="77777777" w:rsidR="005F227A" w:rsidRPr="004D6C9B" w:rsidRDefault="005F227A" w:rsidP="004B4AA5">
      <w:pPr>
        <w:rPr>
          <w:lang w:val="en-US"/>
        </w:rPr>
      </w:pPr>
    </w:p>
    <w:p w14:paraId="734CBFD1" w14:textId="4D6B94E9" w:rsidR="005F227A" w:rsidRPr="004D6C9B" w:rsidRDefault="005F227A" w:rsidP="004B4AA5">
      <w:pPr>
        <w:rPr>
          <w:lang w:val="en-US"/>
        </w:rPr>
      </w:pPr>
      <w:r w:rsidRPr="004D6C9B">
        <w:rPr>
          <w:lang w:val="en-US"/>
        </w:rPr>
        <w:t xml:space="preserve">In the UK, parents can be offered a place within facilitated </w:t>
      </w:r>
      <w:r w:rsidR="00835741">
        <w:rPr>
          <w:lang w:val="en-US"/>
        </w:rPr>
        <w:t>program</w:t>
      </w:r>
      <w:r w:rsidRPr="004D6C9B">
        <w:rPr>
          <w:lang w:val="en-US"/>
        </w:rPr>
        <w:t xml:space="preserve">s where child development is discussed </w:t>
      </w:r>
      <w:r w:rsidRPr="004D6C9B">
        <w:rPr>
          <w:lang w:val="en-US"/>
        </w:rPr>
        <w:fldChar w:fldCharType="begin"/>
      </w:r>
      <w:r w:rsidRPr="004D6C9B">
        <w:rPr>
          <w:lang w:val="en-US"/>
        </w:rPr>
        <w:instrText xml:space="preserve"> ADDIN EN.CITE &lt;EndNote&gt;&lt;Cite&gt;&lt;Author&gt;Macvarish&lt;/Author&gt;&lt;Year&gt;2015&lt;/Year&gt;&lt;RecNum&gt;1&lt;/RecNum&gt;&lt;DisplayText&gt;(Macvarish, Lee, and Lowe 2015; Broer, Pickersgill, and Cunningham-Burley 2020)&lt;/DisplayText&gt;&lt;record&gt;&lt;rec-number&gt;1&lt;/rec-number&gt;&lt;foreign-keys&gt;&lt;key app="EN" db-id="5rer9xve1xesxlepd0cv2xs0sv0s2rxaz2rd" timestamp="1614777997"&gt;1&lt;/key&gt;&lt;/foreign-keys&gt;&lt;ref-type name="Journal Article"&gt;17&lt;/ref-type&gt;&lt;contributors&gt;&lt;authors&gt;&lt;author&gt;Macvarish, Jan&lt;/author&gt;&lt;author&gt;Lee, Ellie&lt;/author&gt;&lt;author&gt;Lowe, Pam&lt;/author&gt;&lt;/authors&gt;&lt;/contributors&gt;&lt;titles&gt;&lt;title&gt;Neuroscience and family policy: What becomes of the parent?&lt;/title&gt;&lt;secondary-title&gt;Critical Social Policy&lt;/secondary-title&gt;&lt;/titles&gt;&lt;pages&gt;248-269&lt;/pages&gt;&lt;dates&gt;&lt;year&gt;2015&lt;/year&gt;&lt;/dates&gt;&lt;isbn&gt;0261-0183&lt;/isbn&gt;&lt;urls&gt;&lt;/urls&gt;&lt;electronic-resource-num&gt;10.1177/0261018315574019&lt;/electronic-resource-num&gt;&lt;/record&gt;&lt;/Cite&gt;&lt;Cite&gt;&lt;Author&gt;Broer&lt;/Author&gt;&lt;Year&gt;2020&lt;/Year&gt;&lt;RecNum&gt;17&lt;/RecNum&gt;&lt;record&gt;&lt;rec-number&gt;17&lt;/rec-number&gt;&lt;foreign-keys&gt;&lt;key app="EN" db-id="fvrtd9zx2ze2fkepwzdxxw22tfrezffrrpwr" timestamp="1635930958"&gt;17&lt;/key&gt;&lt;/foreign-keys&gt;&lt;ref-type name="Journal Article"&gt;17&lt;/ref-type&gt;&lt;contributors&gt;&lt;authors&gt;&lt;author&gt;Broer, Tineke&lt;/author&gt;&lt;author&gt;Pickersgill, Martyn&lt;/author&gt;&lt;author&gt;Cunningham-Burley, Sarah&lt;/author&gt;&lt;/authors&gt;&lt;/contributors&gt;&lt;titles&gt;&lt;title&gt;Neurobiological limits and the somatic significance of love: Caregivers’ engagements with neuroscience in Scottish parenting programmes&lt;/title&gt;&lt;secondary-title&gt;History of the Human Sciences&lt;/secondary-title&gt;&lt;/titles&gt;&lt;periodical&gt;&lt;full-title&gt;History of the Human Sciences&lt;/full-title&gt;&lt;/periodical&gt;&lt;pages&gt;85-109&lt;/pages&gt;&lt;volume&gt;33&lt;/volume&gt;&lt;number&gt;5&lt;/number&gt;&lt;dates&gt;&lt;year&gt;2020&lt;/year&gt;&lt;/dates&gt;&lt;isbn&gt;0952-6951&lt;/isbn&gt;&lt;urls&gt;&lt;/urls&gt;&lt;/record&gt;&lt;/Cite&gt;&lt;/EndNote&gt;</w:instrText>
      </w:r>
      <w:r w:rsidRPr="004D6C9B">
        <w:rPr>
          <w:lang w:val="en-US"/>
        </w:rPr>
        <w:fldChar w:fldCharType="separate"/>
      </w:r>
      <w:r w:rsidRPr="004D6C9B">
        <w:rPr>
          <w:lang w:val="en-US"/>
        </w:rPr>
        <w:t>(Macvarish, Lee, and Lowe 2015; Broer, Pickersgill, and Cunningham-Burley 2020)</w:t>
      </w:r>
      <w:r w:rsidRPr="004D6C9B">
        <w:rPr>
          <w:lang w:val="en-US"/>
        </w:rPr>
        <w:fldChar w:fldCharType="end"/>
      </w:r>
      <w:r w:rsidRPr="004D6C9B">
        <w:rPr>
          <w:lang w:val="en-US"/>
        </w:rPr>
        <w:t>. In these</w:t>
      </w:r>
      <w:r w:rsidR="00396640">
        <w:rPr>
          <w:lang w:val="en-US"/>
        </w:rPr>
        <w:t xml:space="preserve"> programs</w:t>
      </w:r>
      <w:r w:rsidRPr="004D6C9B">
        <w:rPr>
          <w:lang w:val="en-US"/>
        </w:rPr>
        <w:t>, parents</w:t>
      </w:r>
      <w:r w:rsidR="009B5E17">
        <w:rPr>
          <w:lang w:val="en-US"/>
        </w:rPr>
        <w:t xml:space="preserve"> </w:t>
      </w:r>
      <w:r w:rsidRPr="004D6C9B">
        <w:rPr>
          <w:lang w:val="en-US"/>
        </w:rPr>
        <w:t>receive advice on how best to raise their children, and they can discuss this</w:t>
      </w:r>
      <w:r w:rsidR="005620E4">
        <w:rPr>
          <w:lang w:val="en-US"/>
        </w:rPr>
        <w:t xml:space="preserve"> advice</w:t>
      </w:r>
      <w:r w:rsidRPr="004D6C9B">
        <w:rPr>
          <w:lang w:val="en-US"/>
        </w:rPr>
        <w:t xml:space="preserve"> with facilitators and fellow parents. A significant part of the advice they receive relates to theories of attachment and/or neuroscientific findings and propositions about children’s cognitive and emotional development </w:t>
      </w:r>
      <w:r w:rsidRPr="004D6C9B">
        <w:rPr>
          <w:lang w:val="en-US"/>
        </w:rPr>
        <w:fldChar w:fldCharType="begin"/>
      </w:r>
      <w:r w:rsidRPr="004D6C9B">
        <w:rPr>
          <w:lang w:val="en-US"/>
        </w:rPr>
        <w:instrText xml:space="preserve"> ADDIN EN.CITE &lt;EndNote&gt;&lt;Cite&gt;&lt;Author&gt;Macvarish&lt;/Author&gt;&lt;Year&gt;2015&lt;/Year&gt;&lt;RecNum&gt;1&lt;/RecNum&gt;&lt;DisplayText&gt;(Macvarish, Lee, and Lowe 2015)&lt;/DisplayText&gt;&lt;record&gt;&lt;rec-number&gt;1&lt;/rec-number&gt;&lt;foreign-keys&gt;&lt;key app="EN" db-id="5rer9xve1xesxlepd0cv2xs0sv0s2rxaz2rd" timestamp="1614777997"&gt;1&lt;/key&gt;&lt;/foreign-keys&gt;&lt;ref-type name="Journal Article"&gt;17&lt;/ref-type&gt;&lt;contributors&gt;&lt;authors&gt;&lt;author&gt;Macvarish, Jan&lt;/author&gt;&lt;author&gt;Lee, Ellie&lt;/author&gt;&lt;author&gt;Lowe, Pam&lt;/author&gt;&lt;/authors&gt;&lt;/contributors&gt;&lt;titles&gt;&lt;title&gt;Neuroscience and family policy: What becomes of the parent?&lt;/title&gt;&lt;secondary-title&gt;Critical Social Policy&lt;/secondary-title&gt;&lt;/titles&gt;&lt;pages&gt;248-269&lt;/pages&gt;&lt;dates&gt;&lt;year&gt;2015&lt;/year&gt;&lt;/dates&gt;&lt;isbn&gt;0261-0183&lt;/isbn&gt;&lt;urls&gt;&lt;/urls&gt;&lt;electronic-resource-num&gt;10.1177/0261018315574019&lt;/electronic-resource-num&gt;&lt;/record&gt;&lt;/Cite&gt;&lt;/EndNote&gt;</w:instrText>
      </w:r>
      <w:r w:rsidRPr="004D6C9B">
        <w:rPr>
          <w:lang w:val="en-US"/>
        </w:rPr>
        <w:fldChar w:fldCharType="separate"/>
      </w:r>
      <w:r w:rsidRPr="004D6C9B">
        <w:rPr>
          <w:lang w:val="en-US"/>
        </w:rPr>
        <w:t>(Macvarish, Lee, and Lowe 2015)</w:t>
      </w:r>
      <w:r w:rsidRPr="004D6C9B">
        <w:rPr>
          <w:lang w:val="en-US"/>
        </w:rPr>
        <w:fldChar w:fldCharType="end"/>
      </w:r>
      <w:r w:rsidRPr="004D6C9B">
        <w:rPr>
          <w:lang w:val="en-US"/>
        </w:rPr>
        <w:t xml:space="preserve">. A growing sociological literature has examined the emergence and form of the policies that leverage neuroscientific expertise to legitimate, sustain, and propel parenting </w:t>
      </w:r>
      <w:r w:rsidR="00835741">
        <w:rPr>
          <w:lang w:val="en-US"/>
        </w:rPr>
        <w:t>program</w:t>
      </w:r>
      <w:r w:rsidRPr="004D6C9B">
        <w:rPr>
          <w:lang w:val="en-US"/>
        </w:rPr>
        <w:t xml:space="preserve">s </w:t>
      </w:r>
      <w:r w:rsidRPr="004D6C9B">
        <w:rPr>
          <w:lang w:val="en-US"/>
        </w:rPr>
        <w:fldChar w:fldCharType="begin">
          <w:fldData xml:space="preserve">PEVuZE5vdGU+PENpdGU+PEF1dGhvcj5NYWN2YXJpc2g8L0F1dGhvcj48WWVhcj4yMDE0PC9ZZWFy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=
</w:fldData>
        </w:fldChar>
      </w:r>
      <w:r w:rsidRPr="004D6C9B">
        <w:rPr>
          <w:lang w:val="en-US"/>
        </w:rPr>
        <w:instrText xml:space="preserve"> ADDIN EN.CITE </w:instrText>
      </w:r>
      <w:r w:rsidRPr="004D6C9B">
        <w:rPr>
          <w:lang w:val="en-US"/>
        </w:rPr>
        <w:fldChar w:fldCharType="begin">
          <w:fldData xml:space="preserve">PEVuZE5vdGU+PENpdGU+PEF1dGhvcj5NYWN2YXJpc2g8L0F1dGhvcj48WWVhcj4yMDE0PC9ZZWFy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=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lang w:val="en-US"/>
        </w:rPr>
        <w:t>(Macvarish, Lee, and Lowe 2014, 2015; Lowe, Lee, and Macvarish 2015a)</w:t>
      </w:r>
      <w:r w:rsidRPr="004D6C9B">
        <w:rPr>
          <w:lang w:val="en-US"/>
        </w:rPr>
        <w:fldChar w:fldCharType="end"/>
      </w:r>
      <w:r w:rsidRPr="004D6C9B">
        <w:rPr>
          <w:lang w:val="en-US"/>
        </w:rPr>
        <w:t xml:space="preserve">. The accounts of people participating in </w:t>
      </w:r>
      <w:r w:rsidR="006E79A8">
        <w:rPr>
          <w:lang w:val="en-US"/>
        </w:rPr>
        <w:t>these programs</w:t>
      </w:r>
      <w:r w:rsidRPr="004D6C9B">
        <w:rPr>
          <w:lang w:val="en-US"/>
        </w:rPr>
        <w:t>, however, have received far less attention (Broer</w:t>
      </w:r>
      <w:r w:rsidR="00332EC7" w:rsidRPr="004D6C9B">
        <w:rPr>
          <w:lang w:val="en-US"/>
        </w:rPr>
        <w:t xml:space="preserve">, Pickersgill, and Cunningham-Burley </w:t>
      </w:r>
      <w:r w:rsidRPr="004D6C9B">
        <w:rPr>
          <w:lang w:val="en-US"/>
        </w:rPr>
        <w:t>2020).</w:t>
      </w:r>
    </w:p>
    <w:p w14:paraId="6267A23F" w14:textId="77777777" w:rsidR="005F227A" w:rsidRPr="004D6C9B" w:rsidRDefault="005F227A" w:rsidP="004B4AA5">
      <w:pPr>
        <w:rPr>
          <w:lang w:val="en-US"/>
        </w:rPr>
      </w:pPr>
    </w:p>
    <w:p w14:paraId="3CC82553" w14:textId="333C930D" w:rsidR="005F227A" w:rsidRPr="004D6C9B" w:rsidRDefault="005F227A" w:rsidP="004B4AA5">
      <w:pPr>
        <w:rPr>
          <w:lang w:val="en-US"/>
        </w:rPr>
      </w:pPr>
      <w:r w:rsidRPr="004D6C9B">
        <w:rPr>
          <w:lang w:val="en-US"/>
        </w:rPr>
        <w:lastRenderedPageBreak/>
        <w:t xml:space="preserve">In this paper, we draw on interviews with </w:t>
      </w:r>
      <w:r w:rsidR="006E79A8">
        <w:rPr>
          <w:lang w:val="en-US"/>
        </w:rPr>
        <w:t>twenty-two</w:t>
      </w:r>
      <w:r w:rsidR="006E79A8" w:rsidRPr="004D6C9B">
        <w:rPr>
          <w:lang w:val="en-US"/>
        </w:rPr>
        <w:t xml:space="preserve"> </w:t>
      </w:r>
      <w:r w:rsidRPr="004D6C9B">
        <w:rPr>
          <w:lang w:val="en-US"/>
        </w:rPr>
        <w:t xml:space="preserve">parents/carers of young children who attended one of two parenting </w:t>
      </w:r>
      <w:r w:rsidR="00835741">
        <w:rPr>
          <w:lang w:val="en-US"/>
        </w:rPr>
        <w:t>program</w:t>
      </w:r>
      <w:r w:rsidRPr="004D6C9B">
        <w:rPr>
          <w:lang w:val="en-US"/>
        </w:rPr>
        <w:t xml:space="preserve">s in the 2010s (described more fully below). We examine how parents discursively negotiated the expert knowledge instantiated within the overt and implied recommendations they received, from within and beyond the </w:t>
      </w:r>
      <w:r w:rsidR="00835741">
        <w:rPr>
          <w:lang w:val="en-US"/>
        </w:rPr>
        <w:t>program</w:t>
      </w:r>
      <w:r w:rsidRPr="004D6C9B">
        <w:rPr>
          <w:lang w:val="en-US"/>
        </w:rPr>
        <w:t xml:space="preserve"> they attended. While the starting point for the interviews was to discover how parents framed the utility</w:t>
      </w:r>
      <w:r w:rsidR="005A37D2">
        <w:rPr>
          <w:lang w:val="en-US"/>
        </w:rPr>
        <w:t>—</w:t>
      </w:r>
      <w:r w:rsidRPr="004D6C9B">
        <w:rPr>
          <w:lang w:val="en-US"/>
        </w:rPr>
        <w:t>or not</w:t>
      </w:r>
      <w:r w:rsidR="005A37D2">
        <w:rPr>
          <w:lang w:val="en-US"/>
        </w:rPr>
        <w:t>—</w:t>
      </w:r>
      <w:r w:rsidRPr="004D6C9B">
        <w:rPr>
          <w:lang w:val="en-US"/>
        </w:rPr>
        <w:t xml:space="preserve">of neuroscientific knowledge and ideas for parents, our interviewees described far more diverse forms of recommendations than purportedly science-based enjoinders alone. As such, we do not limit our analysis to how parents engaged with neuroscientific recommendations, since this would risk reifying their importance. Instead, we are led by our participants themselves: our focus is consequently on how parents negotiate recommendations of varying kinds through particular temporal imaginaries. By </w:t>
      </w:r>
      <w:r w:rsidR="003F281B">
        <w:rPr>
          <w:lang w:val="en-US"/>
        </w:rPr>
        <w:t>“</w:t>
      </w:r>
      <w:r w:rsidRPr="004D6C9B">
        <w:rPr>
          <w:lang w:val="en-US"/>
        </w:rPr>
        <w:t>recommendations</w:t>
      </w:r>
      <w:r w:rsidR="00835741">
        <w:rPr>
          <w:lang w:val="en-US"/>
        </w:rPr>
        <w:t>,”</w:t>
      </w:r>
      <w:r w:rsidRPr="004D6C9B">
        <w:rPr>
          <w:lang w:val="en-US"/>
        </w:rPr>
        <w:t xml:space="preserve"> we mean not only expert guidance but also family suggestions and wider parenting norms that enjoin particular kinds of practices. By </w:t>
      </w:r>
      <w:r w:rsidR="003F281B">
        <w:rPr>
          <w:lang w:val="en-US"/>
        </w:rPr>
        <w:t>“</w:t>
      </w:r>
      <w:r w:rsidRPr="004D6C9B">
        <w:rPr>
          <w:lang w:val="en-US"/>
        </w:rPr>
        <w:t>temporal imaginaries</w:t>
      </w:r>
      <w:r w:rsidR="003F281B">
        <w:rPr>
          <w:lang w:val="en-US"/>
        </w:rPr>
        <w:t>”</w:t>
      </w:r>
      <w:r w:rsidRPr="004D6C9B">
        <w:rPr>
          <w:lang w:val="en-US"/>
        </w:rPr>
        <w:t xml:space="preserve"> </w:t>
      </w:r>
      <w:r w:rsidRPr="004D6C9B">
        <w:rPr>
          <w:lang w:val="en-US"/>
        </w:rPr>
        <w:fldChar w:fldCharType="begin"/>
      </w:r>
      <w:r w:rsidRPr="004D6C9B">
        <w:rPr>
          <w:lang w:val="en-US"/>
        </w:rPr>
        <w:instrText xml:space="preserve"> ADDIN EN.CITE &lt;EndNote&gt;&lt;Cite&gt;&lt;Author&gt;Svendsen&lt;/Author&gt;&lt;Year&gt;2018&lt;/Year&gt;&lt;RecNum&gt;65&lt;/RecNum&gt;&lt;Prefix&gt;cf. &lt;/Prefix&gt;&lt;DisplayText&gt;(cf. Svendsen et al. 2018)&lt;/DisplayText&gt;&lt;record&gt;&lt;rec-number&gt;65&lt;/rec-number&gt;&lt;foreign-keys&gt;&lt;key app="EN" db-id="22x5vxd5nt0wvkew5zexv2zezwwwvzzfwp20" timestamp="1614933062"&gt;65&lt;/key&gt;&lt;/foreign-keys&gt;&lt;ref-type name="Journal Article"&gt;17&lt;/ref-type&gt;&lt;contributors&gt;&lt;authors&gt;&lt;author&gt;Svendsen, Mette N&lt;/author&gt;&lt;author&gt;Navne, Laura E&lt;/author&gt;&lt;author&gt;Gjødsbøl, Iben M&lt;/author&gt;&lt;author&gt;Dam, Mie S&lt;/author&gt;&lt;/authors&gt;&lt;/contributors&gt;&lt;titles&gt;&lt;title&gt;A life worth living: Temporality, care, and personhood in the Danish welfare state&lt;/title&gt;&lt;secondary-title&gt;American Ethnologist&lt;/secondary-title&gt;&lt;/titles&gt;&lt;periodical&gt;&lt;full-title&gt;American Ethnologist&lt;/full-title&gt;&lt;/periodical&gt;&lt;pages&gt;20-33&lt;/pages&gt;&lt;volume&gt;45&lt;/volume&gt;&lt;number&gt;1&lt;/number&gt;&lt;dates&gt;&lt;year&gt;2018&lt;/year&gt;&lt;/dates&gt;&lt;isbn&gt;0094-0496&lt;/isbn&gt;&lt;urls&gt;&lt;/urls&gt;&lt;/record&gt;&lt;/Cite&gt;&lt;/EndNote&gt;</w:instrText>
      </w:r>
      <w:r w:rsidRPr="004D6C9B">
        <w:rPr>
          <w:lang w:val="en-US"/>
        </w:rPr>
        <w:fldChar w:fldCharType="separate"/>
      </w:r>
      <w:r w:rsidRPr="004D6C9B">
        <w:rPr>
          <w:lang w:val="en-US"/>
        </w:rPr>
        <w:t>(</w:t>
      </w:r>
      <w:r w:rsidR="000821FE">
        <w:rPr>
          <w:lang w:val="en-US"/>
        </w:rPr>
        <w:t>see</w:t>
      </w:r>
      <w:r w:rsidRPr="004D6C9B">
        <w:rPr>
          <w:lang w:val="en-US"/>
        </w:rPr>
        <w:t xml:space="preserve"> Svendsen et al. 2018)</w:t>
      </w:r>
      <w:r w:rsidRPr="004D6C9B">
        <w:rPr>
          <w:lang w:val="en-US"/>
        </w:rPr>
        <w:fldChar w:fldCharType="end"/>
      </w:r>
      <w:r w:rsidRPr="004D6C9B">
        <w:rPr>
          <w:lang w:val="en-US"/>
        </w:rPr>
        <w:t xml:space="preserve"> we refer to constructions of the past, present, and future that are deployed by our interview</w:t>
      </w:r>
      <w:r w:rsidR="00244E08">
        <w:rPr>
          <w:lang w:val="en-US"/>
        </w:rPr>
        <w:t>ee</w:t>
      </w:r>
      <w:r w:rsidRPr="004D6C9B">
        <w:rPr>
          <w:lang w:val="en-US"/>
        </w:rPr>
        <w:t>s to justify their parenting practices at different time</w:t>
      </w:r>
      <w:r w:rsidR="00DE4038">
        <w:rPr>
          <w:lang w:val="en-US"/>
        </w:rPr>
        <w:t xml:space="preserve"> </w:t>
      </w:r>
      <w:r w:rsidRPr="004D6C9B">
        <w:rPr>
          <w:lang w:val="en-US"/>
        </w:rPr>
        <w:t xml:space="preserve">points. </w:t>
      </w:r>
    </w:p>
    <w:p w14:paraId="654CC435" w14:textId="77777777" w:rsidR="005F227A" w:rsidRPr="004D6C9B" w:rsidRDefault="005F227A" w:rsidP="004B4AA5">
      <w:pPr>
        <w:rPr>
          <w:lang w:val="en-US"/>
        </w:rPr>
      </w:pPr>
    </w:p>
    <w:p w14:paraId="4D10040A" w14:textId="77777777" w:rsidR="005F227A" w:rsidRPr="004D6C9B" w:rsidRDefault="005F227A" w:rsidP="00282612">
      <w:pPr>
        <w:pStyle w:val="Heading3"/>
        <w:rPr>
          <w:lang w:val="en-US"/>
        </w:rPr>
      </w:pPr>
      <w:r w:rsidRPr="004D6C9B">
        <w:rPr>
          <w:lang w:val="en-US"/>
        </w:rPr>
        <w:t xml:space="preserve">Parenting, Expertise, and the Making of the Future </w:t>
      </w:r>
    </w:p>
    <w:p w14:paraId="5FC7DB80" w14:textId="2DA7E1BD" w:rsidR="005F227A" w:rsidRPr="004D6C9B" w:rsidRDefault="005F227A" w:rsidP="00282612">
      <w:pPr>
        <w:rPr>
          <w:lang w:val="en-US"/>
        </w:rPr>
      </w:pPr>
      <w:r w:rsidRPr="004D6C9B">
        <w:rPr>
          <w:lang w:val="en-US"/>
        </w:rPr>
        <w:t>Feminist sociology and technoscience studies scholars have demonstrated how value</w:t>
      </w:r>
      <w:r w:rsidR="002A5964">
        <w:rPr>
          <w:lang w:val="en-US"/>
        </w:rPr>
        <w:t xml:space="preserve"> </w:t>
      </w:r>
      <w:r w:rsidRPr="004D6C9B">
        <w:rPr>
          <w:lang w:val="en-US"/>
        </w:rPr>
        <w:t xml:space="preserve">laden ideas about good parenting are, as well as the ways through which parents, and mothers in particular, engage with such values. Articles often discuss constructions of </w:t>
      </w:r>
      <w:r w:rsidR="002A5964">
        <w:rPr>
          <w:lang w:val="en-US"/>
        </w:rPr>
        <w:t>“</w:t>
      </w:r>
      <w:r w:rsidRPr="004D6C9B">
        <w:rPr>
          <w:lang w:val="en-US"/>
        </w:rPr>
        <w:t>intensive motherhood</w:t>
      </w:r>
      <w:r w:rsidR="00835741">
        <w:rPr>
          <w:lang w:val="en-US"/>
        </w:rPr>
        <w:t>,”</w:t>
      </w:r>
      <w:r w:rsidRPr="004D6C9B">
        <w:rPr>
          <w:lang w:val="en-US"/>
        </w:rPr>
        <w:t xml:space="preserve"> where mothers especially are seen as responsible for ensuring their children grow up well</w:t>
      </w:r>
      <w:r w:rsidR="002A5964">
        <w:rPr>
          <w:lang w:val="en-US"/>
        </w:rPr>
        <w:t xml:space="preserve"> </w:t>
      </w:r>
      <w:r w:rsidRPr="004D6C9B">
        <w:rPr>
          <w:lang w:val="en-US"/>
        </w:rPr>
        <w:t>fed, healthy</w:t>
      </w:r>
      <w:r w:rsidR="002A5964">
        <w:rPr>
          <w:lang w:val="en-US"/>
        </w:rPr>
        <w:t>,</w:t>
      </w:r>
      <w:r w:rsidRPr="004D6C9B">
        <w:rPr>
          <w:lang w:val="en-US"/>
        </w:rPr>
        <w:t xml:space="preserve"> and happy. Research from sociologists concerned with what, and how, children are fed provides a key example. Heteronormative assumptions underlie food practices, as in wider parenting ideologies and activities </w:t>
      </w:r>
      <w:r w:rsidRPr="004D6C9B">
        <w:rPr>
          <w:lang w:val="en-US"/>
        </w:rPr>
        <w:fldChar w:fldCharType="begin"/>
      </w:r>
      <w:r w:rsidRPr="004D6C9B">
        <w:rPr>
          <w:lang w:val="en-US"/>
        </w:rPr>
        <w:instrText xml:space="preserve"> ADDIN EN.CITE &lt;EndNote&gt;&lt;Cite&gt;&lt;Author&gt;Glabau&lt;/Author&gt;&lt;Year&gt;2019&lt;/Year&gt;&lt;RecNum&gt;231&lt;/RecNum&gt;&lt;DisplayText&gt;(Glabau 2019)&lt;/DisplayText&gt;&lt;record&gt;&lt;rec-number&gt;231&lt;/rec-number&gt;&lt;foreign-keys&gt;&lt;key app="EN" db-id="22x5vxd5nt0wvkew5zexv2zezwwwvzzfwp20" timestamp="1626783492"&gt;231&lt;/key&gt;&lt;/foreign-keys&gt;&lt;ref-type name="Journal Article"&gt;17&lt;/ref-type&gt;&lt;contributors&gt;&lt;authors&gt;&lt;author&gt;Glabau, Danya&lt;/author&gt;&lt;/authors&gt;&lt;/contributors&gt;&lt;titles&gt;&lt;title&gt;Food allergies and the hygienic sublime&lt;/title&gt;&lt;secondary-title&gt;Catalyst: Feminism, Theory, Technoscience&lt;/secondary-title&gt;&lt;/titles&gt;&lt;periodical&gt;&lt;full-title&gt;Catalyst: Feminism, Theory, Technoscience&lt;/full-title&gt;&lt;/periodical&gt;&lt;volume&gt;5&lt;/volume&gt;&lt;number&gt;2&lt;/number&gt;&lt;dates&gt;&lt;year&gt;2019&lt;/year&gt;&lt;/dates&gt;&lt;isbn&gt;2380-3312&lt;/isbn&gt;&lt;urls&gt;&lt;/urls&gt;&lt;/record&gt;&lt;/Cite&gt;&lt;/EndNote&gt;</w:instrText>
      </w:r>
      <w:r w:rsidRPr="004D6C9B">
        <w:rPr>
          <w:lang w:val="en-US"/>
        </w:rPr>
        <w:fldChar w:fldCharType="separate"/>
      </w:r>
      <w:r w:rsidRPr="004D6C9B">
        <w:rPr>
          <w:noProof/>
          <w:lang w:val="en-US"/>
        </w:rPr>
        <w:t>(Glabau 2019)</w:t>
      </w:r>
      <w:r w:rsidRPr="004D6C9B">
        <w:rPr>
          <w:lang w:val="en-US"/>
        </w:rPr>
        <w:fldChar w:fldCharType="end"/>
      </w:r>
      <w:r w:rsidRPr="004D6C9B">
        <w:rPr>
          <w:lang w:val="en-US"/>
        </w:rPr>
        <w:t xml:space="preserve">. A narrative of </w:t>
      </w:r>
      <w:r w:rsidR="0039179E">
        <w:rPr>
          <w:lang w:val="en-US"/>
        </w:rPr>
        <w:t>“</w:t>
      </w:r>
      <w:r w:rsidRPr="004D6C9B">
        <w:rPr>
          <w:lang w:val="en-US"/>
        </w:rPr>
        <w:t>breast is best</w:t>
      </w:r>
      <w:r w:rsidR="00835741">
        <w:rPr>
          <w:lang w:val="en-US"/>
        </w:rPr>
        <w:t>,”</w:t>
      </w:r>
      <w:r w:rsidRPr="004D6C9B">
        <w:rPr>
          <w:lang w:val="en-US"/>
        </w:rPr>
        <w:t xml:space="preserve"> for instance, is part of public discourse in a range of nations and seeks to enjoin the breastfeeding of infants. Researchers have demonstrated, though, that despite strong moral connotations, this imperative can be deeply contested </w:t>
      </w:r>
      <w:r w:rsidRPr="004D6C9B">
        <w:rPr>
          <w:lang w:val="en-US"/>
        </w:rPr>
        <w:fldChar w:fldCharType="begin">
          <w:fldData xml:space="preserve">PEVuZE5vdGU+PENpdGU+PEF1dGhvcj5LbmFhazwvQXV0aG9yPjxZZWFyPjIwMTA8L1llYXI+PFJl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=
</w:fldData>
        </w:fldChar>
      </w:r>
      <w:r w:rsidRPr="004D6C9B">
        <w:rPr>
          <w:lang w:val="en-US"/>
        </w:rPr>
        <w:instrText xml:space="preserve"> ADDIN EN.CITE </w:instrText>
      </w:r>
      <w:r w:rsidRPr="004D6C9B">
        <w:rPr>
          <w:lang w:val="en-US"/>
        </w:rPr>
        <w:fldChar w:fldCharType="begin">
          <w:fldData xml:space="preserve">PEVuZE5vdGU+PENpdGU+PEF1dGhvcj5LbmFhazwvQXV0aG9yPjxZZWFyPjIwMTA8L1llYXI+PFJl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=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noProof/>
          <w:lang w:val="en-US"/>
        </w:rPr>
        <w:t>(</w:t>
      </w:r>
      <w:r w:rsidR="00D057E6" w:rsidRPr="004D6C9B">
        <w:rPr>
          <w:noProof/>
          <w:lang w:val="en-US"/>
        </w:rPr>
        <w:t>Wall 2001</w:t>
      </w:r>
      <w:r w:rsidR="00D057E6">
        <w:rPr>
          <w:noProof/>
          <w:lang w:val="en-US"/>
        </w:rPr>
        <w:t xml:space="preserve">; </w:t>
      </w:r>
      <w:r w:rsidRPr="004D6C9B">
        <w:rPr>
          <w:noProof/>
          <w:lang w:val="en-US"/>
        </w:rPr>
        <w:t>Knaak 2010; Ryan, Bissell, and Alexander 2010)</w:t>
      </w:r>
      <w:r w:rsidRPr="004D6C9B">
        <w:rPr>
          <w:lang w:val="en-US"/>
        </w:rPr>
        <w:fldChar w:fldCharType="end"/>
      </w:r>
      <w:r w:rsidRPr="004D6C9B">
        <w:rPr>
          <w:lang w:val="en-US"/>
        </w:rPr>
        <w:t>. In relation to older children, parents have also been shown to navigate sometimes conflicting ideas about what and how much children (should) eat, and accounts of</w:t>
      </w:r>
      <w:r w:rsidR="00D057E6">
        <w:rPr>
          <w:lang w:val="en-US"/>
        </w:rPr>
        <w:t xml:space="preserve"> </w:t>
      </w:r>
      <w:r w:rsidR="00DD227A">
        <w:rPr>
          <w:lang w:val="en-US"/>
        </w:rPr>
        <w:t>parents’</w:t>
      </w:r>
      <w:r w:rsidR="00DD227A" w:rsidRPr="004D6C9B">
        <w:rPr>
          <w:lang w:val="en-US"/>
        </w:rPr>
        <w:t xml:space="preserve"> </w:t>
      </w:r>
      <w:r w:rsidRPr="004D6C9B">
        <w:rPr>
          <w:lang w:val="en-US"/>
        </w:rPr>
        <w:t xml:space="preserve">engagements with these debates and recommendations have been widely explored </w:t>
      </w:r>
      <w:r w:rsidRPr="004D6C9B">
        <w:rPr>
          <w:lang w:val="en-US"/>
        </w:rPr>
        <w:fldChar w:fldCharType="begin">
          <w:fldData xml:space="preserve">PEVuZE5vdGU+PENpdGU+PEF1dGhvcj5CZWxsPC9BdXRob3I+PFllYXI+MjAwOTwvWWVhcj48UmVj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</w:fldData>
        </w:fldChar>
      </w:r>
      <w:r w:rsidRPr="004D6C9B">
        <w:rPr>
          <w:lang w:val="en-US"/>
        </w:rPr>
        <w:instrText xml:space="preserve"> ADDIN EN.CITE </w:instrText>
      </w:r>
      <w:r w:rsidRPr="004D6C9B">
        <w:rPr>
          <w:lang w:val="en-US"/>
        </w:rPr>
        <w:fldChar w:fldCharType="begin">
          <w:fldData xml:space="preserve">PEVuZE5vdGU+PENpdGU+PEF1dGhvcj5CZWxsPC9BdXRob3I+PFllYXI+MjAwOTwvWWVhcj48UmVj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noProof/>
          <w:lang w:val="en-US"/>
        </w:rPr>
        <w:t>(Bell, McNaughton, and Salmon 2009; Keenan and Stapleton 2010;</w:t>
      </w:r>
      <w:r w:rsidR="00DD227A">
        <w:rPr>
          <w:noProof/>
          <w:lang w:val="en-US"/>
        </w:rPr>
        <w:t xml:space="preserve"> </w:t>
      </w:r>
      <w:r w:rsidR="00DD227A" w:rsidRPr="004D6C9B">
        <w:rPr>
          <w:noProof/>
          <w:lang w:val="en-US"/>
        </w:rPr>
        <w:t>O’Key and Hugh-Jones 2010</w:t>
      </w:r>
      <w:r w:rsidR="00DD227A">
        <w:rPr>
          <w:noProof/>
          <w:lang w:val="en-US"/>
        </w:rPr>
        <w:t>;</w:t>
      </w:r>
      <w:r w:rsidRPr="004D6C9B">
        <w:rPr>
          <w:noProof/>
          <w:lang w:val="en-US"/>
        </w:rPr>
        <w:t xml:space="preserve"> Lupton 2011)</w:t>
      </w:r>
      <w:r w:rsidRPr="004D6C9B">
        <w:rPr>
          <w:lang w:val="en-US"/>
        </w:rPr>
        <w:fldChar w:fldCharType="end"/>
      </w:r>
      <w:r w:rsidRPr="004D6C9B">
        <w:rPr>
          <w:lang w:val="en-US"/>
        </w:rPr>
        <w:t xml:space="preserve">. Gendered labor is also apparent in relation to food allergies, for example, and the work of keeping the household </w:t>
      </w:r>
      <w:r w:rsidR="00375622">
        <w:rPr>
          <w:lang w:val="en-US"/>
        </w:rPr>
        <w:t>“</w:t>
      </w:r>
      <w:r w:rsidRPr="004D6C9B">
        <w:rPr>
          <w:lang w:val="en-US"/>
        </w:rPr>
        <w:t>pure</w:t>
      </w:r>
      <w:r w:rsidR="00375622">
        <w:rPr>
          <w:lang w:val="en-US"/>
        </w:rPr>
        <w:t>”</w:t>
      </w:r>
      <w:r w:rsidRPr="004D6C9B">
        <w:rPr>
          <w:lang w:val="en-US"/>
        </w:rPr>
        <w:t xml:space="preserve"> </w:t>
      </w:r>
      <w:r w:rsidRPr="004D6C9B">
        <w:rPr>
          <w:lang w:val="en-US"/>
        </w:rPr>
        <w:fldChar w:fldCharType="begin"/>
      </w:r>
      <w:r w:rsidRPr="004D6C9B">
        <w:rPr>
          <w:lang w:val="en-US"/>
        </w:rPr>
        <w:instrText xml:space="preserve"> ADDIN EN.CITE &lt;EndNote&gt;&lt;Cite&gt;&lt;Author&gt;Glabau&lt;/Author&gt;&lt;Year&gt;2019&lt;/Year&gt;&lt;RecNum&gt;231&lt;/RecNum&gt;&lt;DisplayText&gt;(Glabau 2019)&lt;/DisplayText&gt;&lt;record&gt;&lt;rec-number&gt;231&lt;/rec-number&gt;&lt;foreign-keys&gt;&lt;key app="EN" db-id="22x5vxd5nt0wvkew5zexv2zezwwwvzzfwp20" timestamp="1626783492"&gt;231&lt;/key&gt;&lt;/foreign-keys&gt;&lt;ref-type name="Journal Article"&gt;17&lt;/ref-type&gt;&lt;contributors&gt;&lt;authors&gt;&lt;author&gt;Glabau, Danya&lt;/author&gt;&lt;/authors&gt;&lt;/contributors&gt;&lt;titles&gt;&lt;title&gt;Food allergies and the hygienic sublime&lt;/title&gt;&lt;secondary-title&gt;Catalyst: Feminism, Theory, Technoscience&lt;/secondary-title&gt;&lt;/titles&gt;&lt;periodical&gt;&lt;full-title&gt;Catalyst: Feminism, Theory, Technoscience&lt;/full-title&gt;&lt;/periodical&gt;&lt;volume&gt;5&lt;/volume&gt;&lt;number&gt;2&lt;/number&gt;&lt;dates&gt;&lt;year&gt;2019&lt;/year&gt;&lt;/dates&gt;&lt;isbn&gt;2380-3312&lt;/isbn&gt;&lt;urls&gt;&lt;/urls&gt;&lt;/record&gt;&lt;/Cite&gt;&lt;/EndNote&gt;</w:instrText>
      </w:r>
      <w:r w:rsidRPr="004D6C9B">
        <w:rPr>
          <w:lang w:val="en-US"/>
        </w:rPr>
        <w:fldChar w:fldCharType="separate"/>
      </w:r>
      <w:r w:rsidRPr="004D6C9B">
        <w:rPr>
          <w:noProof/>
          <w:lang w:val="en-US"/>
        </w:rPr>
        <w:t>(Glabau 2019)</w:t>
      </w:r>
      <w:r w:rsidRPr="004D6C9B">
        <w:rPr>
          <w:lang w:val="en-US"/>
        </w:rPr>
        <w:fldChar w:fldCharType="end"/>
      </w:r>
      <w:r w:rsidRPr="004D6C9B">
        <w:rPr>
          <w:lang w:val="en-US"/>
        </w:rPr>
        <w:t>.</w:t>
      </w:r>
    </w:p>
    <w:p w14:paraId="113CA488" w14:textId="77777777" w:rsidR="005F227A" w:rsidRPr="004D6C9B" w:rsidRDefault="005F227A" w:rsidP="00282612">
      <w:pPr>
        <w:rPr>
          <w:lang w:val="en-US"/>
        </w:rPr>
      </w:pPr>
    </w:p>
    <w:p w14:paraId="5E809F84" w14:textId="65343959" w:rsidR="005F227A" w:rsidRPr="004D6C9B" w:rsidRDefault="005F227A" w:rsidP="00282612">
      <w:pPr>
        <w:rPr>
          <w:lang w:val="en-US"/>
        </w:rPr>
      </w:pPr>
      <w:r w:rsidRPr="004D6C9B">
        <w:rPr>
          <w:lang w:val="en-US"/>
        </w:rPr>
        <w:t>Constructions of the future are commonly inscribed in ideas about parenting, relating to, for instance, the health and well</w:t>
      </w:r>
      <w:r w:rsidR="008D33E3">
        <w:rPr>
          <w:lang w:val="en-US"/>
        </w:rPr>
        <w:t>-</w:t>
      </w:r>
      <w:r w:rsidRPr="004D6C9B">
        <w:rPr>
          <w:lang w:val="en-US"/>
        </w:rPr>
        <w:t>being of children as they become adolescents, adults, and perhaps parents themselves. The future is taken into account within sociological articles on intensive parenthood, where it is presented by participants as a looming figure always implicated in present actions</w:t>
      </w:r>
      <w:r w:rsidR="008D33E3">
        <w:rPr>
          <w:lang w:val="en-US"/>
        </w:rPr>
        <w:t>—</w:t>
      </w:r>
      <w:r w:rsidRPr="004D6C9B">
        <w:rPr>
          <w:lang w:val="en-US"/>
        </w:rPr>
        <w:t xml:space="preserve">making </w:t>
      </w:r>
      <w:r w:rsidRPr="004D6C9B">
        <w:rPr>
          <w:lang w:val="en-US"/>
        </w:rPr>
        <w:lastRenderedPageBreak/>
        <w:t>for particularly anxious parents (Wall 2010). A subset of sociological scholarship on parenting takes even more explicit account of temporality within parenting ideas and practices. Particularly noteworthy for our purposes is</w:t>
      </w:r>
      <w:r w:rsidR="00DC5CFC">
        <w:rPr>
          <w:lang w:val="en-US"/>
        </w:rPr>
        <w:t xml:space="preserve"> </w:t>
      </w:r>
      <w:r w:rsidR="00DC5CFC" w:rsidRPr="0017132E">
        <w:rPr>
          <w:lang w:val="en-US"/>
        </w:rPr>
        <w:t>Abigail</w:t>
      </w:r>
      <w:r w:rsidRPr="004D6C9B">
        <w:rPr>
          <w:lang w:val="en-US"/>
        </w:rPr>
        <w:t xml:space="preserve"> Knight et al</w:t>
      </w:r>
      <w:r w:rsidR="00DC5CFC">
        <w:rPr>
          <w:lang w:val="en-US"/>
        </w:rPr>
        <w:t>.</w:t>
      </w:r>
      <w:r w:rsidRPr="004D6C9B">
        <w:rPr>
          <w:lang w:val="en-US"/>
        </w:rPr>
        <w:t>’s (20</w:t>
      </w:r>
      <w:r w:rsidRPr="004D6C9B">
        <w:rPr>
          <w:lang w:val="en-US"/>
        </w:rPr>
        <w:fldChar w:fldCharType="begin"/>
      </w:r>
      <w:r w:rsidRPr="004D6C9B">
        <w:rPr>
          <w:lang w:val="en-US"/>
        </w:rPr>
        <w:instrText xml:space="preserve"> ADDIN EN.CITE &lt;EndNote&gt;&lt;Cite ExcludeAuth="1" ExcludeYear="1" Hidden="1"&gt;&lt;Author&gt;Knight&lt;/Author&gt;&lt;Year&gt;2014&lt;/Year&gt;&lt;RecNum&gt;64&lt;/RecNum&gt;&lt;record&gt;&lt;rec-number&gt;64&lt;/rec-number&gt;&lt;foreign-keys&gt;&lt;key app="EN" db-id="22x5vxd5nt0wvkew5zexv2zezwwwvzzfwp20" timestamp="1614779491"&gt;64&lt;/key&gt;&lt;/foreign-keys&gt;&lt;ref-type name="Journal Article"&gt;17&lt;/ref-type&gt;&lt;contributors&gt;&lt;authors&gt;&lt;author&gt;Knight, Abigail&lt;/author&gt;&lt;author&gt;O&amp;apos;Connell, Rebecca&lt;/author&gt;&lt;author&gt;Brannen, Julia&lt;/author&gt;&lt;/authors&gt;&lt;/contributors&gt;&lt;titles&gt;&lt;title&gt;The temporality of food practices: intergenerational relations, childhood memories and mothers&amp;apos; food practices in working families with young children&lt;/title&gt;&lt;secondary-title&gt;Families, Relationships and Societies&lt;/secondary-title&gt;&lt;/titles&gt;&lt;periodical&gt;&lt;full-title&gt;Families, Relationships and Societies&lt;/full-title&gt;&lt;/periodical&gt;&lt;pages&gt;303-318&lt;/pages&gt;&lt;volume&gt;3&lt;/volume&gt;&lt;number&gt;2&lt;/number&gt;&lt;dates&gt;&lt;year&gt;2014&lt;/year&gt;&lt;/dates&gt;&lt;isbn&gt;2046-7435&lt;/isbn&gt;&lt;urls&gt;&lt;/urls&gt;&lt;/record&gt;&lt;/Cite&gt;&lt;/EndNote&gt;</w:instrText>
      </w:r>
      <w:r w:rsidRPr="004D6C9B">
        <w:rPr>
          <w:lang w:val="en-US"/>
        </w:rPr>
        <w:fldChar w:fldCharType="end"/>
      </w:r>
      <w:r w:rsidRPr="004D6C9B">
        <w:rPr>
          <w:lang w:val="en-US"/>
        </w:rPr>
        <w:t xml:space="preserve">14) article on temporalities in family food practices, including intergenerational alignments and differences in what children should eat. The authors show how childhood food memories influence the way parents raise their children, as well as how such memories are recast in light of current parenting practices. The work of </w:t>
      </w:r>
      <w:r w:rsidR="00EF5B3B">
        <w:rPr>
          <w:lang w:val="en-US"/>
        </w:rPr>
        <w:t xml:space="preserve">Mary Jane </w:t>
      </w:r>
      <w:r w:rsidRPr="004D6C9B">
        <w:rPr>
          <w:lang w:val="en-US"/>
        </w:rPr>
        <w:t xml:space="preserve">Kehily and </w:t>
      </w:r>
      <w:r w:rsidR="006B7795">
        <w:rPr>
          <w:lang w:val="en-US"/>
        </w:rPr>
        <w:t xml:space="preserve">Rachel </w:t>
      </w:r>
      <w:r w:rsidRPr="004D6C9B">
        <w:rPr>
          <w:lang w:val="en-US"/>
        </w:rPr>
        <w:t>Thomson (20</w:t>
      </w:r>
      <w:r w:rsidRPr="004D6C9B">
        <w:rPr>
          <w:lang w:val="en-US"/>
        </w:rPr>
        <w:fldChar w:fldCharType="begin"/>
      </w:r>
      <w:r w:rsidRPr="004D6C9B">
        <w:rPr>
          <w:lang w:val="en-US"/>
        </w:rPr>
        <w:instrText xml:space="preserve"> ADDIN EN.CITE &lt;EndNote&gt;&lt;Cite ExcludeAuth="1" ExcludeYear="1" Hidden="1"&gt;&lt;Author&gt;Kehily&lt;/Author&gt;&lt;Year&gt;2011&lt;/Year&gt;&lt;RecNum&gt;187&lt;/RecNum&gt;&lt;record&gt;&lt;rec-number&gt;187&lt;/rec-number&gt;&lt;foreign-keys&gt;&lt;key app="EN" db-id="22x5vxd5nt0wvkew5zexv2zezwwwvzzfwp20" timestamp="1577202224"&gt;187&lt;/key&gt;&lt;/foreign-keys&gt;&lt;ref-type name="Journal Article"&gt;17&lt;/ref-type&gt;&lt;contributors&gt;&lt;authors&gt;&lt;author&gt;Kehily, Mary Jane&lt;/author&gt;&lt;author&gt;Thomson, Rachel&lt;/author&gt;&lt;/authors&gt;&lt;/contributors&gt;&lt;titles&gt;&lt;title&gt;Figuring families: Generation, situation and narrative in contemporary mothering&lt;/title&gt;&lt;secondary-title&gt;Sociological Research Online&lt;/secondary-title&gt;&lt;/titles&gt;&lt;periodical&gt;&lt;full-title&gt;Sociological Research Online&lt;/full-title&gt;&lt;/periodical&gt;&lt;pages&gt;1-10&lt;/pages&gt;&lt;volume&gt;16&lt;/volume&gt;&lt;number&gt;4&lt;/number&gt;&lt;dates&gt;&lt;year&gt;2011&lt;/year&gt;&lt;/dates&gt;&lt;isbn&gt;1360-7804&lt;/isbn&gt;&lt;urls&gt;&lt;/urls&gt;&lt;/record&gt;&lt;/Cite&gt;&lt;/EndNote&gt;</w:instrText>
      </w:r>
      <w:r w:rsidRPr="004D6C9B">
        <w:rPr>
          <w:lang w:val="en-US"/>
        </w:rPr>
        <w:fldChar w:fldCharType="end"/>
      </w:r>
      <w:r w:rsidRPr="004D6C9B">
        <w:rPr>
          <w:lang w:val="en-US"/>
        </w:rPr>
        <w:t>11) is another case in point. By following two pregnant women through to the birth and the early years of their child</w:t>
      </w:r>
      <w:r w:rsidR="00C4360D">
        <w:rPr>
          <w:lang w:val="en-US"/>
        </w:rPr>
        <w:t>ren</w:t>
      </w:r>
      <w:r w:rsidRPr="004D6C9B">
        <w:rPr>
          <w:lang w:val="en-US"/>
        </w:rPr>
        <w:t xml:space="preserve">, the authors </w:t>
      </w:r>
      <w:r w:rsidR="00CA4B3C" w:rsidRPr="004D6C9B">
        <w:rPr>
          <w:lang w:val="en-US"/>
        </w:rPr>
        <w:t>analyze</w:t>
      </w:r>
      <w:r w:rsidRPr="004D6C9B">
        <w:rPr>
          <w:lang w:val="en-US"/>
        </w:rPr>
        <w:t xml:space="preserve"> the temporal and intergenerational processes at play in how parenting identities and practices are formed. </w:t>
      </w:r>
    </w:p>
    <w:p w14:paraId="077467F1" w14:textId="77777777" w:rsidR="005F227A" w:rsidRPr="004D6C9B" w:rsidRDefault="005F227A" w:rsidP="00282612">
      <w:pPr>
        <w:rPr>
          <w:lang w:val="en-US"/>
        </w:rPr>
      </w:pPr>
    </w:p>
    <w:p w14:paraId="17C44BFD" w14:textId="1C8BCBE8" w:rsidR="005F227A" w:rsidRPr="004D6C9B" w:rsidRDefault="005F227A" w:rsidP="00282612">
      <w:pPr>
        <w:rPr>
          <w:lang w:val="en-US"/>
        </w:rPr>
      </w:pPr>
      <w:r w:rsidRPr="004D6C9B">
        <w:rPr>
          <w:lang w:val="en-US"/>
        </w:rPr>
        <w:t>In this paper, we take cues from sociological and wider work on mothering and parenting practices that deals implicitly or explicitly with temporality; yet we follow a slightly different analytic path via our engagement with STS. As one focal point, we draw on the sociology of scientific and technological expectations. Research in what is usually abbreviated as</w:t>
      </w:r>
      <w:r w:rsidR="00C27A7E">
        <w:rPr>
          <w:lang w:val="en-US"/>
        </w:rPr>
        <w:t xml:space="preserve"> “</w:t>
      </w:r>
      <w:r w:rsidRPr="004D6C9B">
        <w:rPr>
          <w:lang w:val="en-US"/>
        </w:rPr>
        <w:t>the sociology of expectations</w:t>
      </w:r>
      <w:r w:rsidR="00C27A7E">
        <w:rPr>
          <w:lang w:val="en-US"/>
        </w:rPr>
        <w:t>”</w:t>
      </w:r>
      <w:r w:rsidRPr="004D6C9B">
        <w:rPr>
          <w:lang w:val="en-US"/>
        </w:rPr>
        <w:t xml:space="preserve"> (Brown and </w:t>
      </w:r>
      <w:r w:rsidR="006B0449">
        <w:rPr>
          <w:lang w:val="en-US"/>
        </w:rPr>
        <w:t>Michael</w:t>
      </w:r>
      <w:r w:rsidR="006B0449" w:rsidRPr="004D6C9B">
        <w:rPr>
          <w:lang w:val="en-US"/>
        </w:rPr>
        <w:t xml:space="preserve"> </w:t>
      </w:r>
      <w:r w:rsidRPr="004D6C9B">
        <w:rPr>
          <w:lang w:val="en-US"/>
        </w:rPr>
        <w:t>2003) is concerned with how framings of the future</w:t>
      </w:r>
      <w:r w:rsidR="00093361">
        <w:rPr>
          <w:lang w:val="en-US"/>
        </w:rPr>
        <w:t>—</w:t>
      </w:r>
      <w:r w:rsidRPr="004D6C9B">
        <w:rPr>
          <w:lang w:val="en-US"/>
        </w:rPr>
        <w:t>and sometimes the past (Morrison 2012)</w:t>
      </w:r>
      <w:r w:rsidR="00093361">
        <w:rPr>
          <w:lang w:val="en-US"/>
        </w:rPr>
        <w:t>—</w:t>
      </w:r>
      <w:r w:rsidRPr="004D6C9B">
        <w:rPr>
          <w:lang w:val="en-US"/>
        </w:rPr>
        <w:t xml:space="preserve">are reconfigured through current practices, and how constructions of possible futures serve to justify present decisions or enjoin particular near-term actions. In this respect, sociologists have argued that “analyzing the dynamics of expectations is a key element in understanding scientific and technological change” </w:t>
      </w:r>
      <w:r w:rsidRPr="004D6C9B">
        <w:rPr>
          <w:lang w:val="en-US"/>
        </w:rPr>
        <w:fldChar w:fldCharType="begin"/>
      </w:r>
      <w:r w:rsidRPr="004D6C9B">
        <w:rPr>
          <w:lang w:val="en-US"/>
        </w:rPr>
        <w:instrText xml:space="preserve"> ADDIN EN.CITE &lt;EndNote&gt;&lt;Cite&gt;&lt;Author&gt;Borup&lt;/Author&gt;&lt;Year&gt;2006&lt;/Year&gt;&lt;RecNum&gt;252&lt;/RecNum&gt;&lt;Suffix&gt;: 286&lt;/Suffix&gt;&lt;DisplayText&gt;(Borup et al. 2006: 286)&lt;/DisplayText&gt;&lt;record&gt;&lt;rec-number&gt;252&lt;/rec-number&gt;&lt;foreign-keys&gt;&lt;key app="EN" db-id="22x5vxd5nt0wvkew5zexv2zezwwwvzzfwp20" timestamp="1628157152"&gt;252&lt;/key&gt;&lt;/foreign-keys&gt;&lt;ref-type name="Journal Article"&gt;17&lt;/ref-type&gt;&lt;contributors&gt;&lt;authors&gt;&lt;author&gt;Borup, Mads&lt;/author&gt;&lt;author&gt;Brown, Nik&lt;/author&gt;&lt;author&gt;Konrad, Kornelia&lt;/author&gt;&lt;author&gt;Van Lente, Harro&lt;/author&gt;&lt;/authors&gt;&lt;/contributors&gt;&lt;titles&gt;&lt;title&gt;The sociology of expectations in science and technology&lt;/title&gt;&lt;secondary-title&gt;Technology analysis &amp;amp; strategic management&lt;/secondary-title&gt;&lt;/titles&gt;&lt;periodical&gt;&lt;full-title&gt;Technology analysis &amp;amp; strategic management&lt;/full-title&gt;&lt;/periodical&gt;&lt;pages&gt;285-298&lt;/pages&gt;&lt;volume&gt;18&lt;/volume&gt;&lt;number&gt;3-4&lt;/number&gt;&lt;dates&gt;&lt;year&gt;2006&lt;/year&gt;&lt;/dates&gt;&lt;isbn&gt;0953-7325&lt;/isbn&gt;&lt;urls&gt;&lt;/urls&gt;&lt;/record&gt;&lt;/Cite&gt;&lt;/EndNote&gt;</w:instrText>
      </w:r>
      <w:r w:rsidRPr="004D6C9B">
        <w:rPr>
          <w:lang w:val="en-US"/>
        </w:rPr>
        <w:fldChar w:fldCharType="separate"/>
      </w:r>
      <w:r w:rsidRPr="004D6C9B">
        <w:rPr>
          <w:noProof/>
          <w:lang w:val="en-US"/>
        </w:rPr>
        <w:t>(Borup et al. 2006</w:t>
      </w:r>
      <w:r w:rsidR="0079360E">
        <w:rPr>
          <w:noProof/>
          <w:lang w:val="en-US"/>
        </w:rPr>
        <w:t xml:space="preserve">, </w:t>
      </w:r>
      <w:r w:rsidRPr="004D6C9B">
        <w:rPr>
          <w:noProof/>
          <w:lang w:val="en-US"/>
        </w:rPr>
        <w:t>286)</w:t>
      </w:r>
      <w:r w:rsidRPr="004D6C9B">
        <w:rPr>
          <w:lang w:val="en-US"/>
        </w:rPr>
        <w:fldChar w:fldCharType="end"/>
      </w:r>
      <w:r w:rsidRPr="004D6C9B">
        <w:rPr>
          <w:lang w:val="en-US"/>
        </w:rPr>
        <w:t xml:space="preserve">. Expectations, then, orient present discursive and material practices towards (assumptions about) particular futures; in the process, they sometimes enjoin the re-accounting of past experiences to help justify or bring about these future orientations </w:t>
      </w:r>
      <w:r w:rsidRPr="004D6C9B">
        <w:rPr>
          <w:lang w:val="en-US"/>
        </w:rPr>
        <w:fldChar w:fldCharType="begin"/>
      </w:r>
      <w:r w:rsidRPr="004D6C9B">
        <w:rPr>
          <w:lang w:val="en-US"/>
        </w:rPr>
        <w:instrText xml:space="preserve"> ADDIN EN.CITE &lt;EndNote&gt;&lt;Cite&gt;&lt;Author&gt;Arribas-Ayllon&lt;/Author&gt;&lt;Year&gt;2010&lt;/Year&gt;&lt;RecNum&gt;281&lt;/RecNum&gt;&lt;DisplayText&gt;(Arribas-Ayllon, Bartlett, and Featherstone 2010; Brosnan 2011)&lt;/DisplayText&gt;&lt;record&gt;&lt;rec-number&gt;281&lt;/rec-number&gt;&lt;foreign-keys&gt;&lt;key app="EN" db-id="22x5vxd5nt0wvkew5zexv2zezwwwvzzfwp20" timestamp="1629708535"&gt;281&lt;/key&gt;&lt;/foreign-keys&gt;&lt;ref-type name="Journal Article"&gt;17&lt;/ref-type&gt;&lt;contributors&gt;&lt;authors&gt;&lt;author&gt;Arribas-Ayllon, Michael&lt;/author&gt;&lt;author&gt;Bartlett, Andrew&lt;/author&gt;&lt;author&gt;Featherstone, Katie&lt;/author&gt;&lt;/authors&gt;&lt;/contributors&gt;&lt;titles&gt;&lt;title&gt;Complexity and accountability: The witches’ brew of psychiatric genetics&lt;/title&gt;&lt;secondary-title&gt;Social studies of science&lt;/secondary-title&gt;&lt;/titles&gt;&lt;periodical&gt;&lt;full-title&gt;Social studies of science&lt;/full-title&gt;&lt;/periodical&gt;&lt;pages&gt;499-524&lt;/pages&gt;&lt;volume&gt;40&lt;/volume&gt;&lt;number&gt;4&lt;/number&gt;&lt;dates&gt;&lt;year&gt;2010&lt;/year&gt;&lt;/dates&gt;&lt;isbn&gt;0306-3127&lt;/isbn&gt;&lt;urls&gt;&lt;/urls&gt;&lt;/record&gt;&lt;/Cite&gt;&lt;Cite&gt;&lt;Author&gt;Brosnan&lt;/Author&gt;&lt;Year&gt;2011&lt;/Year&gt;&lt;RecNum&gt;282&lt;/RecNum&gt;&lt;record&gt;&lt;rec-number&gt;282&lt;/rec-number&gt;&lt;foreign-keys&gt;&lt;key app="EN" db-id="22x5vxd5nt0wvkew5zexv2zezwwwvzzfwp20" timestamp="1629708590"&gt;282&lt;/key&gt;&lt;/foreign-keys&gt;&lt;ref-type name="Journal Article"&gt;17&lt;/ref-type&gt;&lt;contributors&gt;&lt;authors&gt;&lt;author&gt;Brosnan, Caragh&lt;/author&gt;&lt;/authors&gt;&lt;/contributors&gt;&lt;titles&gt;&lt;title&gt;The sociology of neuroethics: expectational discourses and the rise of a new discipline&lt;/title&gt;&lt;secondary-title&gt;Sociology Compass&lt;/secondary-title&gt;&lt;/titles&gt;&lt;periodical&gt;&lt;full-title&gt;Sociology Compass&lt;/full-title&gt;&lt;/periodical&gt;&lt;pages&gt;287-297&lt;/pages&gt;&lt;volume&gt;5&lt;/volume&gt;&lt;number&gt;4&lt;/number&gt;&lt;dates&gt;&lt;year&gt;2011&lt;/year&gt;&lt;/dates&gt;&lt;isbn&gt;1751-9020&lt;/isbn&gt;&lt;urls&gt;&lt;/urls&gt;&lt;/record&gt;&lt;/Cite&gt;&lt;/EndNote&gt;</w:instrText>
      </w:r>
      <w:r w:rsidRPr="004D6C9B">
        <w:rPr>
          <w:lang w:val="en-US"/>
        </w:rPr>
        <w:fldChar w:fldCharType="separate"/>
      </w:r>
      <w:r w:rsidRPr="004D6C9B">
        <w:rPr>
          <w:noProof/>
          <w:lang w:val="en-US"/>
        </w:rPr>
        <w:t>(Arribas-Ayllon, Bartlett, and Featherstone 2010; Brosnan 2011)</w:t>
      </w:r>
      <w:r w:rsidRPr="004D6C9B">
        <w:rPr>
          <w:lang w:val="en-US"/>
        </w:rPr>
        <w:fldChar w:fldCharType="end"/>
      </w:r>
      <w:r w:rsidRPr="004D6C9B">
        <w:rPr>
          <w:lang w:val="en-US"/>
        </w:rPr>
        <w:t xml:space="preserve">. </w:t>
      </w:r>
    </w:p>
    <w:p w14:paraId="60A3EEAB" w14:textId="77777777" w:rsidR="005F227A" w:rsidRPr="004D6C9B" w:rsidRDefault="005F227A" w:rsidP="00282612">
      <w:pPr>
        <w:rPr>
          <w:lang w:val="en-US"/>
        </w:rPr>
      </w:pPr>
    </w:p>
    <w:p w14:paraId="0C07F416" w14:textId="3ED2C3EE" w:rsidR="005F227A" w:rsidRPr="004D6C9B" w:rsidRDefault="005F227A" w:rsidP="00282612">
      <w:pPr>
        <w:rPr>
          <w:lang w:val="en-US"/>
        </w:rPr>
      </w:pPr>
      <w:r w:rsidRPr="004D6C9B">
        <w:rPr>
          <w:lang w:val="en-US"/>
        </w:rPr>
        <w:t xml:space="preserve">In addition to work self-described as the sociology of expectations, we take cues from related scholarship on science which considers the future in parenting reflections and practices. Most notably, we are inspired by </w:t>
      </w:r>
      <w:r w:rsidR="001739E4">
        <w:rPr>
          <w:lang w:val="en-US"/>
        </w:rPr>
        <w:t xml:space="preserve">Louise </w:t>
      </w:r>
      <w:r w:rsidRPr="004D6C9B">
        <w:rPr>
          <w:lang w:val="en-US"/>
        </w:rPr>
        <w:t>Whiteley et al</w:t>
      </w:r>
      <w:r w:rsidR="005B411E">
        <w:rPr>
          <w:lang w:val="en-US"/>
        </w:rPr>
        <w:t>.</w:t>
      </w:r>
      <w:r w:rsidRPr="004D6C9B">
        <w:rPr>
          <w:lang w:val="en-US"/>
        </w:rPr>
        <w:t>’s (</w:t>
      </w:r>
      <w:r w:rsidRPr="004D6C9B">
        <w:rPr>
          <w:lang w:val="en-US"/>
        </w:rPr>
        <w:fldChar w:fldCharType="begin"/>
      </w:r>
      <w:r w:rsidRPr="004D6C9B">
        <w:rPr>
          <w:lang w:val="en-US"/>
        </w:rPr>
        <w:instrText xml:space="preserve"> ADDIN EN.CITE &lt;EndNote&gt;&lt;Cite Hidden="1"&gt;&lt;Author&gt;Whiteley&lt;/Author&gt;&lt;Year&gt;2017&lt;/Year&gt;&lt;RecNum&gt;69&lt;/RecNum&gt;&lt;record&gt;&lt;rec-number&gt;69&lt;/rec-number&gt;&lt;foreign-keys&gt;&lt;key app="EN" db-id="22x5vxd5nt0wvkew5zexv2zezwwwvzzfwp20" timestamp="1560261003"&gt;69&lt;/key&gt;&lt;/foreign-keys&gt;&lt;ref-type name="Journal Article"&gt;17&lt;/ref-type&gt;&lt;contributors&gt;&lt;authors&gt;&lt;author&gt;Whiteley, Louise&lt;/author&gt;&lt;author&gt;Borgelt, Emily&lt;/author&gt;&lt;author&gt;Stewart, S Evelyn&lt;/author&gt;&lt;author&gt;Illes, Judy&lt;/author&gt;&lt;/authors&gt;&lt;/contributors&gt;&lt;titles&gt;&lt;title&gt;Parent perspectives on brain scans and genetic tests for OCD: Talking of difficult presents, desired pasts, and imagined futures&lt;/title&gt;&lt;secondary-title&gt;BioSocieties&lt;/secondary-title&gt;&lt;/titles&gt;&lt;periodical&gt;&lt;full-title&gt;BioSocieties&lt;/full-title&gt;&lt;/periodical&gt;&lt;pages&gt;471-493&lt;/pages&gt;&lt;volume&gt;12&lt;/volume&gt;&lt;number&gt;4&lt;/number&gt;&lt;dates&gt;&lt;year&gt;2017&lt;/year&gt;&lt;/dates&gt;&lt;isbn&gt;1745-8552&lt;/isbn&gt;&lt;urls&gt;&lt;/urls&gt;&lt;/record&gt;&lt;/Cite&gt;&lt;/EndNote&gt;</w:instrText>
      </w:r>
      <w:r w:rsidRPr="004D6C9B">
        <w:rPr>
          <w:lang w:val="en-US"/>
        </w:rPr>
        <w:fldChar w:fldCharType="end"/>
      </w:r>
      <w:r w:rsidRPr="004D6C9B">
        <w:rPr>
          <w:lang w:val="en-US"/>
        </w:rPr>
        <w:t>2017) study involving interviews with parents of children diagnosed with obsessive compulsive disorder (OCD). The parent respondents were asked about their perspectives on both brain scans and genetic tests in relation to OCD. In the analysis, the authors illustrate the “time-travelling talk” of their respondents, where “the past influences our evaluation of the present and attitude to the future; the developing present affects our remembrance of the past” (</w:t>
      </w:r>
      <w:r w:rsidR="00BB739A">
        <w:rPr>
          <w:lang w:val="en-US"/>
        </w:rPr>
        <w:t>Whiteley et al. 2017,</w:t>
      </w:r>
      <w:r w:rsidRPr="004D6C9B">
        <w:rPr>
          <w:lang w:val="en-US"/>
        </w:rPr>
        <w:t xml:space="preserve"> 475). Specifically, Whiteley and colleagues</w:t>
      </w:r>
      <w:r w:rsidR="00BD7E97">
        <w:rPr>
          <w:lang w:val="en-US"/>
        </w:rPr>
        <w:t>’</w:t>
      </w:r>
      <w:r w:rsidRPr="004D6C9B">
        <w:rPr>
          <w:lang w:val="en-US"/>
        </w:rPr>
        <w:t xml:space="preserve"> respondents reflected on futures “they might have wanted in the past” (479), and where different ways of understanding OCD (e.g., as a brain disorder) co-constitute the futures parents see available for their children and for themselves. Whiteley et al</w:t>
      </w:r>
      <w:r w:rsidR="00371748">
        <w:rPr>
          <w:lang w:val="en-US"/>
        </w:rPr>
        <w:t>.</w:t>
      </w:r>
      <w:r w:rsidRPr="004D6C9B">
        <w:rPr>
          <w:lang w:val="en-US"/>
        </w:rPr>
        <w:t xml:space="preserve">’s research also clearly outlines some of the temporal negotiations that parents engage in when assessing expert knowledge. These include how scientific knowledge is assessed </w:t>
      </w:r>
      <w:r w:rsidRPr="004D6C9B">
        <w:rPr>
          <w:lang w:val="en-US"/>
        </w:rPr>
        <w:lastRenderedPageBreak/>
        <w:t>in relation to other forms of knowledge, be it clinical or experiential. Moreover, knowledge was crucially adjudicated by Whiteley and colleagues’ participants to fit their circumstances and hopes at that moment: “whether a particular form of knowledge was admitted into the journey…can depend on whether its positive or negative affordances were a better match to the concrete circumstances of the journey” of parents and their children diagnosed with OCD, and wider family circumstances (489).</w:t>
      </w:r>
    </w:p>
    <w:p w14:paraId="282B9AEE" w14:textId="77777777" w:rsidR="005F227A" w:rsidRPr="004D6C9B" w:rsidRDefault="005F227A" w:rsidP="00282612">
      <w:pPr>
        <w:rPr>
          <w:lang w:val="en-US"/>
        </w:rPr>
      </w:pPr>
    </w:p>
    <w:p w14:paraId="2BE35303" w14:textId="1AD37E5C" w:rsidR="005F227A" w:rsidRPr="004D6C9B" w:rsidRDefault="005F227A" w:rsidP="00282612">
      <w:pPr>
        <w:rPr>
          <w:lang w:val="en-US"/>
        </w:rPr>
      </w:pPr>
      <w:r w:rsidRPr="004D6C9B">
        <w:rPr>
          <w:lang w:val="en-US"/>
        </w:rPr>
        <w:t xml:space="preserve">Along similar lines, </w:t>
      </w:r>
      <w:r w:rsidR="00081634">
        <w:rPr>
          <w:lang w:val="en-US"/>
        </w:rPr>
        <w:t xml:space="preserve">Maria </w:t>
      </w:r>
      <w:r w:rsidRPr="004D6C9B">
        <w:rPr>
          <w:lang w:val="en-US"/>
        </w:rPr>
        <w:t xml:space="preserve">Kromidas (2021) has </w:t>
      </w:r>
      <w:r w:rsidR="00CA4B3C" w:rsidRPr="004D6C9B">
        <w:rPr>
          <w:lang w:val="en-US"/>
        </w:rPr>
        <w:t>analyze</w:t>
      </w:r>
      <w:r w:rsidRPr="004D6C9B">
        <w:rPr>
          <w:lang w:val="en-US"/>
        </w:rPr>
        <w:t>d how her parent respondents in the U</w:t>
      </w:r>
      <w:r w:rsidR="00846CCC">
        <w:rPr>
          <w:lang w:val="en-US"/>
        </w:rPr>
        <w:t xml:space="preserve">nited </w:t>
      </w:r>
      <w:r w:rsidRPr="004D6C9B">
        <w:rPr>
          <w:lang w:val="en-US"/>
        </w:rPr>
        <w:t>S</w:t>
      </w:r>
      <w:r w:rsidR="00846CCC">
        <w:rPr>
          <w:lang w:val="en-US"/>
        </w:rPr>
        <w:t>tates</w:t>
      </w:r>
      <w:r w:rsidRPr="004D6C9B">
        <w:rPr>
          <w:lang w:val="en-US"/>
        </w:rPr>
        <w:t xml:space="preserve"> enjoined, and configured, their own childhood memories in how they negotiated scientific and cultural norms relating to raising their children. For instance, some mothers reacted to North American norms of middle-class parenting (e.g., full, hectic children’s schedules containing club meetings and extracurricular lessons and activities) by drawing on a configuration of their own stress-free childhood. This idealized image then enabled them to argue that such middle-class parenting norms do not make their children happy. As such, imagined pasts play a role in how parents treated their children in the present and how they imagined their futures. </w:t>
      </w:r>
    </w:p>
    <w:p w14:paraId="4AF4568E" w14:textId="77777777" w:rsidR="005F227A" w:rsidRPr="004D6C9B" w:rsidRDefault="005F227A" w:rsidP="00282612">
      <w:pPr>
        <w:rPr>
          <w:lang w:val="en-US"/>
        </w:rPr>
      </w:pPr>
    </w:p>
    <w:p w14:paraId="1AA975D5" w14:textId="0993E477" w:rsidR="005F227A" w:rsidRPr="004D6C9B" w:rsidRDefault="005F227A" w:rsidP="00282612">
      <w:pPr>
        <w:rPr>
          <w:noProof/>
          <w:color w:val="000000"/>
          <w:lang w:val="en-US"/>
        </w:rPr>
      </w:pPr>
      <w:r w:rsidRPr="004D6C9B">
        <w:rPr>
          <w:lang w:val="en-US"/>
        </w:rPr>
        <w:t>In light of this scholarship, we draw on and further develop the concept of temporal imaginaries</w:t>
      </w:r>
      <w:r w:rsidR="00867520">
        <w:rPr>
          <w:lang w:val="en-US"/>
        </w:rPr>
        <w:t>.</w:t>
      </w:r>
      <w:r w:rsidRPr="004D6C9B">
        <w:rPr>
          <w:lang w:val="en-US"/>
        </w:rPr>
        <w:t xml:space="preserve"> Situated within the sociology of expectations, the sociology of the future, and the sociology of time,</w:t>
      </w:r>
      <w:r w:rsidR="004F3B89">
        <w:rPr>
          <w:lang w:val="en-US"/>
        </w:rPr>
        <w:t xml:space="preserve"> </w:t>
      </w:r>
      <w:r w:rsidR="002F177D">
        <w:rPr>
          <w:lang w:val="en-US"/>
        </w:rPr>
        <w:t>Mette</w:t>
      </w:r>
      <w:r w:rsidRPr="004D6C9B">
        <w:rPr>
          <w:lang w:val="en-US"/>
        </w:rPr>
        <w:t xml:space="preserve"> </w:t>
      </w:r>
      <w:r w:rsidRPr="004D6C9B">
        <w:rPr>
          <w:noProof/>
          <w:color w:val="000000"/>
          <w:lang w:val="en-US"/>
        </w:rPr>
        <w:t>Svendsen et al</w:t>
      </w:r>
      <w:r w:rsidR="006A63B3">
        <w:rPr>
          <w:noProof/>
          <w:color w:val="000000"/>
          <w:lang w:val="en-US"/>
        </w:rPr>
        <w:t xml:space="preserve">. </w:t>
      </w:r>
      <w:r w:rsidRPr="004D6C9B">
        <w:rPr>
          <w:noProof/>
          <w:color w:val="000000"/>
          <w:lang w:val="en-US"/>
        </w:rPr>
        <w:t>define temporal imaginaries as “the temporal horizon that our interlocutors step into and that become decisive for how personhood should be stimulated or eroded in the ambiguous zone between life and death” (</w:t>
      </w:r>
      <w:r w:rsidR="00197A6C">
        <w:rPr>
          <w:noProof/>
          <w:color w:val="000000"/>
          <w:lang w:val="en-US"/>
        </w:rPr>
        <w:t>2018,</w:t>
      </w:r>
      <w:r w:rsidRPr="004D6C9B">
        <w:rPr>
          <w:noProof/>
          <w:color w:val="000000"/>
          <w:lang w:val="en-US"/>
        </w:rPr>
        <w:t xml:space="preserve"> 23). The work of Svendsen and colleagues focuses on care practices in </w:t>
      </w:r>
      <w:r w:rsidR="00443B6D">
        <w:rPr>
          <w:noProof/>
          <w:color w:val="000000"/>
          <w:lang w:val="en-US"/>
        </w:rPr>
        <w:t>a</w:t>
      </w:r>
      <w:r w:rsidR="00443B6D" w:rsidRPr="004D6C9B">
        <w:rPr>
          <w:noProof/>
          <w:color w:val="000000"/>
          <w:lang w:val="en-US"/>
        </w:rPr>
        <w:t xml:space="preserve"> </w:t>
      </w:r>
      <w:r w:rsidR="00443B6D">
        <w:rPr>
          <w:noProof/>
          <w:color w:val="000000"/>
          <w:lang w:val="en-US"/>
        </w:rPr>
        <w:t>n</w:t>
      </w:r>
      <w:r w:rsidR="004F3B89" w:rsidRPr="004D6C9B">
        <w:rPr>
          <w:noProof/>
          <w:color w:val="000000"/>
          <w:lang w:val="en-US"/>
        </w:rPr>
        <w:t xml:space="preserve">eonatal </w:t>
      </w:r>
      <w:r w:rsidR="00443B6D">
        <w:rPr>
          <w:noProof/>
          <w:color w:val="000000"/>
          <w:lang w:val="en-US"/>
        </w:rPr>
        <w:t>i</w:t>
      </w:r>
      <w:r w:rsidR="004F3B89" w:rsidRPr="004D6C9B">
        <w:rPr>
          <w:noProof/>
          <w:color w:val="000000"/>
          <w:lang w:val="en-US"/>
        </w:rPr>
        <w:t xml:space="preserve">ntensive </w:t>
      </w:r>
      <w:r w:rsidR="00443B6D">
        <w:rPr>
          <w:noProof/>
          <w:color w:val="000000"/>
          <w:lang w:val="en-US"/>
        </w:rPr>
        <w:t>c</w:t>
      </w:r>
      <w:r w:rsidR="004F3B89" w:rsidRPr="004D6C9B">
        <w:rPr>
          <w:noProof/>
          <w:color w:val="000000"/>
          <w:lang w:val="en-US"/>
        </w:rPr>
        <w:t xml:space="preserve">are </w:t>
      </w:r>
      <w:r w:rsidR="00443B6D">
        <w:rPr>
          <w:noProof/>
          <w:color w:val="000000"/>
          <w:lang w:val="en-US"/>
        </w:rPr>
        <w:t>u</w:t>
      </w:r>
      <w:r w:rsidR="004F3B89" w:rsidRPr="004D6C9B">
        <w:rPr>
          <w:noProof/>
          <w:color w:val="000000"/>
          <w:lang w:val="en-US"/>
        </w:rPr>
        <w:t>nit</w:t>
      </w:r>
      <w:r w:rsidRPr="004D6C9B">
        <w:rPr>
          <w:noProof/>
          <w:color w:val="000000"/>
          <w:lang w:val="en-US"/>
        </w:rPr>
        <w:t xml:space="preserve">, a laboratory using pigs for research purposes, and a dementia ward. In all three settings, the authors examine the ways in which temporalities play a role in how newborns, piglets, and people with dementia are spoken about and cared for </w:t>
      </w:r>
      <w:r w:rsidRPr="004D6C9B">
        <w:rPr>
          <w:noProof/>
          <w:color w:val="000000"/>
          <w:lang w:val="en-US"/>
        </w:rPr>
        <w:fldChar w:fldCharType="begin"/>
      </w:r>
      <w:r w:rsidRPr="004D6C9B">
        <w:rPr>
          <w:noProof/>
          <w:color w:val="000000"/>
          <w:lang w:val="en-US"/>
        </w:rPr>
        <w:instrText xml:space="preserve"> ADDIN EN.CITE &lt;EndNote&gt;&lt;Cite&gt;&lt;Author&gt;Svendsen&lt;/Author&gt;&lt;Year&gt;2015&lt;/Year&gt;&lt;RecNum&gt;67&lt;/RecNum&gt;&lt;Prefix&gt;see also: &lt;/Prefix&gt;&lt;DisplayText&gt;(see also: Svendsen 2015)&lt;/DisplayText&gt;&lt;record&gt;&lt;rec-number&gt;67&lt;/rec-number&gt;&lt;foreign-keys&gt;&lt;key app="EN" db-id="22x5vxd5nt0wvkew5zexv2zezwwwvzzfwp20" timestamp="1614937675"&gt;67&lt;/key&gt;&lt;/foreign-keys&gt;&lt;ref-type name="Journal Article"&gt;17&lt;/ref-type&gt;&lt;contributors&gt;&lt;authors&gt;&lt;author&gt;Svendsen, Mette N&lt;/author&gt;&lt;/authors&gt;&lt;/contributors&gt;&lt;titles&gt;&lt;title&gt;Selective reproduction: Social and temporal imaginaries for negotiating the value of life in human and animal neonates&lt;/title&gt;&lt;secondary-title&gt;Medical Anthropology Quarterly&lt;/secondary-title&gt;&lt;/titles&gt;&lt;periodical&gt;&lt;full-title&gt;Medical Anthropology Quarterly&lt;/full-title&gt;&lt;/periodical&gt;&lt;pages&gt;178-195&lt;/pages&gt;&lt;volume&gt;29&lt;/volume&gt;&lt;number&gt;2&lt;/number&gt;&lt;dates&gt;&lt;year&gt;2015&lt;/year&gt;&lt;/dates&gt;&lt;isbn&gt;0745-5194&lt;/isbn&gt;&lt;urls&gt;&lt;/urls&gt;&lt;/record&gt;&lt;/Cite&gt;&lt;/EndNote&gt;</w:instrText>
      </w:r>
      <w:r w:rsidRPr="004D6C9B">
        <w:rPr>
          <w:noProof/>
          <w:color w:val="000000"/>
          <w:lang w:val="en-US"/>
        </w:rPr>
        <w:fldChar w:fldCharType="separate"/>
      </w:r>
      <w:r w:rsidRPr="004D6C9B">
        <w:rPr>
          <w:noProof/>
          <w:color w:val="000000"/>
          <w:lang w:val="en-US"/>
        </w:rPr>
        <w:t>(see also Svendsen 2015)</w:t>
      </w:r>
      <w:r w:rsidRPr="004D6C9B">
        <w:rPr>
          <w:noProof/>
          <w:color w:val="000000"/>
          <w:lang w:val="en-US"/>
        </w:rPr>
        <w:fldChar w:fldCharType="end"/>
      </w:r>
      <w:r w:rsidRPr="004D6C9B">
        <w:rPr>
          <w:noProof/>
          <w:color w:val="000000"/>
          <w:lang w:val="en-US"/>
        </w:rPr>
        <w:t xml:space="preserve">. In the work of Svendsen et al. (2018), then, temporal imaginaries are intimately connected to the notion of care, both in research and healthcare contexts. Building on their definition and analysis, as well as the sociology of expectations referred to above, in our paper we see temporal imaginaries as sociotechnical, discursive constructions of the past and the future that drive and justify action in the present. </w:t>
      </w:r>
    </w:p>
    <w:p w14:paraId="721A2399" w14:textId="77777777" w:rsidR="005F227A" w:rsidRPr="004D6C9B" w:rsidRDefault="005F227A" w:rsidP="00282612">
      <w:pPr>
        <w:rPr>
          <w:lang w:val="en-US"/>
        </w:rPr>
      </w:pPr>
    </w:p>
    <w:p w14:paraId="5861A3F8" w14:textId="15D8D0D2" w:rsidR="00282612" w:rsidRPr="004D6C9B" w:rsidRDefault="005F227A" w:rsidP="00282612">
      <w:pPr>
        <w:rPr>
          <w:lang w:val="en-US"/>
        </w:rPr>
      </w:pPr>
      <w:r w:rsidRPr="004D6C9B">
        <w:rPr>
          <w:lang w:val="en-US"/>
        </w:rPr>
        <w:t>We take insights from the literatures summari</w:t>
      </w:r>
      <w:r w:rsidR="00D87450">
        <w:rPr>
          <w:lang w:val="en-US"/>
        </w:rPr>
        <w:t>z</w:t>
      </w:r>
      <w:r w:rsidRPr="004D6C9B">
        <w:rPr>
          <w:lang w:val="en-US"/>
        </w:rPr>
        <w:t>ed above as part of our efforts in this paper to layer further empirical specificity around parents’ engagements with the recommendations of different types of experts</w:t>
      </w:r>
      <w:r w:rsidR="00667ECF">
        <w:rPr>
          <w:lang w:val="en-US"/>
        </w:rPr>
        <w:t>,</w:t>
      </w:r>
      <w:r w:rsidRPr="004D6C9B">
        <w:rPr>
          <w:lang w:val="en-US"/>
        </w:rPr>
        <w:t xml:space="preserve"> including the experiential expertise of their own parents. As we will demonstrate, the futures inscribed in recommendations were salient in shaping how parents responded to advice (e.g., whether they were receptive to it and framed it as actionable, or were more critical of it). Our focus is, consequently, on how parents see, first, the recommendations that they deem as (un)likely to help their children, and second, </w:t>
      </w:r>
      <w:r w:rsidRPr="004D6C9B">
        <w:rPr>
          <w:lang w:val="en-US"/>
        </w:rPr>
        <w:lastRenderedPageBreak/>
        <w:t>the world as it was, as it is, and what it might be</w:t>
      </w:r>
      <w:r w:rsidR="00F31C08">
        <w:rPr>
          <w:lang w:val="en-US"/>
        </w:rPr>
        <w:t>—</w:t>
      </w:r>
      <w:r w:rsidRPr="004D6C9B">
        <w:rPr>
          <w:lang w:val="en-US"/>
        </w:rPr>
        <w:t>and how these all constructions articulate with and substantiate each other.</w:t>
      </w:r>
    </w:p>
    <w:p w14:paraId="6FD49FC3" w14:textId="46983622" w:rsidR="005F227A" w:rsidRPr="004D6C9B" w:rsidRDefault="005F227A" w:rsidP="00282612">
      <w:pPr>
        <w:rPr>
          <w:lang w:val="en-US"/>
        </w:rPr>
      </w:pPr>
      <w:r w:rsidRPr="004D6C9B">
        <w:rPr>
          <w:lang w:val="en-US"/>
        </w:rPr>
        <w:t xml:space="preserve"> </w:t>
      </w:r>
    </w:p>
    <w:p w14:paraId="23FB9D18" w14:textId="77777777" w:rsidR="005F227A" w:rsidRPr="004D6C9B" w:rsidRDefault="005F227A" w:rsidP="0024009D">
      <w:pPr>
        <w:pStyle w:val="Heading3"/>
        <w:rPr>
          <w:lang w:val="en-US"/>
        </w:rPr>
      </w:pPr>
      <w:r w:rsidRPr="004D6C9B">
        <w:rPr>
          <w:lang w:val="en-US"/>
        </w:rPr>
        <w:t>Methods</w:t>
      </w:r>
    </w:p>
    <w:p w14:paraId="0309C1F8" w14:textId="2DE6D404" w:rsidR="005F227A" w:rsidRPr="004D6C9B" w:rsidRDefault="005F227A" w:rsidP="0024009D">
      <w:pPr>
        <w:rPr>
          <w:lang w:val="en-US"/>
        </w:rPr>
      </w:pPr>
      <w:r w:rsidRPr="004D6C9B">
        <w:rPr>
          <w:lang w:val="en-US"/>
        </w:rPr>
        <w:t xml:space="preserve">This research formed part of a larger project </w:t>
      </w:r>
      <w:r w:rsidR="002E2BA4">
        <w:rPr>
          <w:lang w:val="en-US"/>
        </w:rPr>
        <w:t>that</w:t>
      </w:r>
      <w:r w:rsidR="002E2BA4" w:rsidRPr="004D6C9B">
        <w:rPr>
          <w:lang w:val="en-US"/>
        </w:rPr>
        <w:t xml:space="preserve"> </w:t>
      </w:r>
      <w:r w:rsidRPr="004D6C9B">
        <w:rPr>
          <w:lang w:val="en-US"/>
        </w:rPr>
        <w:t xml:space="preserve">sought to better understand the social dimensions of neuroscience, and in particular its role in shaping policies about, services for, and personal experiences of family life. Part of the research involved semi-structured interviews with </w:t>
      </w:r>
      <w:r w:rsidR="002B664F">
        <w:rPr>
          <w:lang w:val="en-US"/>
        </w:rPr>
        <w:t>twenty-two</w:t>
      </w:r>
      <w:r w:rsidR="002B664F" w:rsidRPr="004D6C9B">
        <w:rPr>
          <w:lang w:val="en-US"/>
        </w:rPr>
        <w:t xml:space="preserve"> </w:t>
      </w:r>
      <w:r w:rsidRPr="004D6C9B">
        <w:rPr>
          <w:lang w:val="en-US"/>
        </w:rPr>
        <w:t xml:space="preserve">mothers and other parents/carers of young children. These interviews covered experiences of raising children, recommendations and parenting ideas encountered, and the place of the parenting </w:t>
      </w:r>
      <w:r w:rsidR="00835741">
        <w:rPr>
          <w:lang w:val="en-US"/>
        </w:rPr>
        <w:t>program</w:t>
      </w:r>
      <w:r w:rsidRPr="004D6C9B">
        <w:rPr>
          <w:lang w:val="en-US"/>
        </w:rPr>
        <w:t xml:space="preserve">s (see below) in </w:t>
      </w:r>
      <w:r w:rsidR="009D4BCC">
        <w:rPr>
          <w:lang w:val="en-US"/>
        </w:rPr>
        <w:t>participants’</w:t>
      </w:r>
      <w:r w:rsidR="00C902A2">
        <w:rPr>
          <w:lang w:val="en-US"/>
        </w:rPr>
        <w:t xml:space="preserve"> experiences of and thinking about raising children</w:t>
      </w:r>
      <w:r w:rsidRPr="004D6C9B">
        <w:rPr>
          <w:lang w:val="en-US"/>
        </w:rPr>
        <w:t>.</w:t>
      </w:r>
      <w:r w:rsidR="00D92234" w:rsidRPr="007467AC">
        <w:rPr>
          <w:vertAlign w:val="superscript"/>
          <w:lang w:val="en-US"/>
        </w:rPr>
        <w:t>2</w:t>
      </w:r>
    </w:p>
    <w:p w14:paraId="2862EC8F" w14:textId="77777777" w:rsidR="005F227A" w:rsidRPr="004D6C9B" w:rsidRDefault="005F227A" w:rsidP="0024009D">
      <w:pPr>
        <w:rPr>
          <w:lang w:val="en-US"/>
        </w:rPr>
      </w:pPr>
    </w:p>
    <w:p w14:paraId="7619FCE5" w14:textId="2878651F" w:rsidR="005F227A" w:rsidRPr="004D6C9B" w:rsidRDefault="005F227A" w:rsidP="0024009D">
      <w:pPr>
        <w:rPr>
          <w:lang w:val="en-US"/>
        </w:rPr>
      </w:pPr>
      <w:r w:rsidRPr="004D6C9B">
        <w:rPr>
          <w:lang w:val="en-US"/>
        </w:rPr>
        <w:t xml:space="preserve">Respondents were recruited through one of two parent </w:t>
      </w:r>
      <w:r w:rsidR="00835741">
        <w:rPr>
          <w:lang w:val="en-US"/>
        </w:rPr>
        <w:t>program</w:t>
      </w:r>
      <w:r w:rsidRPr="004D6C9B">
        <w:rPr>
          <w:lang w:val="en-US"/>
        </w:rPr>
        <w:t>s in which they had participated (</w:t>
      </w:r>
      <w:r w:rsidRPr="004D6C9B">
        <w:rPr>
          <w:noProof/>
          <w:lang w:val="en-US"/>
        </w:rPr>
        <w:t>Broer</w:t>
      </w:r>
      <w:r w:rsidR="008C4C96">
        <w:rPr>
          <w:noProof/>
          <w:lang w:val="en-US"/>
        </w:rPr>
        <w:t>,</w:t>
      </w:r>
      <w:r w:rsidRPr="004D6C9B">
        <w:rPr>
          <w:noProof/>
          <w:lang w:val="en-US"/>
        </w:rPr>
        <w:t xml:space="preserve"> </w:t>
      </w:r>
      <w:r w:rsidR="008C4C96" w:rsidRPr="004D6C9B">
        <w:rPr>
          <w:lang w:val="en-US"/>
        </w:rPr>
        <w:t xml:space="preserve">Pickersgill, and Cunningham-Burley </w:t>
      </w:r>
      <w:r w:rsidRPr="004D6C9B">
        <w:rPr>
          <w:noProof/>
          <w:lang w:val="en-US"/>
        </w:rPr>
        <w:t>2020)</w:t>
      </w:r>
      <w:r w:rsidRPr="004D6C9B">
        <w:rPr>
          <w:lang w:val="en-US"/>
        </w:rPr>
        <w:t>.</w:t>
      </w:r>
      <w:r w:rsidR="00CB674D" w:rsidRPr="007467AC">
        <w:rPr>
          <w:vertAlign w:val="superscript"/>
          <w:lang w:val="en-US"/>
        </w:rPr>
        <w:t>3</w:t>
      </w:r>
      <w:r w:rsidR="00985405">
        <w:rPr>
          <w:lang w:val="en-US"/>
        </w:rPr>
        <w:t xml:space="preserve"> </w:t>
      </w:r>
      <w:r w:rsidRPr="004D6C9B">
        <w:rPr>
          <w:lang w:val="en-US"/>
        </w:rPr>
        <w:t xml:space="preserve">The </w:t>
      </w:r>
      <w:r w:rsidR="00835741">
        <w:rPr>
          <w:lang w:val="en-US"/>
        </w:rPr>
        <w:t>program</w:t>
      </w:r>
      <w:r w:rsidRPr="004D6C9B">
        <w:rPr>
          <w:lang w:val="en-US"/>
        </w:rPr>
        <w:t xml:space="preserve">s had the overall aim of supporting parents in raising healthy, happy children. One was delivered through primary schools and through general parenting support </w:t>
      </w:r>
      <w:r w:rsidR="005D3298">
        <w:rPr>
          <w:lang w:val="en-US"/>
        </w:rPr>
        <w:t>center</w:t>
      </w:r>
      <w:r w:rsidRPr="004D6C9B">
        <w:rPr>
          <w:lang w:val="en-US"/>
        </w:rPr>
        <w:t xml:space="preserve">s; the other was only delivered through a UK children’s charity and took place in general parent or community support </w:t>
      </w:r>
      <w:r w:rsidR="005D3298">
        <w:rPr>
          <w:lang w:val="en-US"/>
        </w:rPr>
        <w:t>center</w:t>
      </w:r>
      <w:r w:rsidRPr="004D6C9B">
        <w:rPr>
          <w:lang w:val="en-US"/>
        </w:rPr>
        <w:t xml:space="preserve">s. In their content, both </w:t>
      </w:r>
      <w:r w:rsidR="00835741">
        <w:rPr>
          <w:lang w:val="en-US"/>
        </w:rPr>
        <w:t>program</w:t>
      </w:r>
      <w:r w:rsidRPr="004D6C9B">
        <w:rPr>
          <w:lang w:val="en-US"/>
        </w:rPr>
        <w:t xml:space="preserve">s explicitly mentioned ideas from neuroscience and theories of attachment. Across the two </w:t>
      </w:r>
      <w:r w:rsidR="00835741">
        <w:rPr>
          <w:lang w:val="en-US"/>
        </w:rPr>
        <w:t>program</w:t>
      </w:r>
      <w:r w:rsidRPr="004D6C9B">
        <w:rPr>
          <w:lang w:val="en-US"/>
        </w:rPr>
        <w:t xml:space="preserve">s, facilitators would talk about the importance of attachment and how to forge bonds with children in ways that </w:t>
      </w:r>
      <w:r w:rsidR="00020730">
        <w:rPr>
          <w:lang w:val="en-US"/>
        </w:rPr>
        <w:t>“</w:t>
      </w:r>
      <w:r w:rsidRPr="004D6C9B">
        <w:rPr>
          <w:lang w:val="en-US"/>
        </w:rPr>
        <w:t>build healthy brains</w:t>
      </w:r>
      <w:r w:rsidR="00020730">
        <w:rPr>
          <w:lang w:val="en-US"/>
        </w:rPr>
        <w:t>.”</w:t>
      </w:r>
      <w:r w:rsidR="00A539A0" w:rsidRPr="007467AC">
        <w:rPr>
          <w:vertAlign w:val="superscript"/>
          <w:lang w:val="en-US"/>
        </w:rPr>
        <w:t>4</w:t>
      </w:r>
    </w:p>
    <w:p w14:paraId="5E07D0F4" w14:textId="77777777" w:rsidR="005F227A" w:rsidRPr="004D6C9B" w:rsidRDefault="005F227A" w:rsidP="0024009D">
      <w:pPr>
        <w:rPr>
          <w:lang w:val="en-US"/>
        </w:rPr>
      </w:pPr>
    </w:p>
    <w:p w14:paraId="6CE812E7" w14:textId="1E6D3312" w:rsidR="005F227A" w:rsidRPr="004D6C9B" w:rsidRDefault="005F227A" w:rsidP="0024009D">
      <w:pPr>
        <w:rPr>
          <w:lang w:val="en-US"/>
        </w:rPr>
      </w:pPr>
      <w:r w:rsidRPr="004D6C9B">
        <w:rPr>
          <w:lang w:val="en-US"/>
        </w:rPr>
        <w:t xml:space="preserve">The target groups of the </w:t>
      </w:r>
      <w:r w:rsidR="00835741">
        <w:rPr>
          <w:lang w:val="en-US"/>
        </w:rPr>
        <w:t>program</w:t>
      </w:r>
      <w:r w:rsidRPr="004D6C9B">
        <w:rPr>
          <w:lang w:val="en-US"/>
        </w:rPr>
        <w:t>s were broad in relation to the age and socioeconomic status of participants. We aimed to reflect this in our interview sample. Moreover, we asked all participants if they knew of someone who might wish to participate in the interview with them. Depending on their situations and preferences,</w:t>
      </w:r>
      <w:r w:rsidRPr="004D6C9B" w:rsidDel="00E07FC1">
        <w:rPr>
          <w:lang w:val="en-US"/>
        </w:rPr>
        <w:t xml:space="preserve"> </w:t>
      </w:r>
      <w:r w:rsidRPr="004D6C9B">
        <w:rPr>
          <w:lang w:val="en-US"/>
        </w:rPr>
        <w:t xml:space="preserve">interviews with </w:t>
      </w:r>
      <w:r w:rsidR="00835741">
        <w:rPr>
          <w:lang w:val="en-US"/>
        </w:rPr>
        <w:t>program</w:t>
      </w:r>
      <w:r w:rsidRPr="004D6C9B">
        <w:rPr>
          <w:lang w:val="en-US"/>
        </w:rPr>
        <w:t xml:space="preserve"> attendees sometimes included the partner of the </w:t>
      </w:r>
      <w:r w:rsidR="00835741">
        <w:rPr>
          <w:lang w:val="en-US"/>
        </w:rPr>
        <w:t>program</w:t>
      </w:r>
      <w:r w:rsidRPr="004D6C9B">
        <w:rPr>
          <w:lang w:val="en-US"/>
        </w:rPr>
        <w:t xml:space="preserve"> attendee, their own mother or grandmother, a friend of the family, or a support worker. In all cases, friends and support workers were other women, and partners were men. </w:t>
      </w:r>
      <w:r w:rsidR="00AD3C98">
        <w:rPr>
          <w:lang w:val="en-US"/>
        </w:rPr>
        <w:t>Ten</w:t>
      </w:r>
      <w:r w:rsidR="00AD3C98" w:rsidRPr="004D6C9B">
        <w:rPr>
          <w:lang w:val="en-US"/>
        </w:rPr>
        <w:t xml:space="preserve"> </w:t>
      </w:r>
      <w:r w:rsidRPr="004D6C9B">
        <w:rPr>
          <w:lang w:val="en-US"/>
        </w:rPr>
        <w:t xml:space="preserve">of the interviews included at least two participants; </w:t>
      </w:r>
      <w:r w:rsidR="006E0EAB">
        <w:rPr>
          <w:lang w:val="en-US"/>
        </w:rPr>
        <w:t>twelve</w:t>
      </w:r>
      <w:r w:rsidR="006E0EAB" w:rsidRPr="004D6C9B">
        <w:rPr>
          <w:lang w:val="en-US"/>
        </w:rPr>
        <w:t xml:space="preserve"> </w:t>
      </w:r>
      <w:r w:rsidRPr="004D6C9B">
        <w:rPr>
          <w:lang w:val="en-US"/>
        </w:rPr>
        <w:t xml:space="preserve">were conducted solely with a </w:t>
      </w:r>
      <w:r w:rsidR="00835741">
        <w:rPr>
          <w:lang w:val="en-US"/>
        </w:rPr>
        <w:t>program</w:t>
      </w:r>
      <w:r w:rsidRPr="004D6C9B">
        <w:rPr>
          <w:lang w:val="en-US"/>
        </w:rPr>
        <w:t xml:space="preserve"> attendee. Three of the attendee participants were fathers; additionally, in three other interviews the father was present as a second respondent. One interview was conducted with a carer, who was the grandfather of the child for whom he had custody. Our initial aim had been to recruit a more mixed sample in terms of gender; however, most of the people participating in the parenting </w:t>
      </w:r>
      <w:r w:rsidR="00835741">
        <w:rPr>
          <w:lang w:val="en-US"/>
        </w:rPr>
        <w:t>program</w:t>
      </w:r>
      <w:r w:rsidRPr="004D6C9B">
        <w:rPr>
          <w:lang w:val="en-US"/>
        </w:rPr>
        <w:t xml:space="preserve">s and responding to our interview invitation were mothers. </w:t>
      </w:r>
    </w:p>
    <w:p w14:paraId="1E2A2833" w14:textId="77777777" w:rsidR="005F227A" w:rsidRPr="004D6C9B" w:rsidRDefault="005F227A" w:rsidP="0024009D">
      <w:pPr>
        <w:rPr>
          <w:lang w:val="en-US"/>
        </w:rPr>
      </w:pPr>
    </w:p>
    <w:p w14:paraId="5254DECE" w14:textId="0AC2787B" w:rsidR="005F227A" w:rsidRPr="004D6C9B" w:rsidRDefault="005F227A" w:rsidP="0024009D">
      <w:pPr>
        <w:rPr>
          <w:lang w:val="en-US"/>
        </w:rPr>
      </w:pPr>
      <w:r w:rsidRPr="004D6C9B">
        <w:rPr>
          <w:lang w:val="en-US"/>
        </w:rPr>
        <w:t xml:space="preserve">Our sample was purposefully broad with respect to the economic circumstances in which participants raised their children. As ideas encapsulated in </w:t>
      </w:r>
      <w:r w:rsidR="009A6642">
        <w:rPr>
          <w:lang w:val="en-US"/>
        </w:rPr>
        <w:t>“</w:t>
      </w:r>
      <w:r w:rsidRPr="004D6C9B">
        <w:rPr>
          <w:lang w:val="en-US"/>
        </w:rPr>
        <w:t>intensive motherhood</w:t>
      </w:r>
      <w:r w:rsidR="009A6642">
        <w:rPr>
          <w:lang w:val="en-US"/>
        </w:rPr>
        <w:t xml:space="preserve">” </w:t>
      </w:r>
      <w:r w:rsidRPr="004D6C9B">
        <w:rPr>
          <w:lang w:val="en-US"/>
        </w:rPr>
        <w:t xml:space="preserve">generally, and neuroscientific knowledge on parenting more specifically, have often been linked to so-called middle-class values </w:t>
      </w:r>
      <w:r w:rsidRPr="004D6C9B">
        <w:rPr>
          <w:lang w:val="en-US"/>
        </w:rPr>
        <w:fldChar w:fldCharType="begin"/>
      </w:r>
      <w:r w:rsidRPr="004D6C9B">
        <w:rPr>
          <w:lang w:val="en-US"/>
        </w:rPr>
        <w:instrText xml:space="preserve"> ADDIN EN.CITE &lt;EndNote&gt;&lt;Cite&gt;&lt;Author&gt;Macvarish&lt;/Author&gt;&lt;Year&gt;2014&lt;/Year&gt;&lt;RecNum&gt;6&lt;/RecNum&gt;&lt;DisplayText&gt;(Macvarish, Lee, and Lowe 2014)&lt;/DisplayText&gt;&lt;record&gt;&lt;rec-number&gt;6&lt;/rec-number&gt;&lt;foreign-keys&gt;&lt;key app="EN" db-id="pdedf05pfzz5dqe9rr6vsrt0e0pv9ftt2f92" timestamp="1629707088"&gt;6&lt;/key&gt;&lt;/foreign-keys&gt;&lt;ref-type name="Journal Article"&gt;17&lt;/ref-type&gt;&lt;contributors&gt;&lt;authors&gt;&lt;author&gt;Macvarish, Jan&lt;/author&gt;&lt;author&gt;Lee, Ellie&lt;/author&gt;&lt;author&gt;Lowe, Pam&lt;/author&gt;&lt;/authors&gt;&lt;/contributors&gt;&lt;titles&gt;&lt;title&gt;The ‘first three years’ movement and the infant brain: A review of critiques&lt;/title&gt;&lt;secondary-title&gt;Sociology Compass&lt;/secondary-title&gt;&lt;/titles&gt;&lt;pages&gt;792-804&lt;/pages&gt;&lt;volume&gt;8&lt;/volume&gt;&lt;number&gt;6&lt;/number&gt;&lt;dates&gt;&lt;year&gt;2014&lt;/year&gt;&lt;/dates&gt;&lt;isbn&gt;1751-9020&lt;/isbn&gt;&lt;urls&gt;&lt;/urls&gt;&lt;/record&gt;&lt;/Cite&gt;&lt;/EndNote&gt;</w:instrText>
      </w:r>
      <w:r w:rsidRPr="004D6C9B">
        <w:rPr>
          <w:lang w:val="en-US"/>
        </w:rPr>
        <w:fldChar w:fldCharType="separate"/>
      </w:r>
      <w:r w:rsidRPr="004D6C9B">
        <w:rPr>
          <w:noProof/>
          <w:lang w:val="en-US"/>
        </w:rPr>
        <w:t xml:space="preserve">(Macvarish, </w:t>
      </w:r>
      <w:r w:rsidRPr="004D6C9B">
        <w:rPr>
          <w:noProof/>
          <w:lang w:val="en-US"/>
        </w:rPr>
        <w:lastRenderedPageBreak/>
        <w:t>Lee, and Lowe 2014)</w:t>
      </w:r>
      <w:r w:rsidRPr="004D6C9B">
        <w:rPr>
          <w:lang w:val="en-US"/>
        </w:rPr>
        <w:fldChar w:fldCharType="end"/>
      </w:r>
      <w:r w:rsidRPr="004D6C9B">
        <w:rPr>
          <w:lang w:val="en-US"/>
        </w:rPr>
        <w:t>, we deemed it crucial to interview respondents living in less advantaged circumstances and through more precarious situations. While our participants’ accounts are, of course, gendered and classed, we are also reluctant to reify social class as a determining factor to account for the rich and varied experiences our respondents shared with us. Accordingly, we focus on how parents themselves spoke of their parenting practices and circumstances, rather than infer any causal links between any of these practices and circumstances with social class or position.</w:t>
      </w:r>
    </w:p>
    <w:p w14:paraId="1CF45A1B" w14:textId="77777777" w:rsidR="005F227A" w:rsidRPr="004D6C9B" w:rsidRDefault="005F227A" w:rsidP="0024009D">
      <w:pPr>
        <w:rPr>
          <w:lang w:val="en-US"/>
        </w:rPr>
      </w:pPr>
    </w:p>
    <w:p w14:paraId="65318C68" w14:textId="647219A2" w:rsidR="005F227A" w:rsidRPr="004D6C9B" w:rsidRDefault="005F227A" w:rsidP="0024009D">
      <w:pPr>
        <w:rPr>
          <w:lang w:val="en-US"/>
        </w:rPr>
      </w:pPr>
      <w:r w:rsidRPr="004D6C9B">
        <w:rPr>
          <w:lang w:val="en-US"/>
        </w:rPr>
        <w:t xml:space="preserve">A first very detailed coding of the interviews was undertaken to ensure we would stay close to the data during analysis. In this phase of coding, we paid particular attention to how neuroscientific and other advice was discussed in relation to parenting practices. Within those limits, we looked for anything that appeared empirically or conceptually noteworthy, rather than having a predetermined idea of what we wanted to </w:t>
      </w:r>
      <w:r w:rsidR="00CA4B3C" w:rsidRPr="004D6C9B">
        <w:rPr>
          <w:lang w:val="en-US"/>
        </w:rPr>
        <w:t>analyze</w:t>
      </w:r>
      <w:r w:rsidRPr="004D6C9B">
        <w:rPr>
          <w:lang w:val="en-US"/>
        </w:rPr>
        <w:t xml:space="preserve">. Following this initial coding phase, we grouped these codes, in order to explore the overall theme of </w:t>
      </w:r>
      <w:r w:rsidR="00F93E18">
        <w:rPr>
          <w:lang w:val="en-US"/>
        </w:rPr>
        <w:t>“</w:t>
      </w:r>
      <w:r w:rsidRPr="004D6C9B">
        <w:rPr>
          <w:lang w:val="en-US"/>
        </w:rPr>
        <w:t>negotiating expertise</w:t>
      </w:r>
      <w:r w:rsidR="00867520">
        <w:rPr>
          <w:lang w:val="en-US"/>
        </w:rPr>
        <w:t>.”</w:t>
      </w:r>
      <w:r w:rsidRPr="004D6C9B">
        <w:rPr>
          <w:lang w:val="en-US"/>
        </w:rPr>
        <w:t xml:space="preserve"> </w:t>
      </w:r>
      <w:r w:rsidR="00B661FA">
        <w:rPr>
          <w:lang w:val="en-US"/>
        </w:rPr>
        <w:t>R</w:t>
      </w:r>
      <w:r w:rsidRPr="004D6C9B">
        <w:rPr>
          <w:lang w:val="en-US"/>
        </w:rPr>
        <w:t xml:space="preserve">eflecting the wide-ranging nature of our data set, </w:t>
      </w:r>
      <w:r w:rsidR="00B661FA">
        <w:rPr>
          <w:lang w:val="en-US"/>
        </w:rPr>
        <w:t xml:space="preserve">examples of the grouped codes include </w:t>
      </w:r>
      <w:r w:rsidRPr="004D6C9B">
        <w:rPr>
          <w:lang w:val="en-US"/>
        </w:rPr>
        <w:t>understanding one’s child through expert knowledge</w:t>
      </w:r>
      <w:r w:rsidR="00951651">
        <w:rPr>
          <w:lang w:val="en-US"/>
        </w:rPr>
        <w:t>,</w:t>
      </w:r>
      <w:r w:rsidRPr="004D6C9B">
        <w:rPr>
          <w:lang w:val="en-US"/>
        </w:rPr>
        <w:t xml:space="preserve"> the past of the parent and the future of the child</w:t>
      </w:r>
      <w:r w:rsidR="00951651">
        <w:rPr>
          <w:lang w:val="en-US"/>
        </w:rPr>
        <w:t>,</w:t>
      </w:r>
      <w:r w:rsidRPr="004D6C9B">
        <w:rPr>
          <w:lang w:val="en-US"/>
        </w:rPr>
        <w:t xml:space="preserve"> the importance of love</w:t>
      </w:r>
      <w:r w:rsidR="00951651">
        <w:rPr>
          <w:lang w:val="en-US"/>
        </w:rPr>
        <w:t>,</w:t>
      </w:r>
      <w:r w:rsidRPr="004D6C9B">
        <w:rPr>
          <w:lang w:val="en-US"/>
        </w:rPr>
        <w:t xml:space="preserve"> the future</w:t>
      </w:r>
      <w:r w:rsidR="00951651">
        <w:rPr>
          <w:lang w:val="en-US"/>
        </w:rPr>
        <w:t>,</w:t>
      </w:r>
      <w:r w:rsidRPr="004D6C9B">
        <w:rPr>
          <w:lang w:val="en-US"/>
        </w:rPr>
        <w:t xml:space="preserve"> normality</w:t>
      </w:r>
      <w:r w:rsidR="00951651">
        <w:rPr>
          <w:lang w:val="en-US"/>
        </w:rPr>
        <w:t>,</w:t>
      </w:r>
      <w:r w:rsidRPr="004D6C9B">
        <w:rPr>
          <w:lang w:val="en-US"/>
        </w:rPr>
        <w:t xml:space="preserve"> exchanging expertise</w:t>
      </w:r>
      <w:r w:rsidR="00951651">
        <w:rPr>
          <w:lang w:val="en-US"/>
        </w:rPr>
        <w:t>,</w:t>
      </w:r>
      <w:r w:rsidRPr="004D6C9B">
        <w:rPr>
          <w:lang w:val="en-US"/>
        </w:rPr>
        <w:t xml:space="preserve"> the emotive nature of expert knowledge</w:t>
      </w:r>
      <w:r w:rsidR="00951651">
        <w:rPr>
          <w:lang w:val="en-US"/>
        </w:rPr>
        <w:t xml:space="preserve">, </w:t>
      </w:r>
      <w:r w:rsidRPr="004D6C9B">
        <w:rPr>
          <w:lang w:val="en-US"/>
        </w:rPr>
        <w:t xml:space="preserve">and the changeability of recommendations. Upon further consideration of the data, temporalities involved in how parents negotiated expertise emerged as important; for example, in the codes </w:t>
      </w:r>
      <w:r w:rsidR="00CA4341">
        <w:rPr>
          <w:lang w:val="en-US"/>
        </w:rPr>
        <w:t>“</w:t>
      </w:r>
      <w:r w:rsidRPr="004D6C9B">
        <w:rPr>
          <w:lang w:val="en-US"/>
        </w:rPr>
        <w:t>the past of the parent and the future of the child</w:t>
      </w:r>
      <w:r w:rsidR="00835741">
        <w:rPr>
          <w:lang w:val="en-US"/>
        </w:rPr>
        <w:t>,”</w:t>
      </w:r>
      <w:r w:rsidRPr="004D6C9B">
        <w:rPr>
          <w:lang w:val="en-US"/>
        </w:rPr>
        <w:t xml:space="preserve"> </w:t>
      </w:r>
      <w:r w:rsidR="00354B98">
        <w:rPr>
          <w:lang w:val="en-US"/>
        </w:rPr>
        <w:t>“</w:t>
      </w:r>
      <w:r w:rsidRPr="004D6C9B">
        <w:rPr>
          <w:lang w:val="en-US"/>
        </w:rPr>
        <w:t>the future</w:t>
      </w:r>
      <w:r w:rsidR="00835741">
        <w:rPr>
          <w:lang w:val="en-US"/>
        </w:rPr>
        <w:t>,”</w:t>
      </w:r>
      <w:r w:rsidRPr="004D6C9B">
        <w:rPr>
          <w:lang w:val="en-US"/>
        </w:rPr>
        <w:t xml:space="preserve"> and, to some extent, </w:t>
      </w:r>
      <w:r w:rsidR="006E1AE4">
        <w:rPr>
          <w:lang w:val="en-US"/>
        </w:rPr>
        <w:t>“</w:t>
      </w:r>
      <w:r w:rsidRPr="004D6C9B">
        <w:rPr>
          <w:lang w:val="en-US"/>
        </w:rPr>
        <w:t>the changeability of recommendations</w:t>
      </w:r>
      <w:r w:rsidR="00867520">
        <w:rPr>
          <w:lang w:val="en-US"/>
        </w:rPr>
        <w:t>.”</w:t>
      </w:r>
      <w:r w:rsidRPr="004D6C9B">
        <w:rPr>
          <w:lang w:val="en-US"/>
        </w:rPr>
        <w:t xml:space="preserve"> We saw how such temporal concerns and constructions played a role in how parents negotiated different advice, and we consequently elected to focus on temporality as an overarching concept for further analysis. </w:t>
      </w:r>
    </w:p>
    <w:p w14:paraId="38E46060" w14:textId="77777777" w:rsidR="005F227A" w:rsidRPr="004D6C9B" w:rsidRDefault="005F227A" w:rsidP="0024009D">
      <w:pPr>
        <w:rPr>
          <w:lang w:val="en-US"/>
        </w:rPr>
      </w:pPr>
    </w:p>
    <w:p w14:paraId="2C52209D" w14:textId="44305631" w:rsidR="005F227A" w:rsidRPr="004D6C9B" w:rsidRDefault="005F227A" w:rsidP="0024009D">
      <w:pPr>
        <w:rPr>
          <w:lang w:val="en-US"/>
        </w:rPr>
      </w:pPr>
      <w:r w:rsidRPr="004D6C9B">
        <w:rPr>
          <w:lang w:val="en-US"/>
        </w:rPr>
        <w:t>As noted, while we were particularly interested in the place of such neuroscientific advice vis-à-vis other advice parents receive/seek out, this paper goes beyond a consideration of neuroscience alone in our analysis of how pasts and futures are talked about and constructed. While our starting point for the interviews was indeed to discuss neuroscientific advice in particular, the interviews meandered through different kinds of formal and implicit enjoinments in an empirically rich and conceptually generative way. Hence, this article does not focus only, or even centrally, on neuroscientific advice. Rather, our concern is with temporal imaginaries and how these interact with negotiations of different kinds of advice more generally. As such, this focus on temporality complements a prior analysis which focused specifically on how interviewees articulated (or not) care practices and subjectivities through a neuroscientific idiom (</w:t>
      </w:r>
      <w:r w:rsidRPr="004D6C9B">
        <w:rPr>
          <w:noProof/>
          <w:lang w:val="en-US"/>
        </w:rPr>
        <w:t>Broer</w:t>
      </w:r>
      <w:r w:rsidR="00637EE8">
        <w:rPr>
          <w:noProof/>
          <w:lang w:val="en-US"/>
        </w:rPr>
        <w:t xml:space="preserve">, </w:t>
      </w:r>
      <w:r w:rsidR="00637EE8" w:rsidRPr="004D6C9B">
        <w:rPr>
          <w:lang w:val="en-US"/>
        </w:rPr>
        <w:t>Pickersgill, and Cunningham-Burley</w:t>
      </w:r>
      <w:r w:rsidR="00EE71F0">
        <w:rPr>
          <w:lang w:val="en-US"/>
        </w:rPr>
        <w:t xml:space="preserve"> </w:t>
      </w:r>
      <w:r w:rsidRPr="004D6C9B">
        <w:rPr>
          <w:noProof/>
          <w:lang w:val="en-US"/>
        </w:rPr>
        <w:t>2020)</w:t>
      </w:r>
      <w:r w:rsidRPr="004D6C9B">
        <w:rPr>
          <w:lang w:val="en-US"/>
        </w:rPr>
        <w:t xml:space="preserve">. </w:t>
      </w:r>
    </w:p>
    <w:p w14:paraId="65B9E36D" w14:textId="77777777" w:rsidR="005F227A" w:rsidRPr="004D6C9B" w:rsidRDefault="005F227A" w:rsidP="0024009D">
      <w:pPr>
        <w:rPr>
          <w:lang w:val="en-US"/>
        </w:rPr>
      </w:pPr>
    </w:p>
    <w:p w14:paraId="2756B5E0" w14:textId="21072FAC" w:rsidR="005F227A" w:rsidRPr="004D6C9B" w:rsidRDefault="005F227A" w:rsidP="0024009D">
      <w:pPr>
        <w:rPr>
          <w:lang w:val="en-US"/>
        </w:rPr>
      </w:pPr>
      <w:r w:rsidRPr="004D6C9B">
        <w:rPr>
          <w:lang w:val="en-US"/>
        </w:rPr>
        <w:t xml:space="preserve">In what follows, we examine how parents negotiated the recommendations they had received and the parenting ideas they had encountered, from within and </w:t>
      </w:r>
      <w:r w:rsidRPr="004D6C9B">
        <w:rPr>
          <w:lang w:val="en-US"/>
        </w:rPr>
        <w:lastRenderedPageBreak/>
        <w:t xml:space="preserve">beyond the parenting </w:t>
      </w:r>
      <w:r w:rsidR="00835741">
        <w:rPr>
          <w:lang w:val="en-US"/>
        </w:rPr>
        <w:t>program</w:t>
      </w:r>
      <w:r w:rsidRPr="004D6C9B">
        <w:rPr>
          <w:lang w:val="en-US"/>
        </w:rPr>
        <w:t xml:space="preserve">s they attended. We show how parents creatively accepted, rejected, and modified recommendations in their accounts of what it meant to be good parents within the contexts in which they lived. More specifically, we interrogate how their negotiations related to particular temporal configurations, and </w:t>
      </w:r>
      <w:r w:rsidR="00CA4B3C" w:rsidRPr="004D6C9B">
        <w:rPr>
          <w:lang w:val="en-US"/>
        </w:rPr>
        <w:t>analyze</w:t>
      </w:r>
      <w:r w:rsidRPr="004D6C9B">
        <w:rPr>
          <w:lang w:val="en-US"/>
        </w:rPr>
        <w:t xml:space="preserve"> how these constructions of past, present, and future help to justify accounts of their practices. We divide our results into two sections: </w:t>
      </w:r>
      <w:r w:rsidR="007E48A8">
        <w:rPr>
          <w:lang w:val="en-US"/>
        </w:rPr>
        <w:t>“</w:t>
      </w:r>
      <w:r w:rsidRPr="00DB496F">
        <w:rPr>
          <w:bCs/>
          <w:iCs/>
          <w:lang w:val="en-US"/>
        </w:rPr>
        <w:t>Negotiating the Past</w:t>
      </w:r>
      <w:r w:rsidR="00372EEC">
        <w:rPr>
          <w:lang w:val="en-US"/>
        </w:rPr>
        <w:t xml:space="preserve">” </w:t>
      </w:r>
      <w:r w:rsidRPr="004D6C9B">
        <w:rPr>
          <w:lang w:val="en-US"/>
        </w:rPr>
        <w:t xml:space="preserve">(including wider family life, and historical and cultural norms), and </w:t>
      </w:r>
      <w:r w:rsidR="007E48A8">
        <w:rPr>
          <w:lang w:val="en-US"/>
        </w:rPr>
        <w:t>“</w:t>
      </w:r>
      <w:r w:rsidRPr="00DB496F">
        <w:rPr>
          <w:iCs/>
          <w:lang w:val="en-US"/>
        </w:rPr>
        <w:t>Negotiating the Future</w:t>
      </w:r>
      <w:r w:rsidRPr="004D6C9B">
        <w:rPr>
          <w:lang w:val="en-US"/>
        </w:rPr>
        <w:t>.</w:t>
      </w:r>
      <w:r w:rsidR="007E48A8">
        <w:rPr>
          <w:lang w:val="en-US"/>
        </w:rPr>
        <w:t>”</w:t>
      </w:r>
      <w:r w:rsidRPr="004D6C9B">
        <w:rPr>
          <w:lang w:val="en-US"/>
        </w:rPr>
        <w:t xml:space="preserve"> </w:t>
      </w:r>
    </w:p>
    <w:p w14:paraId="448C0DB8" w14:textId="77777777" w:rsidR="005F227A" w:rsidRPr="004D6C9B" w:rsidRDefault="005F227A" w:rsidP="0024009D">
      <w:pPr>
        <w:rPr>
          <w:lang w:val="en-US"/>
        </w:rPr>
      </w:pPr>
    </w:p>
    <w:p w14:paraId="4BF7204A" w14:textId="77777777" w:rsidR="005F227A" w:rsidRPr="004D6C9B" w:rsidRDefault="005F227A" w:rsidP="00E14FF8">
      <w:pPr>
        <w:pStyle w:val="Heading3"/>
        <w:rPr>
          <w:lang w:val="en-US"/>
        </w:rPr>
      </w:pPr>
      <w:r w:rsidRPr="004D6C9B">
        <w:rPr>
          <w:lang w:val="en-US"/>
        </w:rPr>
        <w:t>Negotiating the Past</w:t>
      </w:r>
    </w:p>
    <w:p w14:paraId="76768E25" w14:textId="1FB7A158" w:rsidR="005F227A" w:rsidRPr="004D6C9B" w:rsidRDefault="005F227A" w:rsidP="00E14FF8">
      <w:pPr>
        <w:rPr>
          <w:lang w:val="en-US"/>
        </w:rPr>
      </w:pPr>
      <w:r w:rsidRPr="004D6C9B">
        <w:rPr>
          <w:lang w:val="en-US"/>
        </w:rPr>
        <w:t>We discuss here our respondents’ accounts of parenting vis-à-vis wider family life</w:t>
      </w:r>
      <w:r w:rsidR="001E5653">
        <w:rPr>
          <w:lang w:val="en-US"/>
        </w:rPr>
        <w:t>—</w:t>
      </w:r>
      <w:r w:rsidRPr="004D6C9B">
        <w:rPr>
          <w:lang w:val="en-US"/>
        </w:rPr>
        <w:t xml:space="preserve">in particular, their own pasts and their parenting practices as part of a longer family history. We do so in order to </w:t>
      </w:r>
      <w:r w:rsidR="00CA4B3C" w:rsidRPr="004D6C9B">
        <w:rPr>
          <w:lang w:val="en-US"/>
        </w:rPr>
        <w:t>analyze</w:t>
      </w:r>
      <w:r w:rsidRPr="004D6C9B">
        <w:rPr>
          <w:lang w:val="en-US"/>
        </w:rPr>
        <w:t xml:space="preserve"> how, in different ways and with varying consequences, interviewees framed wider family life as holding significance for how they adjudicated recommendations regarding their parenting practices. In addition, we look more broadly at the cultural and historical norms that arose within the interviews, and how parents situated their parenting and their engagements with advice in relation to these. </w:t>
      </w:r>
    </w:p>
    <w:p w14:paraId="3D38216B" w14:textId="77777777" w:rsidR="005F227A" w:rsidRPr="004D6C9B" w:rsidRDefault="005F227A" w:rsidP="00E14FF8">
      <w:pPr>
        <w:rPr>
          <w:lang w:val="en-US"/>
        </w:rPr>
      </w:pPr>
    </w:p>
    <w:p w14:paraId="2D66E901" w14:textId="79CFBE6B" w:rsidR="005F227A" w:rsidRPr="004D6C9B" w:rsidRDefault="005F227A" w:rsidP="00E14FF8">
      <w:pPr>
        <w:rPr>
          <w:lang w:val="en-US"/>
        </w:rPr>
      </w:pPr>
      <w:r w:rsidRPr="004D6C9B">
        <w:rPr>
          <w:lang w:val="en-US"/>
        </w:rPr>
        <w:t>Some respondents discussed their current parenting practices in relation to their past experiences and their childhood. One mother, Brenda, for instance</w:t>
      </w:r>
      <w:r w:rsidR="0049789A">
        <w:rPr>
          <w:lang w:val="en-US"/>
        </w:rPr>
        <w:t>,</w:t>
      </w:r>
      <w:r w:rsidRPr="004D6C9B">
        <w:rPr>
          <w:lang w:val="en-US"/>
        </w:rPr>
        <w:t xml:space="preserve"> reflected on the wider family context as follows: </w:t>
      </w:r>
    </w:p>
    <w:p w14:paraId="60058AC0" w14:textId="77777777" w:rsidR="005F227A" w:rsidRPr="004D6C9B" w:rsidRDefault="005F227A" w:rsidP="00B22752">
      <w:pPr>
        <w:rPr>
          <w:lang w:val="en-US"/>
        </w:rPr>
      </w:pPr>
    </w:p>
    <w:p w14:paraId="4FA8DB37" w14:textId="4225CA53" w:rsidR="005F227A" w:rsidRPr="004D6C9B" w:rsidRDefault="005F227A" w:rsidP="00B637BE">
      <w:pPr>
        <w:pStyle w:val="TextQuotes"/>
        <w:rPr>
          <w:lang w:val="en-US"/>
        </w:rPr>
      </w:pPr>
      <w:r w:rsidRPr="004D6C9B">
        <w:rPr>
          <w:lang w:val="en-US"/>
        </w:rPr>
        <w:t xml:space="preserve">Sometimes just things, like, you remember things that you were told as a child. I remember one of them things, it’s just, </w:t>
      </w:r>
      <w:r w:rsidR="00C547CC">
        <w:rPr>
          <w:lang w:val="en-US"/>
        </w:rPr>
        <w:t>“</w:t>
      </w:r>
      <w:r w:rsidRPr="004D6C9B">
        <w:rPr>
          <w:lang w:val="en-US"/>
        </w:rPr>
        <w:t>the family that eat together stay together</w:t>
      </w:r>
      <w:r w:rsidR="00835741">
        <w:rPr>
          <w:lang w:val="en-US"/>
        </w:rPr>
        <w:t>,”</w:t>
      </w:r>
      <w:r w:rsidRPr="004D6C9B">
        <w:rPr>
          <w:lang w:val="en-US"/>
        </w:rPr>
        <w:t xml:space="preserve"> that’s a quote. So I always think it’s very important that we sit down at a table when we can and eat together</w:t>
      </w:r>
      <w:r w:rsidR="00C90A05">
        <w:rPr>
          <w:highlight w:val="yellow"/>
          <w:lang w:val="en-US"/>
        </w:rPr>
        <w:t xml:space="preserve"> </w:t>
      </w:r>
      <w:r w:rsidRPr="00D77F09">
        <w:rPr>
          <w:lang w:val="en-US"/>
        </w:rPr>
        <w:t>….</w:t>
      </w:r>
      <w:r w:rsidR="00C90A05">
        <w:rPr>
          <w:lang w:val="en-US"/>
        </w:rPr>
        <w:t xml:space="preserve"> </w:t>
      </w:r>
      <w:r w:rsidRPr="004D6C9B">
        <w:rPr>
          <w:lang w:val="en-US"/>
        </w:rPr>
        <w:t xml:space="preserve">And that was, sort of, advice passed on I think, you know, my mum and my granny, I remember always hearing that. </w:t>
      </w:r>
    </w:p>
    <w:p w14:paraId="1BEEA34D" w14:textId="77777777" w:rsidR="005F227A" w:rsidRPr="004D6C9B" w:rsidRDefault="005F227A" w:rsidP="00B637BE">
      <w:pPr>
        <w:rPr>
          <w:lang w:val="en-US"/>
        </w:rPr>
      </w:pPr>
    </w:p>
    <w:p w14:paraId="2CFB7E0A" w14:textId="5D116537" w:rsidR="005F227A" w:rsidRPr="004D6C9B" w:rsidRDefault="005F227A" w:rsidP="00B637BE">
      <w:pPr>
        <w:rPr>
          <w:lang w:val="en-US"/>
        </w:rPr>
      </w:pPr>
      <w:r w:rsidRPr="004D6C9B">
        <w:rPr>
          <w:lang w:val="en-US"/>
        </w:rPr>
        <w:t xml:space="preserve">In the above </w:t>
      </w:r>
      <w:r w:rsidR="009C7940">
        <w:rPr>
          <w:lang w:val="en-US"/>
        </w:rPr>
        <w:t>excerpt</w:t>
      </w:r>
      <w:r w:rsidRPr="004D6C9B">
        <w:rPr>
          <w:lang w:val="en-US"/>
        </w:rPr>
        <w:t xml:space="preserve">, we can see how certain maxims that informed or encapsulated parenting practices were understood to have been “passed” down the matrilineal family line, with ramifications regarded as positive </w:t>
      </w:r>
      <w:r w:rsidRPr="004D6C9B">
        <w:rPr>
          <w:lang w:val="en-US"/>
        </w:rPr>
        <w:fldChar w:fldCharType="begin"/>
      </w:r>
      <w:r w:rsidRPr="004D6C9B">
        <w:rPr>
          <w:lang w:val="en-US"/>
        </w:rPr>
        <w:instrText xml:space="preserve"> ADDIN EN.CITE &lt;EndNote&gt;&lt;Cite&gt;&lt;Author&gt;Knight&lt;/Author&gt;&lt;Year&gt;2014&lt;/Year&gt;&lt;RecNum&gt;64&lt;/RecNum&gt;&lt;Prefix&gt;see &lt;/Prefix&gt;&lt;Pages&gt; for a similar argument&lt;/Pages&gt;&lt;DisplayText&gt;(see Knight, O&amp;apos;Connell, and Brannen 2014, for a similar argument)&lt;/DisplayText&gt;&lt;record&gt;&lt;rec-number&gt;64&lt;/rec-number&gt;&lt;foreign-keys&gt;&lt;key app="EN" db-id="22x5vxd5nt0wvkew5zexv2zezwwwvzzfwp20" timestamp="1614779491"&gt;64&lt;/key&gt;&lt;/foreign-keys&gt;&lt;ref-type name="Journal Article"&gt;17&lt;/ref-type&gt;&lt;contributors&gt;&lt;authors&gt;&lt;author&gt;Knight, Abigail&lt;/author&gt;&lt;author&gt;O&amp;apos;Connell, Rebecca&lt;/author&gt;&lt;author&gt;Brannen, Julia&lt;/author&gt;&lt;/authors&gt;&lt;/contributors&gt;&lt;titles&gt;&lt;title&gt;The temporality of food practices: intergenerational relations, childhood memories and mothers&amp;apos; food practices in working families with young children&lt;/title&gt;&lt;secondary-title&gt;Families, Relationships and Societies&lt;/secondary-title&gt;&lt;/titles&gt;&lt;periodical&gt;&lt;full-title&gt;Families, Relationships and Societies&lt;/full-title&gt;&lt;/periodical&gt;&lt;pages&gt;303-318&lt;/pages&gt;&lt;volume&gt;3&lt;/volume&gt;&lt;number&gt;2&lt;/number&gt;&lt;dates&gt;&lt;year&gt;2014&lt;/year&gt;&lt;/dates&gt;&lt;isbn&gt;2046-7435&lt;/isbn&gt;&lt;urls&gt;&lt;/urls&gt;&lt;/record&gt;&lt;/Cite&gt;&lt;/EndNote&gt;</w:instrText>
      </w:r>
      <w:r w:rsidRPr="004D6C9B">
        <w:rPr>
          <w:lang w:val="en-US"/>
        </w:rPr>
        <w:fldChar w:fldCharType="separate"/>
      </w:r>
      <w:r w:rsidRPr="004D6C9B">
        <w:rPr>
          <w:noProof/>
          <w:lang w:val="en-US"/>
        </w:rPr>
        <w:t>(see Knight, O'Connell, and Brannen 2014, for a similar argument)</w:t>
      </w:r>
      <w:r w:rsidRPr="004D6C9B">
        <w:rPr>
          <w:lang w:val="en-US"/>
        </w:rPr>
        <w:fldChar w:fldCharType="end"/>
      </w:r>
      <w:r w:rsidRPr="004D6C9B">
        <w:rPr>
          <w:lang w:val="en-US"/>
        </w:rPr>
        <w:t>. However, Brenda also went on to discuss more negative aspects of her mother’s parenting practices:</w:t>
      </w:r>
    </w:p>
    <w:p w14:paraId="471F20E5" w14:textId="77777777" w:rsidR="005F227A" w:rsidRPr="004D6C9B" w:rsidRDefault="005F227A" w:rsidP="00B637BE">
      <w:pPr>
        <w:rPr>
          <w:lang w:val="en-US"/>
        </w:rPr>
      </w:pPr>
    </w:p>
    <w:p w14:paraId="103DD42D" w14:textId="41872F9E" w:rsidR="005F227A" w:rsidRPr="00C90A05" w:rsidRDefault="005F227A" w:rsidP="000E5E0E">
      <w:pPr>
        <w:pStyle w:val="TextQuotes"/>
        <w:rPr>
          <w:lang w:val="en-US"/>
        </w:rPr>
      </w:pPr>
      <w:r w:rsidRPr="004D6C9B">
        <w:rPr>
          <w:lang w:val="en-US"/>
        </w:rPr>
        <w:t xml:space="preserve">And then you remember, you still remember what it was like being a child yourself and how you felt and things my mum did that I just </w:t>
      </w:r>
      <w:r w:rsidRPr="00C90A05">
        <w:rPr>
          <w:lang w:val="en-US"/>
        </w:rPr>
        <w:t>wouldn’t do because I disagree, you know, how my mum brought up me and my brother and my sister I think is different from what I’m doing.</w:t>
      </w:r>
      <w:r w:rsidR="00C90A05" w:rsidRPr="00D77F09">
        <w:rPr>
          <w:lang w:val="en-US"/>
        </w:rPr>
        <w:t xml:space="preserve"> </w:t>
      </w:r>
      <w:r w:rsidRPr="00D77F09">
        <w:rPr>
          <w:lang w:val="en-US"/>
        </w:rPr>
        <w:t>…</w:t>
      </w:r>
      <w:r w:rsidR="00C90A05" w:rsidRPr="00D77F09">
        <w:rPr>
          <w:lang w:val="en-US"/>
        </w:rPr>
        <w:t xml:space="preserve"> </w:t>
      </w:r>
      <w:r w:rsidRPr="00C90A05">
        <w:rPr>
          <w:lang w:val="en-US"/>
        </w:rPr>
        <w:t xml:space="preserve">She was quite competitive about how we were, how well we were doing at school and things like that. And to me that’s not important. As long as they do their best, as long as my child does their best and concentrates. </w:t>
      </w:r>
    </w:p>
    <w:p w14:paraId="2F0173CD" w14:textId="77777777" w:rsidR="005F227A" w:rsidRPr="00C90A05" w:rsidRDefault="005F227A" w:rsidP="000E5E0E">
      <w:pPr>
        <w:rPr>
          <w:lang w:val="en-US"/>
        </w:rPr>
      </w:pPr>
    </w:p>
    <w:p w14:paraId="65C454D0" w14:textId="77777777" w:rsidR="005F227A" w:rsidRPr="00C90A05" w:rsidRDefault="005F227A" w:rsidP="000E5E0E">
      <w:pPr>
        <w:rPr>
          <w:lang w:val="en-US"/>
        </w:rPr>
      </w:pPr>
      <w:r w:rsidRPr="00C90A05">
        <w:rPr>
          <w:lang w:val="en-US"/>
        </w:rPr>
        <w:t>Similarly, two mothers who interviewed together, Veronica and Maggie, reflected on the concept of advice throughout the interview, and the practices they had “inherited”:</w:t>
      </w:r>
    </w:p>
    <w:p w14:paraId="37F6AB7F" w14:textId="77777777" w:rsidR="005F227A" w:rsidRPr="00C90A05" w:rsidRDefault="005F227A" w:rsidP="000E5E0E">
      <w:pPr>
        <w:rPr>
          <w:lang w:val="en-US"/>
        </w:rPr>
      </w:pPr>
    </w:p>
    <w:p w14:paraId="0D1DEB40" w14:textId="32E602BC" w:rsidR="005F227A" w:rsidRPr="004D6C9B" w:rsidRDefault="005F227A" w:rsidP="000E5E0E">
      <w:pPr>
        <w:pStyle w:val="TextQuotes"/>
        <w:rPr>
          <w:lang w:val="en-US"/>
        </w:rPr>
      </w:pPr>
      <w:r w:rsidRPr="00C90A05">
        <w:rPr>
          <w:lang w:val="en-US"/>
        </w:rPr>
        <w:t>Veronica: And I think that’s the other thing about advice is that you’re given advice on how to be a parent, but actually you’ve already inherited a parenting style from your parents, whether you like it or not, and that was a huge shock to me was that I began to parent like my parents, and I hated that.</w:t>
      </w:r>
      <w:r w:rsidR="00C90A05" w:rsidRPr="00D77F09">
        <w:rPr>
          <w:lang w:val="en-US"/>
        </w:rPr>
        <w:t xml:space="preserve"> </w:t>
      </w:r>
      <w:r w:rsidRPr="00D77F09">
        <w:rPr>
          <w:lang w:val="en-US"/>
        </w:rPr>
        <w:t>…</w:t>
      </w:r>
      <w:r w:rsidR="00C90A05" w:rsidRPr="00D77F09">
        <w:rPr>
          <w:lang w:val="en-US"/>
        </w:rPr>
        <w:t xml:space="preserve"> </w:t>
      </w:r>
      <w:r w:rsidRPr="00C90A05">
        <w:rPr>
          <w:lang w:val="en-US"/>
        </w:rPr>
        <w:t>I had to go away and deal with it and sort of unpick it all. Then I put myself back</w:t>
      </w:r>
      <w:r w:rsidRPr="004D6C9B">
        <w:rPr>
          <w:lang w:val="en-US"/>
        </w:rPr>
        <w:t xml:space="preserve"> together again in a way that was how I wanted to be put back together, and I actually undid all that inherited stuff from my mum and dad. There was lots of good stuff that I got from my mum and dad, but there was some really unhelpful stuff, and I just decided that I just didn’t want to parent like that. And you do absorb your parents’ parenting style.</w:t>
      </w:r>
    </w:p>
    <w:p w14:paraId="4FD6ADFF" w14:textId="77777777" w:rsidR="005F227A" w:rsidRPr="004D6C9B" w:rsidRDefault="005F227A" w:rsidP="000E5E0E">
      <w:pPr>
        <w:pStyle w:val="TextQuotes"/>
        <w:rPr>
          <w:lang w:val="en-US"/>
        </w:rPr>
      </w:pPr>
    </w:p>
    <w:p w14:paraId="79DDEEDE" w14:textId="2FDC8142" w:rsidR="005F227A" w:rsidRPr="004D6C9B" w:rsidRDefault="005F227A" w:rsidP="000E5E0E">
      <w:pPr>
        <w:pStyle w:val="TextQuotes"/>
        <w:rPr>
          <w:lang w:val="en-US"/>
        </w:rPr>
      </w:pPr>
      <w:r w:rsidRPr="004D6C9B">
        <w:rPr>
          <w:lang w:val="en-US"/>
        </w:rPr>
        <w:t>Maggie:</w:t>
      </w:r>
      <w:r w:rsidR="0043508B">
        <w:rPr>
          <w:lang w:val="en-US"/>
        </w:rPr>
        <w:t xml:space="preserve"> </w:t>
      </w:r>
      <w:r w:rsidRPr="004D6C9B">
        <w:rPr>
          <w:lang w:val="en-US"/>
        </w:rPr>
        <w:t>Absolutely. And that’s another form of</w:t>
      </w:r>
      <w:r w:rsidR="0043508B">
        <w:rPr>
          <w:lang w:val="en-US"/>
        </w:rPr>
        <w:t>—</w:t>
      </w:r>
    </w:p>
    <w:p w14:paraId="5221B5AE" w14:textId="77777777" w:rsidR="005F227A" w:rsidRPr="004D6C9B" w:rsidRDefault="005F227A" w:rsidP="000E5E0E">
      <w:pPr>
        <w:pStyle w:val="TextQuotes"/>
        <w:rPr>
          <w:lang w:val="en-US"/>
        </w:rPr>
      </w:pPr>
    </w:p>
    <w:p w14:paraId="7243B7F0" w14:textId="39577C19" w:rsidR="005F227A" w:rsidRPr="004D6C9B" w:rsidRDefault="005F227A" w:rsidP="000E5E0E">
      <w:pPr>
        <w:pStyle w:val="TextQuotes"/>
        <w:rPr>
          <w:lang w:val="en-US"/>
        </w:rPr>
      </w:pPr>
      <w:r w:rsidRPr="004D6C9B">
        <w:rPr>
          <w:lang w:val="en-US"/>
        </w:rPr>
        <w:t>Veronica:</w:t>
      </w:r>
      <w:r w:rsidR="0043508B">
        <w:rPr>
          <w:lang w:val="en-US"/>
        </w:rPr>
        <w:t xml:space="preserve"> </w:t>
      </w:r>
      <w:r w:rsidRPr="004D6C9B">
        <w:rPr>
          <w:lang w:val="en-US"/>
        </w:rPr>
        <w:t>That’s advice</w:t>
      </w:r>
      <w:r w:rsidR="00675782">
        <w:rPr>
          <w:lang w:val="en-US"/>
        </w:rPr>
        <w:t>,</w:t>
      </w:r>
      <w:r w:rsidRPr="004D6C9B">
        <w:rPr>
          <w:lang w:val="en-US"/>
        </w:rPr>
        <w:t xml:space="preserve"> isn’t it?</w:t>
      </w:r>
    </w:p>
    <w:p w14:paraId="2AF46953" w14:textId="77777777" w:rsidR="005F227A" w:rsidRPr="004D6C9B" w:rsidRDefault="005F227A" w:rsidP="000E5E0E">
      <w:pPr>
        <w:pStyle w:val="TextQuotes"/>
        <w:rPr>
          <w:lang w:val="en-US"/>
        </w:rPr>
      </w:pPr>
    </w:p>
    <w:p w14:paraId="7D7967CB" w14:textId="0312D0CE" w:rsidR="005F227A" w:rsidRPr="004D6C9B" w:rsidRDefault="005F227A" w:rsidP="000E5E0E">
      <w:pPr>
        <w:pStyle w:val="TextQuotes"/>
        <w:rPr>
          <w:lang w:val="en-US"/>
        </w:rPr>
      </w:pPr>
      <w:r w:rsidRPr="004D6C9B">
        <w:rPr>
          <w:lang w:val="en-US"/>
        </w:rPr>
        <w:t>Maggie:</w:t>
      </w:r>
      <w:r w:rsidR="0043508B" w:rsidRPr="004D6C9B" w:rsidDel="0043508B">
        <w:rPr>
          <w:lang w:val="en-US"/>
        </w:rPr>
        <w:t xml:space="preserve"> </w:t>
      </w:r>
      <w:r w:rsidR="0043508B">
        <w:rPr>
          <w:lang w:val="en-US"/>
        </w:rPr>
        <w:t>—</w:t>
      </w:r>
      <w:r w:rsidRPr="004D6C9B">
        <w:rPr>
          <w:lang w:val="en-US"/>
        </w:rPr>
        <w:t xml:space="preserve">family advice as well. </w:t>
      </w:r>
    </w:p>
    <w:p w14:paraId="358FE45D" w14:textId="77777777" w:rsidR="005F227A" w:rsidRPr="004D6C9B" w:rsidRDefault="005F227A" w:rsidP="000E5E0E">
      <w:pPr>
        <w:rPr>
          <w:lang w:val="en-US"/>
        </w:rPr>
      </w:pPr>
    </w:p>
    <w:p w14:paraId="6C3882F3" w14:textId="3D03A6A9" w:rsidR="005F227A" w:rsidRPr="004D6C9B" w:rsidRDefault="005F227A" w:rsidP="000E5E0E">
      <w:pPr>
        <w:rPr>
          <w:lang w:val="en-US"/>
        </w:rPr>
      </w:pPr>
      <w:r w:rsidRPr="004D6C9B">
        <w:rPr>
          <w:lang w:val="en-US"/>
        </w:rPr>
        <w:t xml:space="preserve">Accordingly, we can see that the </w:t>
      </w:r>
      <w:r w:rsidR="00075985">
        <w:rPr>
          <w:lang w:val="en-US"/>
        </w:rPr>
        <w:t>“</w:t>
      </w:r>
      <w:r w:rsidRPr="004D6C9B">
        <w:rPr>
          <w:lang w:val="en-US"/>
        </w:rPr>
        <w:t>inheritance</w:t>
      </w:r>
      <w:r w:rsidR="00075985">
        <w:rPr>
          <w:lang w:val="en-US"/>
        </w:rPr>
        <w:t xml:space="preserve">” </w:t>
      </w:r>
      <w:r w:rsidRPr="004D6C9B">
        <w:rPr>
          <w:lang w:val="en-US"/>
        </w:rPr>
        <w:t xml:space="preserve">of parenting practices is not necessarily deterministic. Rather, components of the experiential expertise of participants’ parents can be reflexively and actively adjudicated, reworked, or rejected </w:t>
      </w:r>
      <w:r w:rsidRPr="004D6C9B">
        <w:rPr>
          <w:lang w:val="en-US"/>
        </w:rPr>
        <w:fldChar w:fldCharType="begin"/>
      </w:r>
      <w:r w:rsidRPr="004D6C9B">
        <w:rPr>
          <w:lang w:val="en-US"/>
        </w:rPr>
        <w:instrText xml:space="preserve"> ADDIN EN.CITE &lt;EndNote&gt;&lt;Cite&gt;&lt;Author&gt;Kromidas&lt;/Author&gt;&lt;Year&gt;2021&lt;/Year&gt;&lt;RecNum&gt;229&lt;/RecNum&gt;&lt;Prefix&gt;see for a similar analysis: &lt;/Prefix&gt;&lt;DisplayText&gt;(see for a similar analysis: Kromidas 2021)&lt;/DisplayText&gt;&lt;record&gt;&lt;rec-number&gt;229&lt;/rec-number&gt;&lt;foreign-keys&gt;&lt;key app="EN" db-id="22x5vxd5nt0wvkew5zexv2zezwwwvzzfwp20" timestamp="1626357911"&gt;229&lt;/key&gt;&lt;/foreign-keys&gt;&lt;ref-type name="Journal Article"&gt;17&lt;/ref-type&gt;&lt;contributors&gt;&lt;authors&gt;&lt;author&gt;Kromidas, Maria&lt;/author&gt;&lt;/authors&gt;&lt;/contributors&gt;&lt;titles&gt;&lt;title&gt;“When I was a kid:” Childhood memories, care work, and becoming mom&lt;/title&gt;&lt;secondary-title&gt;Subjectivity&lt;/secondary-title&gt;&lt;/titles&gt;&lt;periodical&gt;&lt;full-title&gt;Subjectivity&lt;/full-title&gt;&lt;/periodical&gt;&lt;pages&gt;1-17&lt;/pages&gt;&lt;dates&gt;&lt;year&gt;2021&lt;/year&gt;&lt;/dates&gt;&lt;isbn&gt;1755-635X&lt;/isbn&gt;&lt;urls&gt;&lt;/urls&gt;&lt;/record&gt;&lt;/Cite&gt;&lt;/EndNote&gt;</w:instrText>
      </w:r>
      <w:r w:rsidRPr="004D6C9B">
        <w:rPr>
          <w:lang w:val="en-US"/>
        </w:rPr>
        <w:fldChar w:fldCharType="separate"/>
      </w:r>
      <w:r w:rsidRPr="004D6C9B">
        <w:rPr>
          <w:noProof/>
          <w:lang w:val="en-US"/>
        </w:rPr>
        <w:t>(see</w:t>
      </w:r>
      <w:r w:rsidR="00075985">
        <w:rPr>
          <w:noProof/>
          <w:lang w:val="en-US"/>
        </w:rPr>
        <w:t xml:space="preserve"> </w:t>
      </w:r>
      <w:r w:rsidRPr="004D6C9B">
        <w:rPr>
          <w:noProof/>
          <w:lang w:val="en-US"/>
        </w:rPr>
        <w:t>Kromidas 2021</w:t>
      </w:r>
      <w:r w:rsidR="00075985">
        <w:rPr>
          <w:noProof/>
          <w:lang w:val="en-US"/>
        </w:rPr>
        <w:t xml:space="preserve"> </w:t>
      </w:r>
      <w:r w:rsidR="00075985" w:rsidRPr="004D6C9B">
        <w:rPr>
          <w:noProof/>
          <w:lang w:val="en-US"/>
        </w:rPr>
        <w:t>for a similar analysis</w:t>
      </w:r>
      <w:r w:rsidRPr="004D6C9B">
        <w:rPr>
          <w:noProof/>
          <w:lang w:val="en-US"/>
        </w:rPr>
        <w:t>)</w:t>
      </w:r>
      <w:r w:rsidRPr="004D6C9B">
        <w:rPr>
          <w:lang w:val="en-US"/>
        </w:rPr>
        <w:fldChar w:fldCharType="end"/>
      </w:r>
      <w:r w:rsidRPr="004D6C9B">
        <w:rPr>
          <w:lang w:val="en-US"/>
        </w:rPr>
        <w:t xml:space="preserve">. </w:t>
      </w:r>
    </w:p>
    <w:p w14:paraId="4F0482D6" w14:textId="77777777" w:rsidR="005F227A" w:rsidRPr="004D6C9B" w:rsidRDefault="005F227A" w:rsidP="000E5E0E">
      <w:pPr>
        <w:rPr>
          <w:lang w:val="en-US"/>
        </w:rPr>
      </w:pPr>
    </w:p>
    <w:p w14:paraId="7B1C2E92" w14:textId="330577BB" w:rsidR="005F227A" w:rsidRPr="004D6C9B" w:rsidRDefault="005F227A" w:rsidP="000E5E0E">
      <w:pPr>
        <w:rPr>
          <w:lang w:val="en-US"/>
        </w:rPr>
      </w:pPr>
      <w:r w:rsidRPr="004D6C9B">
        <w:rPr>
          <w:lang w:val="en-US"/>
        </w:rPr>
        <w:t>In the same interview, Veronica and Maggie discussed how to navigate the emotional landscape of “changing the family script</w:t>
      </w:r>
      <w:r w:rsidR="00177EE5">
        <w:rPr>
          <w:lang w:val="en-US"/>
        </w:rPr>
        <w:t>,</w:t>
      </w:r>
      <w:r w:rsidRPr="004D6C9B">
        <w:rPr>
          <w:lang w:val="en-US"/>
        </w:rPr>
        <w:t>” as they referred to it, where each choice a parent makes can be seen by their mother as an implicit criticism regarding how they themselves raised their children. As Maggie described</w:t>
      </w:r>
      <w:r w:rsidR="00BB27BF">
        <w:rPr>
          <w:lang w:val="en-US"/>
        </w:rPr>
        <w:t>,</w:t>
      </w:r>
    </w:p>
    <w:p w14:paraId="03338749" w14:textId="77777777" w:rsidR="005F227A" w:rsidRPr="004D6C9B" w:rsidRDefault="005F227A" w:rsidP="000E5E0E">
      <w:pPr>
        <w:rPr>
          <w:lang w:val="en-US"/>
        </w:rPr>
      </w:pPr>
    </w:p>
    <w:p w14:paraId="6AD9B2E4" w14:textId="73CEFFB8" w:rsidR="005F227A" w:rsidRPr="004D6C9B" w:rsidRDefault="005F227A" w:rsidP="000E5E0E">
      <w:pPr>
        <w:pStyle w:val="TextQuotes"/>
        <w:rPr>
          <w:lang w:val="en-US"/>
        </w:rPr>
      </w:pPr>
      <w:r w:rsidRPr="004D6C9B">
        <w:rPr>
          <w:lang w:val="en-US"/>
        </w:rPr>
        <w:t>And also I think sometimes the friend network is a more helpful network of people who are likeminded in a similar situation to you as well at that time, because you can form ideas and talk things through, whereas if I talk things through with my mum the advice I get back is based on being defensive, because she feels like I’m critici</w:t>
      </w:r>
      <w:r w:rsidR="00DB3534">
        <w:rPr>
          <w:lang w:val="en-US"/>
        </w:rPr>
        <w:t>z</w:t>
      </w:r>
      <w:r w:rsidRPr="004D6C9B">
        <w:rPr>
          <w:lang w:val="en-US"/>
        </w:rPr>
        <w:t>ing, even if I’m not. Like most of the time I’m just trying to work it through for myself. She’ll find because she didn’t do that that’s a criticism.</w:t>
      </w:r>
    </w:p>
    <w:p w14:paraId="3CB0B796" w14:textId="77777777" w:rsidR="005F227A" w:rsidRPr="004D6C9B" w:rsidRDefault="005F227A" w:rsidP="000E5E0E">
      <w:pPr>
        <w:rPr>
          <w:lang w:val="en-US"/>
        </w:rPr>
      </w:pPr>
    </w:p>
    <w:p w14:paraId="627FCF7B" w14:textId="67353E49" w:rsidR="005F227A" w:rsidRPr="004D6C9B" w:rsidRDefault="005F227A" w:rsidP="000E5E0E">
      <w:pPr>
        <w:rPr>
          <w:lang w:val="en-US"/>
        </w:rPr>
      </w:pPr>
      <w:r w:rsidRPr="004D6C9B">
        <w:rPr>
          <w:lang w:val="en-US"/>
        </w:rPr>
        <w:t>Parenting ideas and changing cultural norms may prompt parents and their parents to reflect on the past, which may result in emotional challenges such as regret and perceptions of criticisms. This inflects “the advice I get back</w:t>
      </w:r>
      <w:r w:rsidR="00FF7625">
        <w:rPr>
          <w:lang w:val="en-US"/>
        </w:rPr>
        <w:t>,</w:t>
      </w:r>
      <w:r w:rsidRPr="004D6C9B">
        <w:rPr>
          <w:lang w:val="en-US"/>
        </w:rPr>
        <w:t xml:space="preserve">” negatively impacting its salience. In this regard, discussions of Maggie’s current </w:t>
      </w:r>
      <w:r w:rsidRPr="004D6C9B">
        <w:rPr>
          <w:lang w:val="en-US"/>
        </w:rPr>
        <w:lastRenderedPageBreak/>
        <w:t xml:space="preserve">practices appear to stimulate her mother to reinspect her own memories of parenting Maggie. Negotiating temporal imaginaries also involves the negotiation of associated affects, up and down the matrilineal line.  </w:t>
      </w:r>
    </w:p>
    <w:p w14:paraId="5C47814A" w14:textId="77777777" w:rsidR="005F227A" w:rsidRPr="004D6C9B" w:rsidRDefault="005F227A" w:rsidP="000E5E0E">
      <w:pPr>
        <w:rPr>
          <w:lang w:val="en-US"/>
        </w:rPr>
      </w:pPr>
    </w:p>
    <w:p w14:paraId="3E37EB65" w14:textId="18BB3824" w:rsidR="005F227A" w:rsidRPr="004D6C9B" w:rsidRDefault="005F227A" w:rsidP="000E5E0E">
      <w:pPr>
        <w:rPr>
          <w:lang w:val="en-US"/>
        </w:rPr>
      </w:pPr>
      <w:r w:rsidRPr="004D6C9B">
        <w:rPr>
          <w:lang w:val="en-US"/>
        </w:rPr>
        <w:t xml:space="preserve">Shifting cultural norms and professional enjoinments around good parenting can also stimulate reflections from mothers upon their own previous parenting practices, as well as a reappraisal of the practices of caregivers that shaped their own childhoods. The affects that the negotiation of these temporal imaginaries could animate included feelings of regret. This is expressed in the following quote from Ashley, a mother who, following her participation in the parenting </w:t>
      </w:r>
      <w:r w:rsidR="00835741">
        <w:rPr>
          <w:lang w:val="en-US"/>
        </w:rPr>
        <w:t>program</w:t>
      </w:r>
      <w:r w:rsidRPr="004D6C9B">
        <w:rPr>
          <w:lang w:val="en-US"/>
        </w:rPr>
        <w:t xml:space="preserve">, went on to train to become a </w:t>
      </w:r>
      <w:r w:rsidR="00835741">
        <w:rPr>
          <w:lang w:val="en-US"/>
        </w:rPr>
        <w:t>program</w:t>
      </w:r>
      <w:r w:rsidRPr="004D6C9B">
        <w:rPr>
          <w:lang w:val="en-US"/>
        </w:rPr>
        <w:t xml:space="preserve"> facilitator:</w:t>
      </w:r>
    </w:p>
    <w:p w14:paraId="024E50AB" w14:textId="77777777" w:rsidR="005F227A" w:rsidRPr="004D6C9B" w:rsidRDefault="005F227A" w:rsidP="000E5E0E">
      <w:pPr>
        <w:rPr>
          <w:lang w:val="en-US"/>
        </w:rPr>
      </w:pPr>
    </w:p>
    <w:p w14:paraId="117974D5" w14:textId="6AB2F198" w:rsidR="005F227A" w:rsidRPr="004D6C9B" w:rsidRDefault="005F227A" w:rsidP="000E5E0E">
      <w:pPr>
        <w:pStyle w:val="TextQuotes"/>
        <w:rPr>
          <w:lang w:val="en-US"/>
        </w:rPr>
      </w:pPr>
      <w:r w:rsidRPr="004D6C9B">
        <w:rPr>
          <w:lang w:val="en-US"/>
        </w:rPr>
        <w:t xml:space="preserve">Some people drop out after two sessions, because it makes you reflect on your own parenting skills. And sometimes, some of the things make you feel guilty </w:t>
      </w:r>
      <w:r w:rsidR="00F14BF1">
        <w:rPr>
          <w:lang w:val="en-US"/>
        </w:rPr>
        <w:t>’</w:t>
      </w:r>
      <w:r w:rsidRPr="004D6C9B">
        <w:rPr>
          <w:lang w:val="en-US"/>
        </w:rPr>
        <w:t xml:space="preserve">cause you’re like, </w:t>
      </w:r>
      <w:r w:rsidR="00F14BF1">
        <w:rPr>
          <w:lang w:val="en-US"/>
        </w:rPr>
        <w:t>“</w:t>
      </w:r>
      <w:r w:rsidRPr="004D6C9B">
        <w:rPr>
          <w:lang w:val="en-US"/>
        </w:rPr>
        <w:t>oh</w:t>
      </w:r>
      <w:r w:rsidR="00F14BF1">
        <w:rPr>
          <w:lang w:val="en-US"/>
        </w:rPr>
        <w:t xml:space="preserve">, </w:t>
      </w:r>
      <w:r w:rsidRPr="004D6C9B">
        <w:rPr>
          <w:lang w:val="en-US"/>
        </w:rPr>
        <w:t>I’ve done that, or I’ve done that before, I’ve said that to them before</w:t>
      </w:r>
      <w:r w:rsidR="00835741">
        <w:rPr>
          <w:lang w:val="en-US"/>
        </w:rPr>
        <w:t>,”</w:t>
      </w:r>
      <w:r w:rsidRPr="004D6C9B">
        <w:rPr>
          <w:lang w:val="en-US"/>
        </w:rPr>
        <w:t xml:space="preserve"> and it makes you feel guilty. And then also, it reflects on your own parents, and how your childhood was. </w:t>
      </w:r>
    </w:p>
    <w:p w14:paraId="7B83D882" w14:textId="77777777" w:rsidR="005F227A" w:rsidRPr="004D6C9B" w:rsidRDefault="005F227A" w:rsidP="000E5E0E">
      <w:pPr>
        <w:rPr>
          <w:lang w:val="en-US"/>
        </w:rPr>
      </w:pPr>
    </w:p>
    <w:p w14:paraId="0C15EEDD" w14:textId="6732AA5E" w:rsidR="005F227A" w:rsidRPr="004D6C9B" w:rsidRDefault="005F227A" w:rsidP="000E5E0E">
      <w:pPr>
        <w:rPr>
          <w:lang w:val="en-US"/>
        </w:rPr>
      </w:pPr>
      <w:r w:rsidRPr="004D6C9B">
        <w:rPr>
          <w:lang w:val="en-US"/>
        </w:rPr>
        <w:t>Very rarely, participants expressed regret about their past parenting practices in response to contemporary advice. Veronica, for instance, described how if she had possessed her current understandings of theories of attachment in earlier years, she would have parented her eldest child differently. Nevertheless, she was ultimately able to conclude that even if she had incorporated current recommendations into past practices, it “would [not] have made a huge difference</w:t>
      </w:r>
      <w:r w:rsidR="006745D2">
        <w:rPr>
          <w:lang w:val="en-US"/>
        </w:rPr>
        <w:t>.</w:t>
      </w:r>
      <w:r w:rsidRPr="004D6C9B">
        <w:rPr>
          <w:lang w:val="en-US"/>
        </w:rPr>
        <w:t xml:space="preserve">” This is illustrative of how, when accounting for regret, a small number of interviewees sometimes produced configurations of alternate futures based on </w:t>
      </w:r>
      <w:r w:rsidR="006745D2">
        <w:rPr>
          <w:lang w:val="en-US"/>
        </w:rPr>
        <w:t>“</w:t>
      </w:r>
      <w:r w:rsidRPr="004D6C9B">
        <w:rPr>
          <w:lang w:val="en-US"/>
        </w:rPr>
        <w:t>possible pasts</w:t>
      </w:r>
      <w:r w:rsidR="006745D2">
        <w:rPr>
          <w:lang w:val="en-US"/>
        </w:rPr>
        <w:t>”</w:t>
      </w:r>
      <w:r w:rsidRPr="004D6C9B">
        <w:rPr>
          <w:lang w:val="en-US"/>
        </w:rPr>
        <w:t xml:space="preserve"> </w:t>
      </w:r>
      <w:r w:rsidRPr="004D6C9B">
        <w:rPr>
          <w:lang w:val="en-US"/>
        </w:rPr>
        <w:fldChar w:fldCharType="begin"/>
      </w:r>
      <w:r w:rsidRPr="004D6C9B">
        <w:rPr>
          <w:lang w:val="en-US"/>
        </w:rPr>
        <w:instrText xml:space="preserve"> ADDIN EN.CITE &lt;EndNote&gt;&lt;Cite&gt;&lt;Author&gt;Morrison&lt;/Author&gt;&lt;Year&gt;2012&lt;/Year&gt;&lt;RecNum&gt;57&lt;/RecNum&gt;&lt;DisplayText&gt;(Morrison 2012)&lt;/DisplayText&gt;&lt;record&gt;&lt;rec-number&gt;57&lt;/rec-number&gt;&lt;foreign-keys&gt;&lt;key app="EN" db-id="22x5vxd5nt0wvkew5zexv2zezwwwvzzfwp20" timestamp="1553589010"&gt;57&lt;/key&gt;&lt;/foreign-keys&gt;&lt;ref-type name="Journal Article"&gt;17&lt;/ref-type&gt;&lt;contributors&gt;&lt;authors&gt;&lt;author&gt;Morrison, Michael&lt;/author&gt;&lt;/authors&gt;&lt;/contributors&gt;&lt;titles&gt;&lt;title&gt;Promissory futures and possible pasts: The dynamics of contemporary expectations in regenerative medicine&lt;/title&gt;&lt;secondary-title&gt;BioSocieties&lt;/secondary-title&gt;&lt;/titles&gt;&lt;periodical&gt;&lt;full-title&gt;BioSocieties&lt;/full-title&gt;&lt;/periodical&gt;&lt;pages&gt;3-22&lt;/pages&gt;&lt;volume&gt;7&lt;/volume&gt;&lt;number&gt;1&lt;/number&gt;&lt;dates&gt;&lt;year&gt;2012&lt;/year&gt;&lt;/dates&gt;&lt;isbn&gt;1745-8552&lt;/isbn&gt;&lt;urls&gt;&lt;/urls&gt;&lt;/record&gt;&lt;/Cite&gt;&lt;/EndNote&gt;</w:instrText>
      </w:r>
      <w:r w:rsidRPr="004D6C9B">
        <w:rPr>
          <w:lang w:val="en-US"/>
        </w:rPr>
        <w:fldChar w:fldCharType="separate"/>
      </w:r>
      <w:r w:rsidRPr="004D6C9B">
        <w:rPr>
          <w:noProof/>
          <w:lang w:val="en-US"/>
        </w:rPr>
        <w:t>(Morrison 2012)</w:t>
      </w:r>
      <w:r w:rsidRPr="004D6C9B">
        <w:rPr>
          <w:lang w:val="en-US"/>
        </w:rPr>
        <w:fldChar w:fldCharType="end"/>
      </w:r>
      <w:r w:rsidRPr="004D6C9B">
        <w:rPr>
          <w:lang w:val="en-US"/>
        </w:rPr>
        <w:t xml:space="preserve"> that could be strategically deployed as repair work within their narratives of being a (good) parent </w:t>
      </w:r>
      <w:r w:rsidRPr="004D6C9B">
        <w:rPr>
          <w:lang w:val="en-US"/>
        </w:rPr>
        <w:fldChar w:fldCharType="begin"/>
      </w:r>
      <w:r w:rsidRPr="004D6C9B">
        <w:rPr>
          <w:lang w:val="en-US"/>
        </w:rPr>
        <w:instrText xml:space="preserve"> ADDIN EN.CITE &lt;EndNote&gt;&lt;Cite&gt;&lt;Author&gt;Kromidas&lt;/Author&gt;&lt;Year&gt;2021&lt;/Year&gt;&lt;RecNum&gt;229&lt;/RecNum&gt;&lt;Prefix&gt;see for a similar analysis: &lt;/Prefix&gt;&lt;DisplayText&gt;(see for a similar analysis: Kromidas 2021)&lt;/DisplayText&gt;&lt;record&gt;&lt;rec-number&gt;229&lt;/rec-number&gt;&lt;foreign-keys&gt;&lt;key app="EN" db-id="22x5vxd5nt0wvkew5zexv2zezwwwvzzfwp20" timestamp="1626357911"&gt;229&lt;/key&gt;&lt;/foreign-keys&gt;&lt;ref-type name="Journal Article"&gt;17&lt;/ref-type&gt;&lt;contributors&gt;&lt;authors&gt;&lt;author&gt;Kromidas, Maria&lt;/author&gt;&lt;/authors&gt;&lt;/contributors&gt;&lt;titles&gt;&lt;title&gt;“When I was a kid:” Childhood memories, care work, and becoming mom&lt;/title&gt;&lt;secondary-title&gt;Subjectivity&lt;/secondary-title&gt;&lt;/titles&gt;&lt;periodical&gt;&lt;full-title&gt;Subjectivity&lt;/full-title&gt;&lt;/periodical&gt;&lt;pages&gt;1-17&lt;/pages&gt;&lt;dates&gt;&lt;year&gt;2021&lt;/year&gt;&lt;/dates&gt;&lt;isbn&gt;1755-635X&lt;/isbn&gt;&lt;urls&gt;&lt;/urls&gt;&lt;/record&gt;&lt;/Cite&gt;&lt;/EndNote&gt;</w:instrText>
      </w:r>
      <w:r w:rsidRPr="004D6C9B">
        <w:rPr>
          <w:lang w:val="en-US"/>
        </w:rPr>
        <w:fldChar w:fldCharType="separate"/>
      </w:r>
      <w:r w:rsidRPr="004D6C9B">
        <w:rPr>
          <w:noProof/>
          <w:lang w:val="en-US"/>
        </w:rPr>
        <w:t>(see:Kromidas 2021</w:t>
      </w:r>
      <w:r w:rsidR="00615A75">
        <w:rPr>
          <w:noProof/>
          <w:lang w:val="en-US"/>
        </w:rPr>
        <w:t xml:space="preserve"> </w:t>
      </w:r>
      <w:r w:rsidR="00615A75" w:rsidRPr="004D6C9B">
        <w:rPr>
          <w:noProof/>
          <w:lang w:val="en-US"/>
        </w:rPr>
        <w:t>for a similar analysis</w:t>
      </w:r>
      <w:r w:rsidRPr="004D6C9B">
        <w:rPr>
          <w:noProof/>
          <w:lang w:val="en-US"/>
        </w:rPr>
        <w:t>)</w:t>
      </w:r>
      <w:r w:rsidRPr="004D6C9B">
        <w:rPr>
          <w:lang w:val="en-US"/>
        </w:rPr>
        <w:fldChar w:fldCharType="end"/>
      </w:r>
      <w:r w:rsidRPr="004D6C9B">
        <w:rPr>
          <w:lang w:val="en-US"/>
        </w:rPr>
        <w:t xml:space="preserve">. </w:t>
      </w:r>
    </w:p>
    <w:p w14:paraId="40793CAC" w14:textId="77777777" w:rsidR="005F227A" w:rsidRPr="004D6C9B" w:rsidRDefault="005F227A" w:rsidP="000E5E0E">
      <w:pPr>
        <w:rPr>
          <w:lang w:val="en-US"/>
        </w:rPr>
      </w:pPr>
    </w:p>
    <w:p w14:paraId="061968A8" w14:textId="1DBED941" w:rsidR="005F227A" w:rsidRPr="004D6C9B" w:rsidRDefault="005F227A" w:rsidP="000E5E0E">
      <w:pPr>
        <w:rPr>
          <w:lang w:val="en-US"/>
        </w:rPr>
      </w:pPr>
      <w:r w:rsidRPr="004D6C9B">
        <w:rPr>
          <w:lang w:val="en-US"/>
        </w:rPr>
        <w:t xml:space="preserve">Another mother, Jane, also built up a picture of the past that she used to account for the choices she made. She felt current cultural norms did not sufficiently address the history of humanity, which she wanted to learn from and partly base her parenting practices upon. For example, Jane thought positively about co-sleeping with her children, something </w:t>
      </w:r>
      <w:r w:rsidR="00A7128E">
        <w:rPr>
          <w:lang w:val="en-US"/>
        </w:rPr>
        <w:t>that</w:t>
      </w:r>
      <w:r w:rsidR="00A7128E" w:rsidRPr="004D6C9B">
        <w:rPr>
          <w:lang w:val="en-US"/>
        </w:rPr>
        <w:t xml:space="preserve"> </w:t>
      </w:r>
      <w:r w:rsidRPr="004D6C9B">
        <w:rPr>
          <w:lang w:val="en-US"/>
        </w:rPr>
        <w:t>many of the other study participants were more hesitant about, and she also breastfed longer than is common in the UK. In the excerpt below, she talks about breastfeeding:</w:t>
      </w:r>
    </w:p>
    <w:p w14:paraId="17D0A42A" w14:textId="77777777" w:rsidR="005F227A" w:rsidRPr="004D6C9B" w:rsidRDefault="005F227A" w:rsidP="000E5E0E">
      <w:pPr>
        <w:rPr>
          <w:lang w:val="en-US"/>
        </w:rPr>
      </w:pPr>
    </w:p>
    <w:p w14:paraId="3A369C66" w14:textId="77777777" w:rsidR="005F227A" w:rsidRPr="004D6C9B" w:rsidRDefault="005F227A" w:rsidP="000E5E0E">
      <w:pPr>
        <w:pStyle w:val="TextQuotes"/>
        <w:rPr>
          <w:lang w:val="en-US"/>
        </w:rPr>
      </w:pPr>
      <w:r w:rsidRPr="004D6C9B">
        <w:rPr>
          <w:lang w:val="en-US"/>
        </w:rPr>
        <w:t>Interviewer (I): So I noticed that you said that you are breastfeeding [youngest child], and I thought that that was longer than people usually would breastfeed their child, isn’t it?</w:t>
      </w:r>
    </w:p>
    <w:p w14:paraId="5C1AD749" w14:textId="77777777" w:rsidR="005F227A" w:rsidRPr="004D6C9B" w:rsidRDefault="005F227A" w:rsidP="000E5E0E">
      <w:pPr>
        <w:pStyle w:val="TextQuotes"/>
        <w:rPr>
          <w:lang w:val="en-US"/>
        </w:rPr>
      </w:pPr>
    </w:p>
    <w:p w14:paraId="0CC1EA62" w14:textId="77777777" w:rsidR="005F227A" w:rsidRPr="004D6C9B" w:rsidRDefault="005F227A" w:rsidP="000E5E0E">
      <w:pPr>
        <w:pStyle w:val="TextQuotes"/>
        <w:rPr>
          <w:lang w:val="en-US"/>
        </w:rPr>
      </w:pPr>
      <w:r w:rsidRPr="004D6C9B">
        <w:rPr>
          <w:lang w:val="en-US"/>
        </w:rPr>
        <w:t>Jane: Yeah.</w:t>
      </w:r>
    </w:p>
    <w:p w14:paraId="0649636F" w14:textId="77777777" w:rsidR="005F227A" w:rsidRPr="004D6C9B" w:rsidRDefault="005F227A" w:rsidP="000E5E0E">
      <w:pPr>
        <w:pStyle w:val="TextQuotes"/>
        <w:rPr>
          <w:lang w:val="en-US"/>
        </w:rPr>
      </w:pPr>
    </w:p>
    <w:p w14:paraId="487844C8" w14:textId="77777777" w:rsidR="005F227A" w:rsidRPr="004D6C9B" w:rsidRDefault="005F227A" w:rsidP="000E5E0E">
      <w:pPr>
        <w:pStyle w:val="TextQuotes"/>
        <w:rPr>
          <w:lang w:val="en-US"/>
        </w:rPr>
      </w:pPr>
      <w:r w:rsidRPr="004D6C9B">
        <w:rPr>
          <w:lang w:val="en-US"/>
        </w:rPr>
        <w:lastRenderedPageBreak/>
        <w:t>I: So that’s part of the philosophy, then, that you breastfeed as long as possible?</w:t>
      </w:r>
    </w:p>
    <w:p w14:paraId="48F393FB" w14:textId="77777777" w:rsidR="005F227A" w:rsidRPr="004D6C9B" w:rsidRDefault="005F227A" w:rsidP="000E5E0E">
      <w:pPr>
        <w:pStyle w:val="TextQuotes"/>
        <w:rPr>
          <w:lang w:val="en-US"/>
        </w:rPr>
      </w:pPr>
    </w:p>
    <w:p w14:paraId="4380F088" w14:textId="35AF87CB" w:rsidR="005F227A" w:rsidRPr="004D6C9B" w:rsidRDefault="005F227A" w:rsidP="000E5E0E">
      <w:pPr>
        <w:pStyle w:val="TextQuotes"/>
        <w:rPr>
          <w:lang w:val="en-US"/>
        </w:rPr>
      </w:pPr>
      <w:r w:rsidRPr="004D6C9B">
        <w:rPr>
          <w:lang w:val="en-US"/>
        </w:rPr>
        <w:t xml:space="preserve">Jane: Yeah. Yeah. For example, [at her work], I’ll be sitting next to people saying, </w:t>
      </w:r>
      <w:r w:rsidR="006449C1">
        <w:rPr>
          <w:lang w:val="en-US"/>
        </w:rPr>
        <w:t>“</w:t>
      </w:r>
      <w:r w:rsidRPr="004D6C9B">
        <w:rPr>
          <w:lang w:val="en-US"/>
        </w:rPr>
        <w:t>isn’t it terrible, they’re breastfed till they’re, I don’t know, two, three</w:t>
      </w:r>
      <w:r w:rsidR="00867520">
        <w:rPr>
          <w:lang w:val="en-US"/>
        </w:rPr>
        <w:t>.”</w:t>
      </w:r>
      <w:r w:rsidRPr="004D6C9B">
        <w:rPr>
          <w:lang w:val="en-US"/>
        </w:rPr>
        <w:t xml:space="preserve">  </w:t>
      </w:r>
    </w:p>
    <w:p w14:paraId="44985DE8" w14:textId="77777777" w:rsidR="005F227A" w:rsidRPr="004D6C9B" w:rsidRDefault="005F227A" w:rsidP="000E5E0E">
      <w:pPr>
        <w:pStyle w:val="TextQuotes"/>
        <w:rPr>
          <w:lang w:val="en-US"/>
        </w:rPr>
      </w:pPr>
    </w:p>
    <w:p w14:paraId="24577895" w14:textId="77777777" w:rsidR="005F227A" w:rsidRPr="004D6C9B" w:rsidRDefault="005F227A" w:rsidP="000E5E0E">
      <w:pPr>
        <w:pStyle w:val="TextQuotes"/>
        <w:rPr>
          <w:lang w:val="en-US"/>
        </w:rPr>
      </w:pPr>
      <w:r w:rsidRPr="004D6C9B">
        <w:rPr>
          <w:lang w:val="en-US"/>
        </w:rPr>
        <w:t>I: They’re saying it’s terrible?</w:t>
      </w:r>
    </w:p>
    <w:p w14:paraId="4AB9A3CD" w14:textId="77777777" w:rsidR="005F227A" w:rsidRPr="004D6C9B" w:rsidRDefault="005F227A" w:rsidP="000E5E0E">
      <w:pPr>
        <w:pStyle w:val="TextQuotes"/>
        <w:rPr>
          <w:lang w:val="en-US"/>
        </w:rPr>
      </w:pPr>
    </w:p>
    <w:p w14:paraId="4ECDC7BD" w14:textId="77777777" w:rsidR="005F227A" w:rsidRPr="004D6C9B" w:rsidRDefault="005F227A" w:rsidP="000E5E0E">
      <w:pPr>
        <w:pStyle w:val="TextQuotes"/>
        <w:rPr>
          <w:lang w:val="en-US"/>
        </w:rPr>
      </w:pPr>
      <w:r w:rsidRPr="004D6C9B">
        <w:rPr>
          <w:lang w:val="en-US"/>
        </w:rPr>
        <w:t xml:space="preserve">Jane: Yeah. So it’s not a cultural norm. Whereas, I take heart from more things like anthropological studies, and thinking about the long pre-human, um, about the long human history, and that we’re a blip. </w:t>
      </w:r>
    </w:p>
    <w:p w14:paraId="47747673" w14:textId="77777777" w:rsidR="005F227A" w:rsidRPr="004D6C9B" w:rsidRDefault="005F227A" w:rsidP="000E5E0E">
      <w:pPr>
        <w:rPr>
          <w:lang w:val="en-US"/>
        </w:rPr>
      </w:pPr>
    </w:p>
    <w:p w14:paraId="59F0FCFB" w14:textId="591FA1F9" w:rsidR="005F227A" w:rsidRPr="004D6C9B" w:rsidRDefault="005F227A" w:rsidP="000E5E0E">
      <w:pPr>
        <w:rPr>
          <w:highlight w:val="yellow"/>
          <w:lang w:val="en-US"/>
        </w:rPr>
      </w:pPr>
      <w:r w:rsidRPr="004D6C9B">
        <w:rPr>
          <w:lang w:val="en-US"/>
        </w:rPr>
        <w:t>This sense of history has allowed Jane “to do what I want to do. Because I understand that the conditions we’re living in, and the societal pressures, are very much of the moment</w:t>
      </w:r>
      <w:r w:rsidR="005B3507">
        <w:rPr>
          <w:lang w:val="en-US"/>
        </w:rPr>
        <w:t>.</w:t>
      </w:r>
      <w:r w:rsidRPr="004D6C9B">
        <w:rPr>
          <w:lang w:val="en-US"/>
        </w:rPr>
        <w:t xml:space="preserve">” While in general she reflected that the </w:t>
      </w:r>
      <w:r w:rsidR="00835741">
        <w:rPr>
          <w:lang w:val="en-US"/>
        </w:rPr>
        <w:t>program</w:t>
      </w:r>
      <w:r w:rsidRPr="004D6C9B">
        <w:rPr>
          <w:lang w:val="en-US"/>
        </w:rPr>
        <w:t xml:space="preserve"> in which she participated resonated with her own parenting philosophy, at times Jane thought “that I perhaps was more radical, more, if you like, if it was a continuum, further along it, than sometimes the course was</w:t>
      </w:r>
      <w:r w:rsidR="00582CF8">
        <w:rPr>
          <w:lang w:val="en-US"/>
        </w:rPr>
        <w:t>.</w:t>
      </w:r>
      <w:r w:rsidRPr="004D6C9B">
        <w:rPr>
          <w:lang w:val="en-US"/>
        </w:rPr>
        <w:t xml:space="preserve">” As an example, she noted that where the </w:t>
      </w:r>
      <w:r w:rsidR="00835741">
        <w:rPr>
          <w:lang w:val="en-US"/>
        </w:rPr>
        <w:t>program</w:t>
      </w:r>
      <w:r w:rsidRPr="004D6C9B">
        <w:rPr>
          <w:lang w:val="en-US"/>
        </w:rPr>
        <w:t xml:space="preserve"> facilitator told participants that it is better to reward than to punish children, she argued that the word </w:t>
      </w:r>
      <w:r w:rsidR="00B7362F">
        <w:rPr>
          <w:lang w:val="en-US"/>
        </w:rPr>
        <w:t>“</w:t>
      </w:r>
      <w:r w:rsidRPr="004D6C9B">
        <w:rPr>
          <w:lang w:val="en-US"/>
        </w:rPr>
        <w:t>no</w:t>
      </w:r>
      <w:r w:rsidR="00B7362F">
        <w:rPr>
          <w:lang w:val="en-US"/>
        </w:rPr>
        <w:t>”</w:t>
      </w:r>
      <w:r w:rsidRPr="004D6C9B">
        <w:rPr>
          <w:lang w:val="en-US"/>
        </w:rPr>
        <w:t xml:space="preserve"> should not be used at all in parenting, and she thought current parenting ideas were at times rather “Victorian</w:t>
      </w:r>
      <w:r w:rsidR="003B2CC6">
        <w:rPr>
          <w:lang w:val="en-US"/>
        </w:rPr>
        <w:t>.</w:t>
      </w:r>
      <w:r w:rsidRPr="004D6C9B">
        <w:rPr>
          <w:lang w:val="en-US"/>
        </w:rPr>
        <w:t xml:space="preserve">” We can see, then, that this interviewee actively constructed a certain idea of historical parenting practices, assigning value to some of these over others. She then used them to negotiate any recommendations she received, and the cultural norms embedded in such recommendations and parenting practices. </w:t>
      </w:r>
    </w:p>
    <w:p w14:paraId="0D2615E8" w14:textId="77777777" w:rsidR="005F227A" w:rsidRPr="004D6C9B" w:rsidRDefault="005F227A" w:rsidP="000E5E0E">
      <w:pPr>
        <w:rPr>
          <w:lang w:val="en-US"/>
        </w:rPr>
      </w:pPr>
    </w:p>
    <w:p w14:paraId="09232E44" w14:textId="49D584B3" w:rsidR="005F227A" w:rsidRPr="004D6C9B" w:rsidRDefault="005F227A" w:rsidP="000E5E0E">
      <w:pPr>
        <w:rPr>
          <w:lang w:val="en-US"/>
        </w:rPr>
      </w:pPr>
      <w:r w:rsidRPr="004D6C9B">
        <w:rPr>
          <w:lang w:val="en-US"/>
        </w:rPr>
        <w:t>To summari</w:t>
      </w:r>
      <w:r w:rsidR="00F367BD">
        <w:rPr>
          <w:lang w:val="en-US"/>
        </w:rPr>
        <w:t>z</w:t>
      </w:r>
      <w:r w:rsidRPr="004D6C9B">
        <w:rPr>
          <w:lang w:val="en-US"/>
        </w:rPr>
        <w:t>e, parents relied on different constructions of present and past to negotiate parenting recommendations and what they regarded as wider norms, and to legitimi</w:t>
      </w:r>
      <w:r w:rsidR="00B10D6A">
        <w:rPr>
          <w:lang w:val="en-US"/>
        </w:rPr>
        <w:t>z</w:t>
      </w:r>
      <w:r w:rsidRPr="004D6C9B">
        <w:rPr>
          <w:lang w:val="en-US"/>
        </w:rPr>
        <w:t xml:space="preserve">e their own practices. Some mothers also reflected on the emotional challenges that could result from consciously deviating from </w:t>
      </w:r>
      <w:r w:rsidR="00C75C4A">
        <w:rPr>
          <w:lang w:val="en-US"/>
        </w:rPr>
        <w:t>“</w:t>
      </w:r>
      <w:r w:rsidRPr="004D6C9B">
        <w:rPr>
          <w:lang w:val="en-US"/>
        </w:rPr>
        <w:t>inherited</w:t>
      </w:r>
      <w:r w:rsidR="00C75C4A">
        <w:rPr>
          <w:lang w:val="en-US"/>
        </w:rPr>
        <w:t>”</w:t>
      </w:r>
      <w:r w:rsidRPr="004D6C9B">
        <w:rPr>
          <w:lang w:val="en-US"/>
        </w:rPr>
        <w:t xml:space="preserve"> practices of family or cultural norms. In the next section, we look at what kinds of futures were entailed in negotiations of expert knowledge and of wider norms and recommendations. This includes attention to instances where parents might have a different idea of what they want for the future of their children than that inscribed within expert discourse.</w:t>
      </w:r>
    </w:p>
    <w:p w14:paraId="25B29709" w14:textId="77777777" w:rsidR="005F227A" w:rsidRPr="004D6C9B" w:rsidRDefault="005F227A" w:rsidP="000E5E0E">
      <w:pPr>
        <w:rPr>
          <w:lang w:val="en-US"/>
        </w:rPr>
      </w:pPr>
    </w:p>
    <w:p w14:paraId="21A83196" w14:textId="6576BC4B" w:rsidR="005F227A" w:rsidRPr="004D6C9B" w:rsidRDefault="005F227A" w:rsidP="000E5E0E">
      <w:pPr>
        <w:pStyle w:val="Heading3"/>
        <w:rPr>
          <w:lang w:val="en-US"/>
        </w:rPr>
      </w:pPr>
      <w:r w:rsidRPr="004D6C9B">
        <w:rPr>
          <w:lang w:val="en-US"/>
        </w:rPr>
        <w:t>Negotiating the Future</w:t>
      </w:r>
    </w:p>
    <w:p w14:paraId="4C8305FB" w14:textId="1055431A" w:rsidR="005F227A" w:rsidRPr="004D6C9B" w:rsidRDefault="005F227A" w:rsidP="000E5E0E">
      <w:pPr>
        <w:rPr>
          <w:lang w:val="en-US"/>
        </w:rPr>
      </w:pPr>
      <w:r w:rsidRPr="004D6C9B">
        <w:rPr>
          <w:lang w:val="en-US"/>
        </w:rPr>
        <w:t xml:space="preserve">Visions of and hopes for the future constituted one reason why many parents suggested they wanted to participate in the parenting </w:t>
      </w:r>
      <w:r w:rsidR="00835741">
        <w:rPr>
          <w:lang w:val="en-US"/>
        </w:rPr>
        <w:t>program</w:t>
      </w:r>
      <w:r w:rsidRPr="004D6C9B">
        <w:rPr>
          <w:lang w:val="en-US"/>
        </w:rPr>
        <w:t xml:space="preserve"> from which we recruited for our study. These visions mostly related to their children’s futures and only implicitly to their own</w:t>
      </w:r>
      <w:r w:rsidR="0092583C">
        <w:rPr>
          <w:lang w:val="en-US"/>
        </w:rPr>
        <w:t>, f</w:t>
      </w:r>
      <w:r w:rsidRPr="004D6C9B">
        <w:rPr>
          <w:lang w:val="en-US"/>
        </w:rPr>
        <w:t xml:space="preserve">or example, through accounts of how they would feel about certain future outcomes for their children. Ashley, for instance, talked about how the parenting </w:t>
      </w:r>
      <w:r w:rsidR="00835741">
        <w:rPr>
          <w:lang w:val="en-US"/>
        </w:rPr>
        <w:t>program</w:t>
      </w:r>
      <w:r w:rsidRPr="004D6C9B">
        <w:rPr>
          <w:lang w:val="en-US"/>
        </w:rPr>
        <w:t xml:space="preserve"> had helped her to give her children the best </w:t>
      </w:r>
      <w:r w:rsidRPr="004D6C9B">
        <w:rPr>
          <w:lang w:val="en-US"/>
        </w:rPr>
        <w:lastRenderedPageBreak/>
        <w:t>chance not to “grow</w:t>
      </w:r>
      <w:r w:rsidR="00742C57">
        <w:rPr>
          <w:lang w:val="en-US"/>
        </w:rPr>
        <w:t>[</w:t>
      </w:r>
      <w:r w:rsidRPr="004D6C9B">
        <w:rPr>
          <w:lang w:val="en-US"/>
        </w:rPr>
        <w:t>…</w:t>
      </w:r>
      <w:r w:rsidR="00742C57">
        <w:rPr>
          <w:lang w:val="en-US"/>
        </w:rPr>
        <w:t>]</w:t>
      </w:r>
      <w:r w:rsidRPr="004D6C9B">
        <w:rPr>
          <w:lang w:val="en-US"/>
        </w:rPr>
        <w:t xml:space="preserve"> up, like, unhappy, and you don’t want your child growing up without social skills</w:t>
      </w:r>
      <w:r w:rsidR="001E39F9">
        <w:rPr>
          <w:lang w:val="en-US"/>
        </w:rPr>
        <w:t>.</w:t>
      </w:r>
      <w:r w:rsidRPr="004D6C9B">
        <w:rPr>
          <w:lang w:val="en-US"/>
        </w:rPr>
        <w:t>” Later in the interview she talked about this in relation to brain development:</w:t>
      </w:r>
    </w:p>
    <w:p w14:paraId="59895AC1" w14:textId="77777777" w:rsidR="005F227A" w:rsidRPr="004D6C9B" w:rsidRDefault="005F227A" w:rsidP="000E5E0E">
      <w:pPr>
        <w:rPr>
          <w:lang w:val="en-US"/>
        </w:rPr>
      </w:pPr>
    </w:p>
    <w:p w14:paraId="056B7F86" w14:textId="7CEAA10E" w:rsidR="005F227A" w:rsidRPr="004D6C9B" w:rsidRDefault="005F227A" w:rsidP="000E5E0E">
      <w:pPr>
        <w:pStyle w:val="TextQuotes"/>
        <w:rPr>
          <w:lang w:val="en-US"/>
        </w:rPr>
      </w:pPr>
      <w:r w:rsidRPr="004D6C9B">
        <w:rPr>
          <w:lang w:val="en-US"/>
        </w:rPr>
        <w:t>But it's important to know how a child's brain develops is all to do with how you...what you put in is what you get out. So the more time, and the more nurture you give your child, the better it will be. Like a seed</w:t>
      </w:r>
      <w:r w:rsidR="000C6BE0">
        <w:rPr>
          <w:lang w:val="en-US"/>
        </w:rPr>
        <w:t>—</w:t>
      </w:r>
      <w:r w:rsidRPr="004D6C9B">
        <w:rPr>
          <w:lang w:val="en-US"/>
        </w:rPr>
        <w:t xml:space="preserve">you plant a seed, and you give it no water, and no light, it will die and wither away. If you give it life, you feed it, you water it, you give it loads of sunlight, and fresh air, go outside, and if you put it outside, it will grow into a massive tree. </w:t>
      </w:r>
    </w:p>
    <w:p w14:paraId="0807F041" w14:textId="77777777" w:rsidR="005F227A" w:rsidRPr="004D6C9B" w:rsidRDefault="005F227A" w:rsidP="000E5E0E">
      <w:pPr>
        <w:rPr>
          <w:lang w:val="en-US"/>
        </w:rPr>
      </w:pPr>
    </w:p>
    <w:p w14:paraId="3398A669" w14:textId="1C8054E6" w:rsidR="005F227A" w:rsidRPr="004D6C9B" w:rsidRDefault="005F227A" w:rsidP="000E5E0E">
      <w:pPr>
        <w:rPr>
          <w:lang w:val="en-US"/>
        </w:rPr>
      </w:pPr>
      <w:r w:rsidRPr="004D6C9B">
        <w:rPr>
          <w:lang w:val="en-US"/>
        </w:rPr>
        <w:t>When asked how she felt about this</w:t>
      </w:r>
      <w:r w:rsidR="00DA6484">
        <w:rPr>
          <w:lang w:val="en-US"/>
        </w:rPr>
        <w:t xml:space="preserve"> idea of </w:t>
      </w:r>
      <w:r w:rsidR="00CB0D96">
        <w:rPr>
          <w:lang w:val="en-US"/>
        </w:rPr>
        <w:t>being able to influence her children’s brain development</w:t>
      </w:r>
      <w:r w:rsidRPr="004D6C9B">
        <w:rPr>
          <w:lang w:val="en-US"/>
        </w:rPr>
        <w:t>, Ashley elaborated</w:t>
      </w:r>
      <w:r w:rsidR="003935E3">
        <w:rPr>
          <w:lang w:val="en-US"/>
        </w:rPr>
        <w:t>,</w:t>
      </w:r>
    </w:p>
    <w:p w14:paraId="0234D7D9" w14:textId="77777777" w:rsidR="005F227A" w:rsidRPr="004D6C9B" w:rsidRDefault="005F227A" w:rsidP="000E5E0E">
      <w:pPr>
        <w:rPr>
          <w:lang w:val="en-US"/>
        </w:rPr>
      </w:pPr>
    </w:p>
    <w:p w14:paraId="4049612B" w14:textId="3B7A113E" w:rsidR="005F227A" w:rsidRPr="004D6C9B" w:rsidRDefault="005F227A" w:rsidP="000E5E0E">
      <w:pPr>
        <w:pStyle w:val="TextQuotes"/>
        <w:rPr>
          <w:lang w:val="en-US"/>
        </w:rPr>
      </w:pPr>
      <w:r w:rsidRPr="004D6C9B">
        <w:rPr>
          <w:lang w:val="en-US"/>
        </w:rPr>
        <w:t>I feel relieved, because I know that I can give them the best I can, and I can try and do the best I can. And having this knowledge to be able to deliver the best I can, that's the best bit. It’s be</w:t>
      </w:r>
      <w:r w:rsidR="00176577">
        <w:rPr>
          <w:lang w:val="en-US"/>
        </w:rPr>
        <w:t>[</w:t>
      </w:r>
      <w:r w:rsidRPr="004D6C9B">
        <w:rPr>
          <w:lang w:val="en-US"/>
        </w:rPr>
        <w:t>ing</w:t>
      </w:r>
      <w:r w:rsidR="00176577">
        <w:rPr>
          <w:lang w:val="en-US"/>
        </w:rPr>
        <w:t>]</w:t>
      </w:r>
      <w:r w:rsidRPr="004D6C9B">
        <w:rPr>
          <w:lang w:val="en-US"/>
        </w:rPr>
        <w:t xml:space="preserve"> able to know that this is what's wrong, and this is why they're doing certain things, and this is why they're behaving that way. </w:t>
      </w:r>
    </w:p>
    <w:p w14:paraId="5A219772" w14:textId="77777777" w:rsidR="005F227A" w:rsidRPr="004D6C9B" w:rsidRDefault="005F227A" w:rsidP="000E5E0E">
      <w:pPr>
        <w:rPr>
          <w:lang w:val="en-US"/>
        </w:rPr>
      </w:pPr>
    </w:p>
    <w:p w14:paraId="55BBE5AD" w14:textId="03260008" w:rsidR="005F227A" w:rsidRPr="004D6C9B" w:rsidRDefault="005F227A" w:rsidP="000E5E0E">
      <w:pPr>
        <w:rPr>
          <w:lang w:val="en-US"/>
        </w:rPr>
      </w:pPr>
      <w:r w:rsidRPr="004D6C9B">
        <w:rPr>
          <w:lang w:val="en-US"/>
        </w:rPr>
        <w:t xml:space="preserve">Hence, the neuroscientific notions encoded within the expertise deployed through the </w:t>
      </w:r>
      <w:r w:rsidR="00835741">
        <w:rPr>
          <w:lang w:val="en-US"/>
        </w:rPr>
        <w:t>program</w:t>
      </w:r>
      <w:r w:rsidRPr="004D6C9B">
        <w:rPr>
          <w:lang w:val="en-US"/>
        </w:rPr>
        <w:t xml:space="preserve"> was imbricated within, among other respondents</w:t>
      </w:r>
      <w:r w:rsidR="00835741">
        <w:rPr>
          <w:lang w:val="en-US"/>
        </w:rPr>
        <w:t>,</w:t>
      </w:r>
      <w:r w:rsidRPr="004D6C9B">
        <w:rPr>
          <w:lang w:val="en-US"/>
        </w:rPr>
        <w:t xml:space="preserve"> Ashley’s understandings of her parenting practices and the specific orientation of these towards ensuring a healthy, happy future. In her account, neuroscientific concepts can be seen as a sensitizing concept to think about the developing child, as a route to a different kind of metaphor: an oft-used botanical one, where children are presented as seedlings, and within which parental nurturance is valouri</w:t>
      </w:r>
      <w:r w:rsidR="0015258C">
        <w:rPr>
          <w:lang w:val="en-US"/>
        </w:rPr>
        <w:t>z</w:t>
      </w:r>
      <w:r w:rsidRPr="004D6C9B">
        <w:rPr>
          <w:lang w:val="en-US"/>
        </w:rPr>
        <w:t>ed</w:t>
      </w:r>
      <w:r w:rsidR="0015258C">
        <w:rPr>
          <w:lang w:val="en-US"/>
        </w:rPr>
        <w:t>.</w:t>
      </w:r>
      <w:r w:rsidR="0015258C" w:rsidRPr="0057592F">
        <w:rPr>
          <w:vertAlign w:val="superscript"/>
          <w:lang w:val="en-US"/>
        </w:rPr>
        <w:t>5</w:t>
      </w:r>
      <w:r w:rsidRPr="004D6C9B">
        <w:rPr>
          <w:lang w:val="en-US"/>
        </w:rPr>
        <w:t xml:space="preserve"> The result of this metaphorical translation is that rather than as a form of pressure (Wall 2010), Ashley described neuroscientific knowledge as producing an experience of </w:t>
      </w:r>
      <w:r w:rsidR="009E0C47">
        <w:rPr>
          <w:lang w:val="en-US"/>
        </w:rPr>
        <w:t>“</w:t>
      </w:r>
      <w:r w:rsidRPr="004D6C9B">
        <w:rPr>
          <w:lang w:val="en-US"/>
        </w:rPr>
        <w:t>relief</w:t>
      </w:r>
      <w:r w:rsidR="00867520">
        <w:rPr>
          <w:lang w:val="en-US"/>
        </w:rPr>
        <w:t>.”</w:t>
      </w:r>
      <w:r w:rsidRPr="004D6C9B">
        <w:rPr>
          <w:lang w:val="en-US"/>
        </w:rPr>
        <w:t xml:space="preserve">  </w:t>
      </w:r>
    </w:p>
    <w:p w14:paraId="246701F4" w14:textId="77777777" w:rsidR="005F227A" w:rsidRPr="004D6C9B" w:rsidRDefault="005F227A" w:rsidP="000E5E0E">
      <w:pPr>
        <w:rPr>
          <w:lang w:val="en-US"/>
        </w:rPr>
      </w:pPr>
    </w:p>
    <w:p w14:paraId="1EC2BAE5" w14:textId="1AD1E016" w:rsidR="005F227A" w:rsidRPr="004D6C9B" w:rsidRDefault="005F227A" w:rsidP="000E5E0E">
      <w:pPr>
        <w:rPr>
          <w:lang w:val="en-US"/>
        </w:rPr>
      </w:pPr>
      <w:r w:rsidRPr="004D6C9B">
        <w:rPr>
          <w:lang w:val="en-US"/>
        </w:rPr>
        <w:t xml:space="preserve">Another participant, Veronica, reflected on how participating in a parenting </w:t>
      </w:r>
      <w:r w:rsidR="00835741">
        <w:rPr>
          <w:lang w:val="en-US"/>
        </w:rPr>
        <w:t>program</w:t>
      </w:r>
      <w:r w:rsidRPr="004D6C9B">
        <w:rPr>
          <w:lang w:val="en-US"/>
        </w:rPr>
        <w:t xml:space="preserve"> gave her the “space to think about how you already were a parent and how you could, how you could do things differently with a more positive outcome for you and your child</w:t>
      </w:r>
      <w:r w:rsidR="006A03D2">
        <w:rPr>
          <w:lang w:val="en-US"/>
        </w:rPr>
        <w:t>.</w:t>
      </w:r>
      <w:r w:rsidRPr="004D6C9B">
        <w:rPr>
          <w:lang w:val="en-US"/>
        </w:rPr>
        <w:t xml:space="preserve">” In this way, the parenting </w:t>
      </w:r>
      <w:r w:rsidR="00835741">
        <w:rPr>
          <w:lang w:val="en-US"/>
        </w:rPr>
        <w:t>program</w:t>
      </w:r>
      <w:r w:rsidRPr="004D6C9B">
        <w:rPr>
          <w:lang w:val="en-US"/>
        </w:rPr>
        <w:t>s acted as forums within which parents were exposed to different kinds of credentialed and experiential expertise (including from other parents), and parents reflexively (re)considered present and future parenting practices in light of this. These reflexive considerations entailed shifting visions of children’s</w:t>
      </w:r>
      <w:r w:rsidR="00D122F5">
        <w:rPr>
          <w:lang w:val="en-US"/>
        </w:rPr>
        <w:t>—</w:t>
      </w:r>
      <w:r w:rsidRPr="004D6C9B">
        <w:rPr>
          <w:lang w:val="en-US"/>
        </w:rPr>
        <w:t>and, to a lesser extent, parental</w:t>
      </w:r>
      <w:r w:rsidR="00D122F5">
        <w:rPr>
          <w:lang w:val="en-US"/>
        </w:rPr>
        <w:t>—</w:t>
      </w:r>
      <w:r w:rsidRPr="004D6C9B">
        <w:rPr>
          <w:lang w:val="en-US"/>
        </w:rPr>
        <w:t xml:space="preserve">futures.  </w:t>
      </w:r>
    </w:p>
    <w:p w14:paraId="2F88A115" w14:textId="77777777" w:rsidR="005F227A" w:rsidRPr="004D6C9B" w:rsidRDefault="005F227A" w:rsidP="000E5E0E">
      <w:pPr>
        <w:rPr>
          <w:lang w:val="en-US"/>
        </w:rPr>
      </w:pPr>
    </w:p>
    <w:p w14:paraId="27987DD2" w14:textId="377B7031" w:rsidR="005F227A" w:rsidRPr="004D6C9B" w:rsidRDefault="005F227A" w:rsidP="000E5E0E">
      <w:pPr>
        <w:rPr>
          <w:lang w:val="en-US"/>
        </w:rPr>
      </w:pPr>
      <w:r w:rsidRPr="004D6C9B">
        <w:rPr>
          <w:lang w:val="en-US"/>
        </w:rPr>
        <w:t xml:space="preserve">While parenting </w:t>
      </w:r>
      <w:r w:rsidR="00835741">
        <w:rPr>
          <w:lang w:val="en-US"/>
        </w:rPr>
        <w:t>program</w:t>
      </w:r>
      <w:r w:rsidRPr="004D6C9B">
        <w:rPr>
          <w:lang w:val="en-US"/>
        </w:rPr>
        <w:t xml:space="preserve">s were one source of parenting knowledge discussed by our respondents, other sources also figured in their accounts. Jane, for instance, noted a book that helped her to deal with issues such as sibling rivalry, as her </w:t>
      </w:r>
      <w:r w:rsidRPr="004D6C9B">
        <w:rPr>
          <w:lang w:val="en-US"/>
        </w:rPr>
        <w:lastRenderedPageBreak/>
        <w:t>oldest son was “going through quite a long, difficult stage of being jealous” of her youngest child. In her telling, this book provided Jane with a “script” to deal with jealousy and aggression in a way that “is empowering for everybody</w:t>
      </w:r>
      <w:r w:rsidR="00717AC1">
        <w:rPr>
          <w:lang w:val="en-US"/>
        </w:rPr>
        <w:t>,</w:t>
      </w:r>
      <w:r w:rsidRPr="004D6C9B">
        <w:rPr>
          <w:lang w:val="en-US"/>
        </w:rPr>
        <w:t>” and did not, for instance, encourage forcing her oldest son to apologi</w:t>
      </w:r>
      <w:r w:rsidR="004F18DF">
        <w:rPr>
          <w:lang w:val="en-US"/>
        </w:rPr>
        <w:t>z</w:t>
      </w:r>
      <w:r w:rsidRPr="004D6C9B">
        <w:rPr>
          <w:lang w:val="en-US"/>
        </w:rPr>
        <w:t xml:space="preserve">e for confrontational acts. Jane linked this script to a robust vision for the future, relating to very broad results: </w:t>
      </w:r>
    </w:p>
    <w:p w14:paraId="201F96F1" w14:textId="77777777" w:rsidR="005F227A" w:rsidRPr="004D6C9B" w:rsidRDefault="005F227A" w:rsidP="000E5E0E">
      <w:pPr>
        <w:rPr>
          <w:lang w:val="en-US"/>
        </w:rPr>
      </w:pPr>
    </w:p>
    <w:p w14:paraId="76EE511F" w14:textId="3ADC4232" w:rsidR="005F227A" w:rsidRPr="004D6C9B" w:rsidRDefault="00293BB5" w:rsidP="000E5E0E">
      <w:pPr>
        <w:pStyle w:val="TextQuotes"/>
        <w:rPr>
          <w:lang w:val="en-US"/>
        </w:rPr>
      </w:pPr>
      <w:r>
        <w:rPr>
          <w:lang w:val="en-US"/>
        </w:rPr>
        <w:t>T</w:t>
      </w:r>
      <w:r w:rsidR="005F227A" w:rsidRPr="004D6C9B">
        <w:rPr>
          <w:lang w:val="en-US"/>
        </w:rPr>
        <w:t>here</w:t>
      </w:r>
      <w:r>
        <w:rPr>
          <w:lang w:val="en-US"/>
        </w:rPr>
        <w:t>’</w:t>
      </w:r>
      <w:r w:rsidR="005F227A" w:rsidRPr="004D6C9B">
        <w:rPr>
          <w:lang w:val="en-US"/>
        </w:rPr>
        <w:t>s a lot that I believe is very much all tied up, a lot of sort of society's bigger problems</w:t>
      </w:r>
      <w:r w:rsidR="00E30CF7">
        <w:rPr>
          <w:lang w:val="en-US"/>
        </w:rPr>
        <w:t xml:space="preserve"> </w:t>
      </w:r>
      <w:r w:rsidR="005F227A" w:rsidRPr="004D6C9B">
        <w:rPr>
          <w:lang w:val="en-US"/>
        </w:rPr>
        <w:t xml:space="preserve">[…such as] education, health, all the big ones, everything. The way that we talk to each other, happiness. Even, it can even take it more to things like climate change, and like, if we felt confident in ourselves, then we'd be able to build stronger communities, you know, it would just have all these wonderful repercussions. </w:t>
      </w:r>
    </w:p>
    <w:p w14:paraId="2FAB0D98" w14:textId="77777777" w:rsidR="005F227A" w:rsidRPr="004D6C9B" w:rsidRDefault="005F227A" w:rsidP="000E5E0E">
      <w:pPr>
        <w:rPr>
          <w:lang w:val="en-US"/>
        </w:rPr>
      </w:pPr>
    </w:p>
    <w:p w14:paraId="50355975" w14:textId="77777777" w:rsidR="005F227A" w:rsidRPr="004D6C9B" w:rsidRDefault="005F227A" w:rsidP="000E5E0E">
      <w:pPr>
        <w:rPr>
          <w:lang w:val="en-US"/>
        </w:rPr>
      </w:pPr>
      <w:r w:rsidRPr="004D6C9B">
        <w:rPr>
          <w:lang w:val="en-US"/>
        </w:rPr>
        <w:t xml:space="preserve">Thus, Jane expressed a political imaginary in which responsible parents can help shape the future not just for their own children but for everyone. Jane was the only respondent that explicitly linked the way she raised her children to an imaginary of the future for society in general. </w:t>
      </w:r>
    </w:p>
    <w:p w14:paraId="29B5C428" w14:textId="77777777" w:rsidR="005F227A" w:rsidRPr="004D6C9B" w:rsidRDefault="005F227A" w:rsidP="000E5E0E">
      <w:pPr>
        <w:rPr>
          <w:lang w:val="en-US"/>
        </w:rPr>
      </w:pPr>
    </w:p>
    <w:p w14:paraId="3D330687" w14:textId="7E67ABE1" w:rsidR="005F227A" w:rsidRPr="004D6C9B" w:rsidRDefault="005F227A" w:rsidP="000E5E0E">
      <w:pPr>
        <w:rPr>
          <w:lang w:val="en-US"/>
        </w:rPr>
      </w:pPr>
      <w:r w:rsidRPr="004D6C9B">
        <w:rPr>
          <w:lang w:val="en-US"/>
        </w:rPr>
        <w:t xml:space="preserve">In a different way, Thea and Charlie, the two mothers with whom we opened this paper, were concerned that the recommendations received in the parenting </w:t>
      </w:r>
      <w:r w:rsidR="00835741">
        <w:rPr>
          <w:lang w:val="en-US"/>
        </w:rPr>
        <w:t>program</w:t>
      </w:r>
      <w:r w:rsidRPr="004D6C9B">
        <w:rPr>
          <w:lang w:val="en-US"/>
        </w:rPr>
        <w:t xml:space="preserve"> they had participated in did not sufficiently address the hardships they saw as laying ahead of their children. They discussed how the emphasis on children’s needs within parenting </w:t>
      </w:r>
      <w:r w:rsidR="00835741">
        <w:rPr>
          <w:lang w:val="en-US"/>
        </w:rPr>
        <w:t>program</w:t>
      </w:r>
      <w:r w:rsidRPr="004D6C9B">
        <w:rPr>
          <w:lang w:val="en-US"/>
        </w:rPr>
        <w:t>s is not necessarily unwarranted or undesirable, but that it nevertheless does not always prepare children well for the future. The two friends talked about how they and their parents were raised, including how their parents “got the belt” as a punishment, and how they themselves would not speak rudely to their parents while parents nowadays were advised not to raise their voices to children. Thea gave the example of one of their friends whose “neighbor complained, so she [the friend] had to go to a class on why you can’t shout at your child</w:t>
      </w:r>
      <w:r w:rsidR="00CF1DA7">
        <w:rPr>
          <w:lang w:val="en-US"/>
        </w:rPr>
        <w:t>,</w:t>
      </w:r>
      <w:r w:rsidRPr="004D6C9B">
        <w:rPr>
          <w:lang w:val="en-US"/>
        </w:rPr>
        <w:t>” and continued to discuss contemporary parenting ideas:</w:t>
      </w:r>
    </w:p>
    <w:p w14:paraId="698E3445" w14:textId="77777777" w:rsidR="005F227A" w:rsidRPr="004D6C9B" w:rsidRDefault="005F227A" w:rsidP="000E5E0E">
      <w:pPr>
        <w:rPr>
          <w:lang w:val="en-US"/>
        </w:rPr>
      </w:pPr>
    </w:p>
    <w:p w14:paraId="0F7822FF" w14:textId="554645D1" w:rsidR="005F227A" w:rsidRPr="004D6C9B" w:rsidRDefault="005F227A" w:rsidP="000E5E0E">
      <w:pPr>
        <w:pStyle w:val="TextQuotes"/>
        <w:rPr>
          <w:lang w:val="en-US"/>
        </w:rPr>
      </w:pPr>
      <w:r w:rsidRPr="004D6C9B">
        <w:rPr>
          <w:lang w:val="en-US"/>
        </w:rPr>
        <w:t xml:space="preserve">We want children to be happy and stuff like that, </w:t>
      </w:r>
      <w:r w:rsidRPr="004D6C9B">
        <w:rPr>
          <w:iCs/>
          <w:lang w:val="en-US"/>
        </w:rPr>
        <w:t>but</w:t>
      </w:r>
      <w:r w:rsidRPr="004D6C9B">
        <w:rPr>
          <w:lang w:val="en-US"/>
        </w:rPr>
        <w:t xml:space="preserve"> they’re taking liberties. Like, they’re just…they’re letting them run riot and it is going to be worse in </w:t>
      </w:r>
      <w:r w:rsidR="00F92904">
        <w:rPr>
          <w:lang w:val="en-US"/>
        </w:rPr>
        <w:t>twenty</w:t>
      </w:r>
      <w:r w:rsidR="00F92904" w:rsidRPr="004D6C9B">
        <w:rPr>
          <w:lang w:val="en-US"/>
        </w:rPr>
        <w:t xml:space="preserve"> </w:t>
      </w:r>
      <w:r w:rsidRPr="004D6C9B">
        <w:rPr>
          <w:lang w:val="en-US"/>
        </w:rPr>
        <w:t xml:space="preserve">years’ time, because everybody’s going to be taking drugs and it’s not going to be a big deal </w:t>
      </w:r>
      <w:r w:rsidRPr="0077529C">
        <w:rPr>
          <w:lang w:val="en-US"/>
        </w:rPr>
        <w:t xml:space="preserve">and </w:t>
      </w:r>
      <w:r w:rsidRPr="0057592F">
        <w:rPr>
          <w:lang w:val="en-US"/>
        </w:rPr>
        <w:t>…</w:t>
      </w:r>
      <w:r w:rsidRPr="0077529C">
        <w:rPr>
          <w:lang w:val="en-US"/>
        </w:rPr>
        <w:t xml:space="preserve">, nobody’s got any authority any more, </w:t>
      </w:r>
      <w:r w:rsidR="00AE2EF0" w:rsidRPr="0077529C">
        <w:rPr>
          <w:lang w:val="en-US"/>
        </w:rPr>
        <w:t>’</w:t>
      </w:r>
      <w:r w:rsidRPr="0077529C">
        <w:rPr>
          <w:lang w:val="en-US"/>
        </w:rPr>
        <w:t>cause your mum…you cannae have authority at home, then…and there’s no authority out and about, do you ken</w:t>
      </w:r>
      <w:r w:rsidR="005F649B" w:rsidRPr="0077529C">
        <w:rPr>
          <w:lang w:val="en-US"/>
        </w:rPr>
        <w:t xml:space="preserve"> [know]</w:t>
      </w:r>
      <w:r w:rsidRPr="0077529C">
        <w:rPr>
          <w:lang w:val="en-US"/>
        </w:rPr>
        <w:t xml:space="preserve"> what I mean, then what are you meant to do? Nobody’s going to be able to control their kids because we cannae hit…smack bums. You can’t fret on them. You can’t shout at them.</w:t>
      </w:r>
      <w:r w:rsidR="0077529C" w:rsidRPr="0077529C">
        <w:rPr>
          <w:lang w:val="en-US"/>
        </w:rPr>
        <w:t xml:space="preserve"> </w:t>
      </w:r>
      <w:r w:rsidRPr="0057592F">
        <w:rPr>
          <w:lang w:val="en-US"/>
        </w:rPr>
        <w:t>…</w:t>
      </w:r>
      <w:r w:rsidRPr="0077529C">
        <w:rPr>
          <w:lang w:val="en-US"/>
        </w:rPr>
        <w:t xml:space="preserve"> And I’m like</w:t>
      </w:r>
      <w:r w:rsidRPr="004D6C9B">
        <w:rPr>
          <w:lang w:val="en-US"/>
        </w:rPr>
        <w:t xml:space="preserve">, that’s great. That’s great for them now. Like, brilliant. Do you know what I mean, we’ll have really good babies and that, but when they’re adults, </w:t>
      </w:r>
      <w:r w:rsidRPr="004D6C9B">
        <w:rPr>
          <w:lang w:val="en-US"/>
        </w:rPr>
        <w:lastRenderedPageBreak/>
        <w:t>what are they going to be like then? And they’re trying to say that they’re growing into better individuals and that. And I’m like, well the world’s a lot worse now. But I cannae do…they never had all these bums, people not working, people on so much drugs, like, killing people and stuff like that back…and those people were terrified, like, I’m not going to do that. If my mum finds out, I’m going to get a foot up the arse, ken [do you know] what I mean</w:t>
      </w:r>
      <w:r w:rsidR="00EF00B4">
        <w:rPr>
          <w:lang w:val="en-US"/>
        </w:rPr>
        <w:t>?</w:t>
      </w:r>
    </w:p>
    <w:p w14:paraId="0EE341A5" w14:textId="77777777" w:rsidR="005F227A" w:rsidRPr="004D6C9B" w:rsidRDefault="005F227A" w:rsidP="000E5E0E">
      <w:pPr>
        <w:rPr>
          <w:lang w:val="en-US"/>
        </w:rPr>
      </w:pPr>
    </w:p>
    <w:p w14:paraId="3F5A027A" w14:textId="1B27CC50" w:rsidR="005F227A" w:rsidRPr="004D6C9B" w:rsidRDefault="005F227A" w:rsidP="000E5E0E">
      <w:pPr>
        <w:rPr>
          <w:lang w:val="en-US"/>
        </w:rPr>
      </w:pPr>
      <w:r w:rsidRPr="004D6C9B">
        <w:rPr>
          <w:lang w:val="en-US"/>
        </w:rPr>
        <w:t>Thus, temporal configurations of imagined pasts and anticipated futures can serve to legitimate current parenting practices that are regarded as having contextual salience within parents’ lives, and hence delegitimi</w:t>
      </w:r>
      <w:r w:rsidR="006743C6">
        <w:rPr>
          <w:lang w:val="en-US"/>
        </w:rPr>
        <w:t>z</w:t>
      </w:r>
      <w:r w:rsidRPr="004D6C9B">
        <w:rPr>
          <w:lang w:val="en-US"/>
        </w:rPr>
        <w:t xml:space="preserve">e the recommendations received in various parenting </w:t>
      </w:r>
      <w:r w:rsidR="00835741">
        <w:rPr>
          <w:lang w:val="en-US"/>
        </w:rPr>
        <w:t>program</w:t>
      </w:r>
      <w:r w:rsidRPr="004D6C9B">
        <w:rPr>
          <w:lang w:val="en-US"/>
        </w:rPr>
        <w:t xml:space="preserve">s. In line with Kromidas (2021), we could </w:t>
      </w:r>
      <w:r w:rsidR="00CA4B3C" w:rsidRPr="004D6C9B">
        <w:rPr>
          <w:lang w:val="en-US"/>
        </w:rPr>
        <w:t>analyze</w:t>
      </w:r>
      <w:r w:rsidRPr="004D6C9B">
        <w:rPr>
          <w:lang w:val="en-US"/>
        </w:rPr>
        <w:t xml:space="preserve"> this as parents drawing on an image of their own childhood and the future that childhood enabled for them, in order to think about the present and the future of their own children, or “to shape how children’s past will shape their futures” (</w:t>
      </w:r>
      <w:r w:rsidR="00637286">
        <w:rPr>
          <w:lang w:val="en-US"/>
        </w:rPr>
        <w:t>Kromidas 2021</w:t>
      </w:r>
      <w:r w:rsidR="008914C4">
        <w:rPr>
          <w:lang w:val="en-US"/>
        </w:rPr>
        <w:t>,</w:t>
      </w:r>
      <w:r w:rsidRPr="004D6C9B">
        <w:rPr>
          <w:lang w:val="en-US"/>
        </w:rPr>
        <w:t xml:space="preserve"> </w:t>
      </w:r>
      <w:r w:rsidR="0057592F">
        <w:rPr>
          <w:lang w:val="en-US"/>
        </w:rPr>
        <w:t>49).</w:t>
      </w:r>
      <w:r w:rsidRPr="004D6C9B">
        <w:rPr>
          <w:lang w:val="en-US"/>
        </w:rPr>
        <w:t xml:space="preserve"> The construction of such temporal imaginaries within Thea and Charlie’s talk can also be regarded as a reaction to some of the middle-class norms that are imbued within </w:t>
      </w:r>
      <w:r w:rsidR="009E0A74">
        <w:rPr>
          <w:lang w:val="en-US"/>
        </w:rPr>
        <w:t>a</w:t>
      </w:r>
      <w:r w:rsidRPr="004D6C9B">
        <w:rPr>
          <w:lang w:val="en-US"/>
        </w:rPr>
        <w:t xml:space="preserve">nglophonic brain-based parenting advice </w:t>
      </w:r>
      <w:r w:rsidRPr="004D6C9B">
        <w:rPr>
          <w:lang w:val="en-US"/>
        </w:rPr>
        <w:fldChar w:fldCharType="begin"/>
      </w:r>
      <w:r w:rsidRPr="004D6C9B">
        <w:rPr>
          <w:lang w:val="en-US"/>
        </w:rPr>
        <w:instrText xml:space="preserve"> ADDIN EN.CITE &lt;EndNote&gt;&lt;Cite&gt;&lt;Author&gt;Edwards&lt;/Author&gt;&lt;Year&gt;2015&lt;/Year&gt;&lt;RecNum&gt;233&lt;/RecNum&gt;&lt;DisplayText&gt;(Edwards, Gillies, and Horsley 2015)&lt;/DisplayText&gt;&lt;record&gt;&lt;rec-number&gt;233&lt;/rec-number&gt;&lt;foreign-keys&gt;&lt;key app="EN" db-id="22x5vxd5nt0wvkew5zexv2zezwwwvzzfwp20" timestamp="1626791595"&gt;233&lt;/key&gt;&lt;/foreign-keys&gt;&lt;ref-type name="Journal Article"&gt;17&lt;/ref-type&gt;&lt;contributors&gt;&lt;authors&gt;&lt;author&gt;Edwards, Rosalind&lt;/author&gt;&lt;author&gt;Gillies, Val&lt;/author&gt;&lt;author&gt;Horsley, Nicola&lt;/author&gt;&lt;/authors&gt;&lt;/contributors&gt;&lt;titles&gt;&lt;title&gt;Brain science and early years policy: Hopeful ethos or ‘cruel optimism’?&lt;/title&gt;&lt;secondary-title&gt;Critical Social Policy&lt;/secondary-title&gt;&lt;/titles&gt;&lt;periodical&gt;&lt;full-title&gt;Critical Social Policy&lt;/full-title&gt;&lt;/periodical&gt;&lt;pages&gt;167-187&lt;/pages&gt;&lt;volume&gt;35&lt;/volume&gt;&lt;number&gt;2&lt;/number&gt;&lt;dates&gt;&lt;year&gt;2015&lt;/year&gt;&lt;/dates&gt;&lt;isbn&gt;0261-0183&lt;/isbn&gt;&lt;urls&gt;&lt;/urls&gt;&lt;/record&gt;&lt;/Cite&gt;&lt;/EndNote&gt;</w:instrText>
      </w:r>
      <w:r w:rsidRPr="004D6C9B">
        <w:rPr>
          <w:lang w:val="en-US"/>
        </w:rPr>
        <w:fldChar w:fldCharType="separate"/>
      </w:r>
      <w:r w:rsidRPr="004D6C9B">
        <w:rPr>
          <w:noProof/>
          <w:lang w:val="en-US"/>
        </w:rPr>
        <w:t>(Edwards, Gillies, and Horsley 2015)</w:t>
      </w:r>
      <w:r w:rsidRPr="004D6C9B">
        <w:rPr>
          <w:lang w:val="en-US"/>
        </w:rPr>
        <w:fldChar w:fldCharType="end"/>
      </w:r>
      <w:r w:rsidRPr="004D6C9B">
        <w:rPr>
          <w:lang w:val="en-US"/>
        </w:rPr>
        <w:t xml:space="preserve">. </w:t>
      </w:r>
    </w:p>
    <w:p w14:paraId="7B1DCA40" w14:textId="77777777" w:rsidR="005F227A" w:rsidRPr="004D6C9B" w:rsidRDefault="005F227A" w:rsidP="000E5E0E">
      <w:pPr>
        <w:rPr>
          <w:lang w:val="en-US"/>
        </w:rPr>
      </w:pPr>
    </w:p>
    <w:p w14:paraId="40E4E17A" w14:textId="008A48EE" w:rsidR="005F227A" w:rsidRPr="004D6C9B" w:rsidRDefault="005F227A" w:rsidP="000E5E0E">
      <w:pPr>
        <w:rPr>
          <w:lang w:val="en-US"/>
        </w:rPr>
      </w:pPr>
      <w:r w:rsidRPr="004D6C9B">
        <w:rPr>
          <w:lang w:val="en-US"/>
        </w:rPr>
        <w:t>Other interviewees</w:t>
      </w:r>
      <w:r w:rsidR="00254528">
        <w:rPr>
          <w:lang w:val="en-US"/>
        </w:rPr>
        <w:t>—in particular, some of the fathers—</w:t>
      </w:r>
      <w:r w:rsidRPr="004D6C9B">
        <w:rPr>
          <w:lang w:val="en-US"/>
        </w:rPr>
        <w:t>appeared to feel less able to negotiate the future</w:t>
      </w:r>
      <w:r w:rsidR="00254528">
        <w:rPr>
          <w:lang w:val="en-US"/>
        </w:rPr>
        <w:t xml:space="preserve">. </w:t>
      </w:r>
      <w:r w:rsidRPr="004D6C9B">
        <w:rPr>
          <w:lang w:val="en-US"/>
        </w:rPr>
        <w:t xml:space="preserve">Two of them did not have shared custody of their children and were not allowed to see much of them. For instance, Mark was permitted to see his daughter with supervision for a couple of hours per week. He did not complete the parenting </w:t>
      </w:r>
      <w:r w:rsidR="00835741">
        <w:rPr>
          <w:lang w:val="en-US"/>
        </w:rPr>
        <w:t>program</w:t>
      </w:r>
      <w:r w:rsidRPr="004D6C9B">
        <w:rPr>
          <w:lang w:val="en-US"/>
        </w:rPr>
        <w:t xml:space="preserve"> because he “missed too much of it to pass</w:t>
      </w:r>
      <w:r w:rsidR="00254528">
        <w:rPr>
          <w:lang w:val="en-US"/>
        </w:rPr>
        <w:t>.</w:t>
      </w:r>
      <w:r w:rsidRPr="004D6C9B">
        <w:rPr>
          <w:lang w:val="en-US"/>
        </w:rPr>
        <w:t>” In the interview, he asked, rhetorically, “</w:t>
      </w:r>
      <w:r w:rsidR="007D22DE">
        <w:rPr>
          <w:lang w:val="en-US"/>
        </w:rPr>
        <w:t>W</w:t>
      </w:r>
      <w:r w:rsidRPr="004D6C9B">
        <w:rPr>
          <w:lang w:val="en-US"/>
        </w:rPr>
        <w:t>hy do I need a bit of paper to tell me…to tell somebody that I ken [know] how to raise a child with confidence?” He spoke of the importance of attachment for his daughter, without elaborating on where he’d learned of this concept and its import. However, Mark felt that he was insufficiently involved in his daughter’s life to be able to implement the recommendations he had received around attachment-based parenting, which appeared to enjoin some anxieties about the future relationship he might have with his child:</w:t>
      </w:r>
    </w:p>
    <w:p w14:paraId="27AAD246" w14:textId="77777777" w:rsidR="005F227A" w:rsidRPr="004D6C9B" w:rsidRDefault="005F227A" w:rsidP="000E5E0E">
      <w:pPr>
        <w:rPr>
          <w:lang w:val="en-US"/>
        </w:rPr>
      </w:pPr>
    </w:p>
    <w:p w14:paraId="5F518FCF" w14:textId="44415AB9" w:rsidR="005F227A" w:rsidRPr="004D6C9B" w:rsidRDefault="005F227A" w:rsidP="000E5E0E">
      <w:pPr>
        <w:pStyle w:val="TextQuotes"/>
        <w:rPr>
          <w:lang w:val="en-US"/>
        </w:rPr>
      </w:pPr>
      <w:r w:rsidRPr="004D6C9B">
        <w:rPr>
          <w:lang w:val="en-US"/>
        </w:rPr>
        <w:t xml:space="preserve">I ken how to do it [know how an attachment is formed]; I spoke to my </w:t>
      </w:r>
      <w:r w:rsidR="00056389">
        <w:rPr>
          <w:lang w:val="en-US"/>
        </w:rPr>
        <w:t>m</w:t>
      </w:r>
      <w:r w:rsidRPr="004D6C9B">
        <w:rPr>
          <w:lang w:val="en-US"/>
        </w:rPr>
        <w:t>um about how to do it and she said, ‘well</w:t>
      </w:r>
      <w:r w:rsidR="00056389">
        <w:rPr>
          <w:lang w:val="en-US"/>
        </w:rPr>
        <w:t>,</w:t>
      </w:r>
      <w:r w:rsidRPr="004D6C9B">
        <w:rPr>
          <w:lang w:val="en-US"/>
        </w:rPr>
        <w:t xml:space="preserve"> if that’s how you believe it needs to be done</w:t>
      </w:r>
      <w:r w:rsidR="00056389">
        <w:rPr>
          <w:lang w:val="en-US"/>
        </w:rPr>
        <w:t xml:space="preserve">, </w:t>
      </w:r>
      <w:r w:rsidRPr="004D6C9B">
        <w:rPr>
          <w:lang w:val="en-US"/>
        </w:rPr>
        <w:t>then you need to do it</w:t>
      </w:r>
      <w:r w:rsidR="00056389">
        <w:rPr>
          <w:lang w:val="en-US"/>
        </w:rPr>
        <w:t>,</w:t>
      </w:r>
      <w:r w:rsidRPr="004D6C9B">
        <w:rPr>
          <w:lang w:val="en-US"/>
        </w:rPr>
        <w:t xml:space="preserve"> but you’ll need to wait until all this [custody battle] is done</w:t>
      </w:r>
      <w:r w:rsidR="00835741">
        <w:rPr>
          <w:lang w:val="en-US"/>
        </w:rPr>
        <w:t>,”</w:t>
      </w:r>
      <w:r w:rsidRPr="004D6C9B">
        <w:rPr>
          <w:lang w:val="en-US"/>
        </w:rPr>
        <w:t xml:space="preserve"> but it might be too late by then. Once a child becomes two</w:t>
      </w:r>
      <w:r w:rsidR="007E5ADA">
        <w:rPr>
          <w:lang w:val="en-US"/>
        </w:rPr>
        <w:t>,</w:t>
      </w:r>
      <w:r w:rsidRPr="004D6C9B">
        <w:rPr>
          <w:lang w:val="en-US"/>
        </w:rPr>
        <w:t xml:space="preserve"> that’s when it gets harder to form more, form more, stronger bonds with other people without them being afraid of other people. </w:t>
      </w:r>
    </w:p>
    <w:p w14:paraId="5706E3DF" w14:textId="77777777" w:rsidR="005F227A" w:rsidRPr="004D6C9B" w:rsidRDefault="005F227A" w:rsidP="000E5E0E">
      <w:pPr>
        <w:rPr>
          <w:lang w:val="en-US"/>
        </w:rPr>
      </w:pPr>
    </w:p>
    <w:p w14:paraId="3E60BC87" w14:textId="08C82445" w:rsidR="005F227A" w:rsidRPr="004D6C9B" w:rsidRDefault="005F227A" w:rsidP="000E5E0E">
      <w:pPr>
        <w:rPr>
          <w:lang w:val="en-US"/>
        </w:rPr>
      </w:pPr>
      <w:r w:rsidRPr="004D6C9B">
        <w:rPr>
          <w:lang w:val="en-US"/>
        </w:rPr>
        <w:t xml:space="preserve">The capacities of parents to render parenting recommendations actionable and to reflect on, contest, or rework them may thus be impacted by wider factors and contexts </w:t>
      </w:r>
      <w:r w:rsidR="002534F4">
        <w:rPr>
          <w:lang w:val="en-US"/>
        </w:rPr>
        <w:t>that</w:t>
      </w:r>
      <w:r w:rsidR="002534F4" w:rsidRPr="004D6C9B">
        <w:rPr>
          <w:lang w:val="en-US"/>
        </w:rPr>
        <w:t xml:space="preserve"> </w:t>
      </w:r>
      <w:r w:rsidRPr="004D6C9B">
        <w:rPr>
          <w:lang w:val="en-US"/>
        </w:rPr>
        <w:t xml:space="preserve">shape parental agency and practices. Alongside other matters that </w:t>
      </w:r>
      <w:r w:rsidRPr="004D6C9B">
        <w:rPr>
          <w:lang w:val="en-US"/>
        </w:rPr>
        <w:lastRenderedPageBreak/>
        <w:t xml:space="preserve">constrained both his and his former partner’s ability to parent their child as they wished, Mark also spoke of how gendered norms impacted his parenting: “society says women look after bairns [children], dad works” </w:t>
      </w:r>
      <w:r w:rsidRPr="004D6C9B">
        <w:rPr>
          <w:lang w:val="en-US"/>
        </w:rPr>
        <w:fldChar w:fldCharType="begin"/>
      </w:r>
      <w:r w:rsidRPr="004D6C9B">
        <w:rPr>
          <w:lang w:val="en-US"/>
        </w:rPr>
        <w:instrText xml:space="preserve"> ADDIN EN.CITE &lt;EndNote&gt;&lt;Cite&gt;&lt;Author&gt;Miller&lt;/Author&gt;&lt;Year&gt;2011&lt;/Year&gt;&lt;RecNum&gt;283&lt;/RecNum&gt;&lt;Prefix&gt;see also: &lt;/Prefix&gt;&lt;DisplayText&gt;(see also: Miller 2011; Schmitz 2016)&lt;/DisplayText&gt;&lt;record&gt;&lt;rec-number&gt;283&lt;/rec-number&gt;&lt;foreign-keys&gt;&lt;key app="EN" db-id="22x5vxd5nt0wvkew5zexv2zezwwwvzzfwp20" timestamp="1629730198"&gt;283&lt;/key&gt;&lt;/foreign-keys&gt;&lt;ref-type name="Journal Article"&gt;17&lt;/ref-type&gt;&lt;contributors&gt;&lt;authors&gt;&lt;author&gt;Miller, Tina&lt;/author&gt;&lt;/authors&gt;&lt;/contributors&gt;&lt;titles&gt;&lt;title&gt;Falling back into gender? Men’s narratives and practices around first-time fatherhood&lt;/title&gt;&lt;secondary-title&gt;Sociology&lt;/secondary-title&gt;&lt;/titles&gt;&lt;periodical&gt;&lt;full-title&gt;Sociology&lt;/full-title&gt;&lt;/periodical&gt;&lt;pages&gt;1094-1109&lt;/pages&gt;&lt;volume&gt;45&lt;/volume&gt;&lt;number&gt;6&lt;/number&gt;&lt;dates&gt;&lt;year&gt;2011&lt;/year&gt;&lt;/dates&gt;&lt;isbn&gt;0038-0385&lt;/isbn&gt;&lt;urls&gt;&lt;/urls&gt;&lt;/record&gt;&lt;/Cite&gt;&lt;Cite&gt;&lt;Author&gt;Schmitz&lt;/Author&gt;&lt;Year&gt;2016&lt;/Year&gt;&lt;RecNum&gt;284&lt;/RecNum&gt;&lt;record&gt;&lt;rec-number&gt;284&lt;/rec-number&gt;&lt;foreign-keys&gt;&lt;key app="EN" db-id="22x5vxd5nt0wvkew5zexv2zezwwwvzzfwp20" timestamp="1629730708"&gt;284&lt;/key&gt;&lt;/foreign-keys&gt;&lt;ref-type name="Journal Article"&gt;17&lt;/ref-type&gt;&lt;contributors&gt;&lt;authors&gt;&lt;author&gt;Schmitz, Rachel M&lt;/author&gt;&lt;/authors&gt;&lt;/contributors&gt;&lt;titles&gt;&lt;title&gt;Constructing men as fathers: A content analysis of formulations of fatherhood in parenting magazines&lt;/title&gt;&lt;secondary-title&gt;The Journal of Men’s studies&lt;/secondary-title&gt;&lt;/titles&gt;&lt;periodical&gt;&lt;full-title&gt;The Journal of Men’s studies&lt;/full-title&gt;&lt;/periodical&gt;&lt;pages&gt;3-23&lt;/pages&gt;&lt;volume&gt;24&lt;/volume&gt;&lt;number&gt;1&lt;/number&gt;&lt;dates&gt;&lt;year&gt;2016&lt;/year&gt;&lt;/dates&gt;&lt;isbn&gt;1060-8265&lt;/isbn&gt;&lt;urls&gt;&lt;/urls&gt;&lt;/record&gt;&lt;/Cite&gt;&lt;/EndNote&gt;</w:instrText>
      </w:r>
      <w:r w:rsidRPr="004D6C9B">
        <w:rPr>
          <w:lang w:val="en-US"/>
        </w:rPr>
        <w:fldChar w:fldCharType="separate"/>
      </w:r>
      <w:r w:rsidRPr="004D6C9B">
        <w:rPr>
          <w:noProof/>
          <w:lang w:val="en-US"/>
        </w:rPr>
        <w:t>(see also Miller 2011; Schmitz 2016)</w:t>
      </w:r>
      <w:r w:rsidRPr="004D6C9B">
        <w:rPr>
          <w:lang w:val="en-US"/>
        </w:rPr>
        <w:fldChar w:fldCharType="end"/>
      </w:r>
      <w:r w:rsidRPr="004D6C9B">
        <w:rPr>
          <w:lang w:val="en-US"/>
        </w:rPr>
        <w:t xml:space="preserve">. Such norms about the </w:t>
      </w:r>
      <w:r w:rsidR="00446495">
        <w:rPr>
          <w:lang w:val="en-US"/>
        </w:rPr>
        <w:t>“</w:t>
      </w:r>
      <w:r w:rsidRPr="004D6C9B">
        <w:rPr>
          <w:lang w:val="en-US"/>
        </w:rPr>
        <w:t>proper</w:t>
      </w:r>
      <w:r w:rsidR="00446495">
        <w:rPr>
          <w:lang w:val="en-US"/>
        </w:rPr>
        <w:t>”</w:t>
      </w:r>
      <w:r w:rsidRPr="004D6C9B">
        <w:rPr>
          <w:lang w:val="en-US"/>
        </w:rPr>
        <w:t xml:space="preserve"> role of men and women in relation to their children can themselves be read as enjoinments that can be reflexively negotiated and, to an extent, even contested while simultaneously being capitulated to (as well, of course, as being justifications for the gendered labor of childcare).</w:t>
      </w:r>
    </w:p>
    <w:p w14:paraId="202D4AB5" w14:textId="77777777" w:rsidR="005F227A" w:rsidRPr="004D6C9B" w:rsidRDefault="005F227A" w:rsidP="000E5E0E">
      <w:pPr>
        <w:rPr>
          <w:lang w:val="en-US"/>
        </w:rPr>
      </w:pPr>
    </w:p>
    <w:p w14:paraId="4B3008AF" w14:textId="334B65DB" w:rsidR="005F227A" w:rsidRPr="004D6C9B" w:rsidRDefault="005F227A" w:rsidP="002B24DC">
      <w:pPr>
        <w:rPr>
          <w:lang w:val="en-US"/>
        </w:rPr>
      </w:pPr>
      <w:r w:rsidRPr="004D6C9B">
        <w:rPr>
          <w:lang w:val="en-US"/>
        </w:rPr>
        <w:t xml:space="preserve">To conclude this section, we have indicated how parents negotiate the future inscribed within recommendations, which sometimes did and sometimes did not align with their own visions for their and their children’s futures. The parenting </w:t>
      </w:r>
      <w:r w:rsidR="00835741">
        <w:rPr>
          <w:lang w:val="en-US"/>
        </w:rPr>
        <w:t>program</w:t>
      </w:r>
      <w:r w:rsidRPr="004D6C9B">
        <w:rPr>
          <w:lang w:val="en-US"/>
        </w:rPr>
        <w:t>s in particular were presented as opening up possibilities for these futures, about which some parents expressed feelings of relief (such as interviewees Ashley, Veronica, and Maggie). Finally, a small subset of parents, mostly fathers from a lower socioeconomic background, reflected that they could not negotiate or implement recommendations in practice because of restrictions on whether or how they could interact with their children.</w:t>
      </w:r>
    </w:p>
    <w:p w14:paraId="0570768D" w14:textId="77777777" w:rsidR="002B24DC" w:rsidRPr="004D6C9B" w:rsidRDefault="002B24DC" w:rsidP="002B24DC">
      <w:pPr>
        <w:rPr>
          <w:lang w:val="en-US"/>
        </w:rPr>
      </w:pPr>
    </w:p>
    <w:p w14:paraId="0CC9F400" w14:textId="77777777" w:rsidR="005F227A" w:rsidRPr="004D6C9B" w:rsidRDefault="005F227A" w:rsidP="000E5E0E">
      <w:pPr>
        <w:pStyle w:val="Heading3"/>
        <w:rPr>
          <w:lang w:val="en-US"/>
        </w:rPr>
      </w:pPr>
      <w:r w:rsidRPr="004D6C9B">
        <w:rPr>
          <w:lang w:val="en-US"/>
        </w:rPr>
        <w:t>Discussion and Conclusions</w:t>
      </w:r>
    </w:p>
    <w:p w14:paraId="7FE341EC" w14:textId="4BE2F391" w:rsidR="005F227A" w:rsidRPr="004D6C9B" w:rsidRDefault="005F227A" w:rsidP="000E5E0E">
      <w:pPr>
        <w:rPr>
          <w:color w:val="000000"/>
          <w:lang w:val="en-US"/>
        </w:rPr>
      </w:pPr>
      <w:r w:rsidRPr="004D6C9B">
        <w:rPr>
          <w:lang w:val="en-US"/>
        </w:rPr>
        <w:t xml:space="preserve">In this paper we have presented an analysis of how the future and the past can be cast and reconfigured through parents’ reflexive and sometimes critical negotiations with different kinds of recommendations: from expert guidance, to family suggestions, to wider parenting norms. Parents used both </w:t>
      </w:r>
      <w:r w:rsidR="008F2BA0">
        <w:rPr>
          <w:lang w:val="en-US"/>
        </w:rPr>
        <w:t>“</w:t>
      </w:r>
      <w:r w:rsidRPr="004D6C9B">
        <w:rPr>
          <w:lang w:val="en-US"/>
        </w:rPr>
        <w:t>the</w:t>
      </w:r>
      <w:r w:rsidR="008F2BA0">
        <w:rPr>
          <w:lang w:val="en-US"/>
        </w:rPr>
        <w:t>”</w:t>
      </w:r>
      <w:r w:rsidRPr="004D6C9B">
        <w:rPr>
          <w:lang w:val="en-US"/>
        </w:rPr>
        <w:t xml:space="preserve"> past and their (parents’) pasts to reflect on their parenting practices, and to selectively adopt, adapt, and reject recommendations. This often involved navigating the emotional landscape of wider family life, where advice received was based on</w:t>
      </w:r>
      <w:r w:rsidR="00AB5441">
        <w:rPr>
          <w:lang w:val="en-US"/>
        </w:rPr>
        <w:t>—</w:t>
      </w:r>
      <w:r w:rsidRPr="004D6C9B">
        <w:rPr>
          <w:lang w:val="en-US"/>
        </w:rPr>
        <w:t>or occasionally clashed with</w:t>
      </w:r>
      <w:r w:rsidR="00AB5441">
        <w:rPr>
          <w:lang w:val="en-US"/>
        </w:rPr>
        <w:t>—</w:t>
      </w:r>
      <w:r w:rsidRPr="004D6C9B">
        <w:rPr>
          <w:lang w:val="en-US"/>
        </w:rPr>
        <w:t>the experiential expertise of their own mothers. Simultaneously, some of the parents we interviewed critically questioned notions inscribed within recommendations</w:t>
      </w:r>
      <w:r w:rsidR="00F65F51">
        <w:rPr>
          <w:lang w:val="en-US"/>
        </w:rPr>
        <w:t>—</w:t>
      </w:r>
      <w:r w:rsidRPr="004D6C9B">
        <w:rPr>
          <w:lang w:val="en-US"/>
        </w:rPr>
        <w:t xml:space="preserve">for example, about the negative future consequences of putting children’s needs central now and shielding them from the realities of life. Experiential expertise suffused the accounts elicited, melding with or directly challenging especially the credentialed expertise deployed through parenting </w:t>
      </w:r>
      <w:r w:rsidR="00835741">
        <w:rPr>
          <w:lang w:val="en-US"/>
        </w:rPr>
        <w:t>program</w:t>
      </w:r>
      <w:r w:rsidRPr="004D6C9B">
        <w:rPr>
          <w:lang w:val="en-US"/>
        </w:rPr>
        <w:t xml:space="preserve">s. </w:t>
      </w:r>
      <w:r w:rsidRPr="004D6C9B">
        <w:rPr>
          <w:color w:val="000000"/>
          <w:lang w:val="en-US"/>
        </w:rPr>
        <w:t>Parents are far from cultural</w:t>
      </w:r>
      <w:r w:rsidR="004A147D">
        <w:rPr>
          <w:color w:val="000000"/>
          <w:lang w:val="en-US"/>
        </w:rPr>
        <w:t>—</w:t>
      </w:r>
      <w:r w:rsidRPr="004D6C9B">
        <w:rPr>
          <w:color w:val="000000"/>
          <w:lang w:val="en-US"/>
        </w:rPr>
        <w:t>or epistemic</w:t>
      </w:r>
      <w:r w:rsidR="004A147D">
        <w:rPr>
          <w:color w:val="000000"/>
          <w:lang w:val="en-US"/>
        </w:rPr>
        <w:t>—</w:t>
      </w:r>
      <w:r w:rsidRPr="004D6C9B">
        <w:rPr>
          <w:color w:val="000000"/>
          <w:lang w:val="en-US"/>
        </w:rPr>
        <w:t xml:space="preserve">dopes </w:t>
      </w:r>
      <w:r w:rsidRPr="004D6C9B">
        <w:rPr>
          <w:color w:val="000000"/>
          <w:lang w:val="en-US"/>
        </w:rPr>
        <w:fldChar w:fldCharType="begin"/>
      </w:r>
      <w:r w:rsidRPr="004D6C9B">
        <w:rPr>
          <w:color w:val="000000"/>
          <w:lang w:val="en-US"/>
        </w:rPr>
        <w:instrText xml:space="preserve"> ADDIN EN.CITE &lt;EndNote&gt;&lt;Cite&gt;&lt;Author&gt;Garfinkel&lt;/Author&gt;&lt;Year&gt;1967&lt;/Year&gt;&lt;RecNum&gt;56&lt;/RecNum&gt;&lt;DisplayText&gt;(Garfinkel 1967)&lt;/DisplayText&gt;&lt;record&gt;&lt;rec-number&gt;56&lt;/rec-number&gt;&lt;foreign-keys&gt;&lt;key app="EN" db-id="22x5vxd5nt0wvkew5zexv2zezwwwvzzfwp20" timestamp="1553524795"&gt;56&lt;/key&gt;&lt;/foreign-keys&gt;&lt;ref-type name="Book"&gt;6&lt;/ref-type&gt;&lt;contributors&gt;&lt;authors&gt;&lt;author&gt;Garfinkel, D.&lt;/author&gt;&lt;/authors&gt;&lt;/contributors&gt;&lt;titles&gt;&lt;title&gt;Studies in ethnomethodology&lt;/title&gt;&lt;/titles&gt;&lt;dates&gt;&lt;year&gt;1967&lt;/year&gt;&lt;/dates&gt;&lt;pub-location&gt;Englewood Cliffs, NJ&lt;/pub-location&gt;&lt;publisher&gt;Prentice Hall&lt;/publisher&gt;&lt;urls&gt;&lt;/urls&gt;&lt;/record&gt;&lt;/Cite&gt;&lt;/EndNote&gt;</w:instrText>
      </w:r>
      <w:r w:rsidRPr="004D6C9B">
        <w:rPr>
          <w:color w:val="000000"/>
          <w:lang w:val="en-US"/>
        </w:rPr>
        <w:fldChar w:fldCharType="separate"/>
      </w:r>
      <w:r w:rsidRPr="004D6C9B">
        <w:rPr>
          <w:noProof/>
          <w:color w:val="000000"/>
          <w:lang w:val="en-US"/>
        </w:rPr>
        <w:t>(Garfinkel 1967)</w:t>
      </w:r>
      <w:r w:rsidRPr="004D6C9B">
        <w:rPr>
          <w:color w:val="000000"/>
          <w:lang w:val="en-US"/>
        </w:rPr>
        <w:fldChar w:fldCharType="end"/>
      </w:r>
      <w:r w:rsidRPr="004D6C9B">
        <w:rPr>
          <w:color w:val="000000"/>
          <w:lang w:val="en-US"/>
        </w:rPr>
        <w:t xml:space="preserve">, but rather actively negotiate different kinds of knowledge and norms. </w:t>
      </w:r>
    </w:p>
    <w:p w14:paraId="4C64F099" w14:textId="77777777" w:rsidR="005F227A" w:rsidRPr="004D6C9B" w:rsidRDefault="005F227A" w:rsidP="000E5E0E">
      <w:pPr>
        <w:rPr>
          <w:lang w:val="en-US"/>
        </w:rPr>
      </w:pPr>
    </w:p>
    <w:p w14:paraId="576EECC8" w14:textId="6594E9FA" w:rsidR="005F227A" w:rsidRPr="004D6C9B" w:rsidRDefault="005F227A" w:rsidP="000E5E0E">
      <w:pPr>
        <w:rPr>
          <w:lang w:val="en-US"/>
        </w:rPr>
      </w:pPr>
      <w:r w:rsidRPr="004D6C9B">
        <w:rPr>
          <w:lang w:val="en-US"/>
        </w:rPr>
        <w:t xml:space="preserve">In relation to the parenting </w:t>
      </w:r>
      <w:r w:rsidR="00835741">
        <w:rPr>
          <w:lang w:val="en-US"/>
        </w:rPr>
        <w:t>program</w:t>
      </w:r>
      <w:r w:rsidRPr="004D6C9B">
        <w:rPr>
          <w:lang w:val="en-US"/>
        </w:rPr>
        <w:t>s from which we recruited, the neuroscientific advice therein played a role in how parents thought about the future of their children</w:t>
      </w:r>
      <w:r w:rsidR="001D7552">
        <w:rPr>
          <w:lang w:val="en-US"/>
        </w:rPr>
        <w:t>—</w:t>
      </w:r>
      <w:r w:rsidRPr="004D6C9B">
        <w:rPr>
          <w:lang w:val="en-US"/>
        </w:rPr>
        <w:t xml:space="preserve">and, vice versa, what they thought about the future of their children influenced whether and how they adopted neuroscientific advice. When talking about the advice they received both in parenting </w:t>
      </w:r>
      <w:r w:rsidR="00835741">
        <w:rPr>
          <w:lang w:val="en-US"/>
        </w:rPr>
        <w:t>program</w:t>
      </w:r>
      <w:r w:rsidRPr="004D6C9B">
        <w:rPr>
          <w:lang w:val="en-US"/>
        </w:rPr>
        <w:t>s and more widely, though, neuroscientific advice was but one epistemic resource</w:t>
      </w:r>
      <w:r w:rsidR="00210B9A">
        <w:rPr>
          <w:lang w:val="en-US"/>
        </w:rPr>
        <w:t>—</w:t>
      </w:r>
      <w:r w:rsidRPr="004D6C9B">
        <w:rPr>
          <w:lang w:val="en-US"/>
        </w:rPr>
        <w:t>and was not necessarily the most central. Rather, and resonant with Whiteley’s et al</w:t>
      </w:r>
      <w:r w:rsidR="004D6BE3">
        <w:rPr>
          <w:lang w:val="en-US"/>
        </w:rPr>
        <w:t>.</w:t>
      </w:r>
      <w:r w:rsidRPr="004D6C9B">
        <w:rPr>
          <w:lang w:val="en-US"/>
        </w:rPr>
        <w:t xml:space="preserve"> (2017) analysis, neuroscientific advice was adopted reflexively and pragmatically, when it </w:t>
      </w:r>
      <w:r w:rsidRPr="004D6C9B">
        <w:rPr>
          <w:lang w:val="en-US"/>
        </w:rPr>
        <w:lastRenderedPageBreak/>
        <w:t>aligned with specific visions of the past and future that parents had and when it aligned with their epistemologies of parenting. This underscores the findings of prior research on neuroscience and society (Pickersgill et al</w:t>
      </w:r>
      <w:r w:rsidR="00DA71D4">
        <w:rPr>
          <w:lang w:val="en-US"/>
        </w:rPr>
        <w:t>.</w:t>
      </w:r>
      <w:r w:rsidRPr="004D6C9B">
        <w:rPr>
          <w:lang w:val="en-US"/>
        </w:rPr>
        <w:t xml:space="preserve"> 2015), and what we have elsewhere referred to as the mundane significance of the brain (</w:t>
      </w:r>
      <w:r w:rsidRPr="004D6C9B">
        <w:rPr>
          <w:noProof/>
          <w:lang w:val="en-US"/>
        </w:rPr>
        <w:t>Pickersgill et al</w:t>
      </w:r>
      <w:r w:rsidR="00B0010D">
        <w:rPr>
          <w:noProof/>
          <w:lang w:val="en-US"/>
        </w:rPr>
        <w:t>.</w:t>
      </w:r>
      <w:r w:rsidRPr="004D6C9B">
        <w:rPr>
          <w:noProof/>
          <w:lang w:val="en-US"/>
        </w:rPr>
        <w:t xml:space="preserve"> 2011)</w:t>
      </w:r>
      <w:r w:rsidRPr="004D6C9B">
        <w:rPr>
          <w:lang w:val="en-US"/>
        </w:rPr>
        <w:t>. In other words, the brain is commonly framed in everyday life as a significant yet by no means a dominant actant through which understandings of selves and others are synthesi</w:t>
      </w:r>
      <w:r w:rsidR="00B0010D">
        <w:rPr>
          <w:lang w:val="en-US"/>
        </w:rPr>
        <w:t>z</w:t>
      </w:r>
      <w:r w:rsidRPr="004D6C9B">
        <w:rPr>
          <w:lang w:val="en-US"/>
        </w:rPr>
        <w:t xml:space="preserve">ed (see also </w:t>
      </w:r>
      <w:r w:rsidRPr="004D6C9B">
        <w:rPr>
          <w:noProof/>
          <w:lang w:val="en-US"/>
        </w:rPr>
        <w:t xml:space="preserve">Coveney 2011; </w:t>
      </w:r>
      <w:r w:rsidR="009676E0" w:rsidRPr="004D6C9B">
        <w:rPr>
          <w:noProof/>
          <w:lang w:val="en-US"/>
        </w:rPr>
        <w:t>Netherland 2011</w:t>
      </w:r>
      <w:r w:rsidR="009676E0">
        <w:rPr>
          <w:noProof/>
          <w:lang w:val="en-US"/>
        </w:rPr>
        <w:t xml:space="preserve">; </w:t>
      </w:r>
      <w:r w:rsidR="009676E0" w:rsidRPr="004D6C9B">
        <w:rPr>
          <w:noProof/>
          <w:lang w:val="en-US"/>
        </w:rPr>
        <w:t>O'Connor, Rees, and Joffe 2012</w:t>
      </w:r>
      <w:r w:rsidR="009676E0">
        <w:rPr>
          <w:noProof/>
          <w:lang w:val="en-US"/>
        </w:rPr>
        <w:t xml:space="preserve">; </w:t>
      </w:r>
      <w:r w:rsidRPr="004D6C9B">
        <w:rPr>
          <w:lang w:val="en-US"/>
        </w:rPr>
        <w:fldChar w:fldCharType="begin">
          <w:fldData xml:space="preserve">PEVuZE5vdGU+PENpdGU+PEF1dGhvcj5GaXR6Z2VyYWxkPC9BdXRob3I+PFllYXI+MjAxNDwvWWVh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</w:fldData>
        </w:fldChar>
      </w:r>
      <w:r w:rsidRPr="004D6C9B">
        <w:rPr>
          <w:lang w:val="en-US"/>
        </w:rPr>
        <w:instrText xml:space="preserve"> ADDIN EN.CITE </w:instrText>
      </w:r>
      <w:r w:rsidRPr="004D6C9B">
        <w:rPr>
          <w:lang w:val="en-US"/>
        </w:rPr>
        <w:fldChar w:fldCharType="begin">
          <w:fldData xml:space="preserve">PEVuZE5vdGU+PENpdGU+PEF1dGhvcj5GaXR6Z2VyYWxkPC9BdXRob3I+PFllYXI+MjAxNDwvWWVh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noProof/>
          <w:lang w:val="en-US"/>
        </w:rPr>
        <w:t>Fitzgerald 2014; O’Connor and Joffe 2014)</w:t>
      </w:r>
      <w:r w:rsidRPr="004D6C9B">
        <w:rPr>
          <w:lang w:val="en-US"/>
        </w:rPr>
        <w:fldChar w:fldCharType="end"/>
      </w:r>
      <w:r w:rsidRPr="004D6C9B">
        <w:rPr>
          <w:lang w:val="en-US"/>
        </w:rPr>
        <w:t xml:space="preserve">. The extent to which, and how, the brain is significant depends on people’s circumstances and the diverse epistemologies they bring to bear in self-making.  </w:t>
      </w:r>
    </w:p>
    <w:p w14:paraId="557E8E45" w14:textId="77777777" w:rsidR="005F227A" w:rsidRPr="004D6C9B" w:rsidRDefault="005F227A" w:rsidP="000E5E0E">
      <w:pPr>
        <w:rPr>
          <w:lang w:val="en-US"/>
        </w:rPr>
      </w:pPr>
    </w:p>
    <w:p w14:paraId="7324D032" w14:textId="77777777" w:rsidR="005F227A" w:rsidRPr="004D6C9B" w:rsidRDefault="005F227A" w:rsidP="000E5E0E">
      <w:pPr>
        <w:rPr>
          <w:lang w:val="en-US"/>
        </w:rPr>
      </w:pPr>
      <w:r w:rsidRPr="004D6C9B">
        <w:rPr>
          <w:lang w:val="en-US"/>
        </w:rPr>
        <w:t xml:space="preserve">Moreover, even when particular styles of parenting that had been imparted by professionals as valorous (most notably, attachment-based parenting) were highlighted as important, parents were not always able to shape their practices accordingly due to the wider context in which they parented. This was evident in the accounts of some of the fathers we spoke with, such as Mark, as well as apparent through our interview discussions with two mothers who had considerable contact with social work. While the nature of our sample means we can only be tentative about any kind of demographic claims-making, we nevertheless found indications that both social class and gender, and especially the intersections between them, shaped the extent to which, and how, parents felt able to negotiate the advice they receive, and sometimes whether they even received any advice at all. </w:t>
      </w:r>
    </w:p>
    <w:p w14:paraId="6653F3EA" w14:textId="77777777" w:rsidR="005F227A" w:rsidRPr="004D6C9B" w:rsidRDefault="005F227A" w:rsidP="000E5E0E">
      <w:pPr>
        <w:rPr>
          <w:lang w:val="en-US"/>
        </w:rPr>
      </w:pPr>
    </w:p>
    <w:p w14:paraId="3DC14B9F" w14:textId="14DEDAE8" w:rsidR="005F227A" w:rsidRPr="004D6C9B" w:rsidRDefault="005F227A" w:rsidP="000E5E0E">
      <w:pPr>
        <w:rPr>
          <w:lang w:val="en-US"/>
        </w:rPr>
      </w:pPr>
      <w:r w:rsidRPr="004D6C9B">
        <w:rPr>
          <w:lang w:val="en-US"/>
        </w:rPr>
        <w:t xml:space="preserve">While we did not only recruit women to our study, our analysis has nevertheless foregrounded the talk of mothers. This reflects their preponderance in our interview sample, which matches in turn the fact that by far the majority of participants in the parenting </w:t>
      </w:r>
      <w:r w:rsidR="00835741">
        <w:rPr>
          <w:lang w:val="en-US"/>
        </w:rPr>
        <w:t>program</w:t>
      </w:r>
      <w:r w:rsidRPr="004D6C9B">
        <w:rPr>
          <w:lang w:val="en-US"/>
        </w:rPr>
        <w:t>s we recruited from were women</w:t>
      </w:r>
      <w:r w:rsidR="005D68FE">
        <w:rPr>
          <w:lang w:val="en-US"/>
        </w:rPr>
        <w:t>—</w:t>
      </w:r>
      <w:r w:rsidRPr="004D6C9B">
        <w:rPr>
          <w:lang w:val="en-US"/>
        </w:rPr>
        <w:t xml:space="preserve">reflecting the gendered work of childcare. Our use of the term </w:t>
      </w:r>
      <w:r w:rsidRPr="00DB496F">
        <w:rPr>
          <w:i/>
          <w:lang w:val="en-US"/>
        </w:rPr>
        <w:t>parents</w:t>
      </w:r>
      <w:r w:rsidR="00A806D9">
        <w:rPr>
          <w:lang w:val="en-US"/>
        </w:rPr>
        <w:t xml:space="preserve"> </w:t>
      </w:r>
      <w:r w:rsidRPr="004D6C9B">
        <w:rPr>
          <w:lang w:val="en-US"/>
        </w:rPr>
        <w:t xml:space="preserve">relates to the inclusion of fathers and other male relatives in our interviews. However, we are also aware of how the term </w:t>
      </w:r>
      <w:r w:rsidRPr="00DB496F">
        <w:rPr>
          <w:i/>
          <w:lang w:val="en-US"/>
        </w:rPr>
        <w:t>parenting</w:t>
      </w:r>
      <w:r w:rsidRPr="004D6C9B">
        <w:rPr>
          <w:lang w:val="en-US"/>
        </w:rPr>
        <w:t xml:space="preserve"> itself can render invisible the labor of specifically female caregivers </w:t>
      </w:r>
      <w:r w:rsidRPr="004D6C9B">
        <w:rPr>
          <w:lang w:val="en-US"/>
        </w:rPr>
        <w:fldChar w:fldCharType="begin"/>
      </w:r>
      <w:r w:rsidRPr="004D6C9B">
        <w:rPr>
          <w:lang w:val="en-US"/>
        </w:rPr>
        <w:instrText xml:space="preserve"> ADDIN EN.CITE &lt;EndNote&gt;&lt;Cite&gt;&lt;Author&gt;Gillies&lt;/Author&gt;&lt;Year&gt;2006&lt;/Year&gt;&lt;RecNum&gt;286&lt;/RecNum&gt;&lt;Prefix&gt;see for a similar point: &lt;/Prefix&gt;&lt;DisplayText&gt;(see for a similar point: Gillies 2006)&lt;/DisplayText&gt;&lt;record&gt;&lt;rec-number&gt;286&lt;/rec-number&gt;&lt;foreign-keys&gt;&lt;key app="EN" db-id="22x5vxd5nt0wvkew5zexv2zezwwwvzzfwp20" timestamp="1630408440"&gt;286&lt;/key&gt;&lt;/foreign-keys&gt;&lt;ref-type name="Book"&gt;6&lt;/ref-type&gt;&lt;contributors&gt;&lt;authors&gt;&lt;author&gt;Gillies, Val&lt;/author&gt;&lt;/authors&gt;&lt;/contributors&gt;&lt;titles&gt;&lt;title&gt;Marginalised mothers: Exploring working class experiences of parenting&lt;/title&gt;&lt;/titles&gt;&lt;dates&gt;&lt;year&gt;2006&lt;/year&gt;&lt;/dates&gt;&lt;publisher&gt;Routledge&lt;/publisher&gt;&lt;isbn&gt;0203966791&lt;/isbn&gt;&lt;urls&gt;&lt;/urls&gt;&lt;/record&gt;&lt;/Cite&gt;&lt;/EndNote&gt;</w:instrText>
      </w:r>
      <w:r w:rsidRPr="004D6C9B">
        <w:rPr>
          <w:lang w:val="en-US"/>
        </w:rPr>
        <w:fldChar w:fldCharType="separate"/>
      </w:r>
      <w:r w:rsidRPr="004D6C9B">
        <w:rPr>
          <w:noProof/>
          <w:lang w:val="en-US"/>
        </w:rPr>
        <w:t>(see Gillies 2006</w:t>
      </w:r>
      <w:r w:rsidR="00E033D3">
        <w:rPr>
          <w:noProof/>
          <w:lang w:val="en-US"/>
        </w:rPr>
        <w:t xml:space="preserve"> </w:t>
      </w:r>
      <w:r w:rsidR="00E033D3" w:rsidRPr="004D6C9B">
        <w:rPr>
          <w:noProof/>
          <w:lang w:val="en-US"/>
        </w:rPr>
        <w:t>for a similar point</w:t>
      </w:r>
      <w:r w:rsidRPr="004D6C9B">
        <w:rPr>
          <w:noProof/>
          <w:lang w:val="en-US"/>
        </w:rPr>
        <w:t>)</w:t>
      </w:r>
      <w:r w:rsidRPr="004D6C9B">
        <w:rPr>
          <w:lang w:val="en-US"/>
        </w:rPr>
        <w:fldChar w:fldCharType="end"/>
      </w:r>
      <w:r w:rsidR="00A9327F">
        <w:rPr>
          <w:lang w:val="en-US"/>
        </w:rPr>
        <w:t>—</w:t>
      </w:r>
      <w:r w:rsidRPr="004D6C9B">
        <w:rPr>
          <w:lang w:val="en-US"/>
        </w:rPr>
        <w:t xml:space="preserve">labor that can be especially complex for women living in poverty </w:t>
      </w:r>
      <w:r w:rsidRPr="004D6C9B">
        <w:rPr>
          <w:lang w:val="en-US"/>
        </w:rPr>
        <w:fldChar w:fldCharType="begin">
          <w:fldData xml:space="preserve">PEVuZE5vdGU+PENpdGU+PEF1dGhvcj5HaWxsaWVzPC9BdXRob3I+PFllYXI+MjAwNjwvWWVhcj48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</w:fldData>
        </w:fldChar>
      </w:r>
      <w:r w:rsidRPr="004D6C9B">
        <w:rPr>
          <w:lang w:val="en-US"/>
        </w:rPr>
        <w:instrText xml:space="preserve"> ADDIN EN.CITE </w:instrText>
      </w:r>
      <w:r w:rsidRPr="004D6C9B">
        <w:rPr>
          <w:lang w:val="en-US"/>
        </w:rPr>
        <w:fldChar w:fldCharType="begin">
          <w:fldData xml:space="preserve">PEVuZE5vdGU+PENpdGU+PEF1dGhvcj5HaWxsaWVzPC9BdXRob3I+PFllYXI+MjAwNjwvWWVhcj48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</w:fldData>
        </w:fldChar>
      </w:r>
      <w:r w:rsidRPr="004D6C9B">
        <w:rPr>
          <w:lang w:val="en-US"/>
        </w:rPr>
        <w:instrText xml:space="preserve"> ADDIN EN.CITE.DATA </w:instrText>
      </w:r>
      <w:r w:rsidRPr="004D6C9B">
        <w:rPr>
          <w:lang w:val="en-US"/>
        </w:rPr>
      </w:r>
      <w:r w:rsidRPr="004D6C9B">
        <w:rPr>
          <w:lang w:val="en-US"/>
        </w:rPr>
        <w:fldChar w:fldCharType="end"/>
      </w:r>
      <w:r w:rsidRPr="004D6C9B">
        <w:rPr>
          <w:lang w:val="en-US"/>
        </w:rPr>
      </w:r>
      <w:r w:rsidRPr="004D6C9B">
        <w:rPr>
          <w:lang w:val="en-US"/>
        </w:rPr>
        <w:fldChar w:fldCharType="separate"/>
      </w:r>
      <w:r w:rsidRPr="004D6C9B">
        <w:rPr>
          <w:noProof/>
          <w:lang w:val="en-US"/>
        </w:rPr>
        <w:t>(Gillies 2006; Mendenhall 2018; Turner 2020; Randles 2021)</w:t>
      </w:r>
      <w:r w:rsidRPr="004D6C9B">
        <w:rPr>
          <w:lang w:val="en-US"/>
        </w:rPr>
        <w:fldChar w:fldCharType="end"/>
      </w:r>
      <w:r w:rsidRPr="004D6C9B">
        <w:rPr>
          <w:lang w:val="en-US"/>
        </w:rPr>
        <w:t xml:space="preserve">. We thus share the concerns of other authors that unreflexive considerations of </w:t>
      </w:r>
      <w:r w:rsidR="00D73B8C">
        <w:rPr>
          <w:lang w:val="en-US"/>
        </w:rPr>
        <w:t>“</w:t>
      </w:r>
      <w:r w:rsidRPr="004D6C9B">
        <w:rPr>
          <w:lang w:val="en-US"/>
        </w:rPr>
        <w:t xml:space="preserve">parenting </w:t>
      </w:r>
      <w:r w:rsidR="00835741">
        <w:rPr>
          <w:lang w:val="en-US"/>
        </w:rPr>
        <w:t>program</w:t>
      </w:r>
      <w:r w:rsidRPr="004D6C9B">
        <w:rPr>
          <w:lang w:val="en-US"/>
        </w:rPr>
        <w:t>s</w:t>
      </w:r>
      <w:r w:rsidR="00D73B8C">
        <w:rPr>
          <w:lang w:val="en-US"/>
        </w:rPr>
        <w:t>”</w:t>
      </w:r>
      <w:r w:rsidRPr="004D6C9B">
        <w:rPr>
          <w:lang w:val="en-US"/>
        </w:rPr>
        <w:t xml:space="preserve"> can invisibili</w:t>
      </w:r>
      <w:r w:rsidR="000C1500">
        <w:rPr>
          <w:lang w:val="en-US"/>
        </w:rPr>
        <w:t>z</w:t>
      </w:r>
      <w:r w:rsidRPr="004D6C9B">
        <w:rPr>
          <w:lang w:val="en-US"/>
        </w:rPr>
        <w:t xml:space="preserve">e women even as they remain the primary or sole family participant in these </w:t>
      </w:r>
      <w:r w:rsidRPr="004D6C9B">
        <w:rPr>
          <w:lang w:val="en-US"/>
        </w:rPr>
        <w:fldChar w:fldCharType="begin"/>
      </w:r>
      <w:r w:rsidRPr="004D6C9B">
        <w:rPr>
          <w:lang w:val="en-US"/>
        </w:rPr>
        <w:instrText xml:space="preserve"> ADDIN EN.CITE &lt;EndNote&gt;&lt;Cite&gt;&lt;Author&gt;Gillies&lt;/Author&gt;&lt;Year&gt;2006&lt;/Year&gt;&lt;RecNum&gt;286&lt;/RecNum&gt;&lt;DisplayText&gt;(Gillies 2006)&lt;/DisplayText&gt;&lt;record&gt;&lt;rec-number&gt;286&lt;/rec-number&gt;&lt;foreign-keys&gt;&lt;key app="EN" db-id="22x5vxd5nt0wvkew5zexv2zezwwwvzzfwp20" timestamp="1630408440"&gt;286&lt;/key&gt;&lt;/foreign-keys&gt;&lt;ref-type name="Book"&gt;6&lt;/ref-type&gt;&lt;contributors&gt;&lt;authors&gt;&lt;author&gt;Gillies, Val&lt;/author&gt;&lt;/authors&gt;&lt;/contributors&gt;&lt;titles&gt;&lt;title&gt;Marginalised mothers: Exploring working class experiences of parenting&lt;/title&gt;&lt;/titles&gt;&lt;dates&gt;&lt;year&gt;2006&lt;/year&gt;&lt;/dates&gt;&lt;publisher&gt;Routledge&lt;/publisher&gt;&lt;isbn&gt;0203966791&lt;/isbn&gt;&lt;urls&gt;&lt;/urls&gt;&lt;/record&gt;&lt;/Cite&gt;&lt;/EndNote&gt;</w:instrText>
      </w:r>
      <w:r w:rsidRPr="004D6C9B">
        <w:rPr>
          <w:lang w:val="en-US"/>
        </w:rPr>
        <w:fldChar w:fldCharType="separate"/>
      </w:r>
      <w:r w:rsidRPr="004D6C9B">
        <w:rPr>
          <w:noProof/>
          <w:lang w:val="en-US"/>
        </w:rPr>
        <w:t>(Gillies 2006)</w:t>
      </w:r>
      <w:r w:rsidRPr="004D6C9B">
        <w:rPr>
          <w:lang w:val="en-US"/>
        </w:rPr>
        <w:fldChar w:fldCharType="end"/>
      </w:r>
      <w:r w:rsidRPr="004D6C9B">
        <w:rPr>
          <w:lang w:val="en-US"/>
        </w:rPr>
        <w:t>. At the same time, we remain mindful of the need for the sociology of parenting to continue to push beyond a traditional focus on cisgendered, often heterosexual mothers that perhaps still characteri</w:t>
      </w:r>
      <w:r w:rsidR="00643649">
        <w:rPr>
          <w:lang w:val="en-US"/>
        </w:rPr>
        <w:t>z</w:t>
      </w:r>
      <w:r w:rsidRPr="004D6C9B">
        <w:rPr>
          <w:lang w:val="en-US"/>
        </w:rPr>
        <w:t>es too much of the scholarly literature (including our own work).</w:t>
      </w:r>
    </w:p>
    <w:p w14:paraId="3B7EF704" w14:textId="77777777" w:rsidR="005F227A" w:rsidRPr="004D6C9B" w:rsidRDefault="005F227A" w:rsidP="000E5E0E">
      <w:pPr>
        <w:rPr>
          <w:lang w:val="en-US"/>
        </w:rPr>
      </w:pPr>
      <w:r w:rsidRPr="004D6C9B">
        <w:rPr>
          <w:lang w:val="en-US"/>
        </w:rPr>
        <w:t xml:space="preserve">  </w:t>
      </w:r>
    </w:p>
    <w:p w14:paraId="10D72FA5" w14:textId="56B5AB2D" w:rsidR="005F227A" w:rsidRPr="004D6C9B" w:rsidRDefault="005F227A" w:rsidP="000E5E0E">
      <w:pPr>
        <w:rPr>
          <w:b/>
          <w:u w:val="single"/>
          <w:lang w:val="en-US"/>
        </w:rPr>
      </w:pPr>
      <w:r w:rsidRPr="004D6C9B">
        <w:rPr>
          <w:lang w:val="en-US"/>
        </w:rPr>
        <w:t>Our analysis has taken cues from scholarship in the sociology of science, and in particular perspectives around time and expectations (</w:t>
      </w:r>
      <w:r w:rsidR="00346352" w:rsidRPr="004D6C9B">
        <w:rPr>
          <w:lang w:val="en-US"/>
        </w:rPr>
        <w:t>Brown and Michael</w:t>
      </w:r>
      <w:r w:rsidR="00D52FB7">
        <w:rPr>
          <w:lang w:val="en-US"/>
        </w:rPr>
        <w:t xml:space="preserve"> </w:t>
      </w:r>
      <w:r w:rsidR="00346352" w:rsidRPr="004D6C9B">
        <w:rPr>
          <w:lang w:val="en-US"/>
        </w:rPr>
        <w:t xml:space="preserve">2003; </w:t>
      </w:r>
      <w:r w:rsidRPr="004D6C9B">
        <w:rPr>
          <w:lang w:val="en-US"/>
        </w:rPr>
        <w:t xml:space="preserve">Borup et al. 2006; Morrison 2012). This has formed a useful analytical lens for </w:t>
      </w:r>
      <w:r w:rsidRPr="004D6C9B">
        <w:rPr>
          <w:lang w:val="en-US"/>
        </w:rPr>
        <w:lastRenderedPageBreak/>
        <w:t>studying how parents construct</w:t>
      </w:r>
      <w:r w:rsidR="00003A95">
        <w:rPr>
          <w:lang w:val="en-US"/>
        </w:rPr>
        <w:t xml:space="preserve"> “</w:t>
      </w:r>
      <w:r w:rsidRPr="004D6C9B">
        <w:rPr>
          <w:lang w:val="en-US"/>
        </w:rPr>
        <w:t>possible pasts and promissory futures</w:t>
      </w:r>
      <w:r w:rsidR="00003A95">
        <w:rPr>
          <w:lang w:val="en-US"/>
        </w:rPr>
        <w:t>”</w:t>
      </w:r>
      <w:r w:rsidRPr="004D6C9B">
        <w:rPr>
          <w:lang w:val="en-US"/>
        </w:rPr>
        <w:t xml:space="preserve"> (Morrison 2012) to make sense of diverse recommendations, and how they are enfolded in accounts of their own parenting practices. Extending Whiteley et al</w:t>
      </w:r>
      <w:r w:rsidR="00595AB5">
        <w:rPr>
          <w:lang w:val="en-US"/>
        </w:rPr>
        <w:t>.</w:t>
      </w:r>
      <w:r w:rsidRPr="004D6C9B">
        <w:rPr>
          <w:lang w:val="en-US"/>
        </w:rPr>
        <w:t xml:space="preserve">’s (2017) analysis of </w:t>
      </w:r>
      <w:r w:rsidR="00C7062A">
        <w:rPr>
          <w:lang w:val="en-US"/>
        </w:rPr>
        <w:t>“</w:t>
      </w:r>
      <w:r w:rsidRPr="004D6C9B">
        <w:rPr>
          <w:lang w:val="en-US"/>
        </w:rPr>
        <w:t>time-travelling talk</w:t>
      </w:r>
      <w:r w:rsidR="00C7062A">
        <w:rPr>
          <w:lang w:val="en-US"/>
        </w:rPr>
        <w:t>”</w:t>
      </w:r>
      <w:r w:rsidRPr="004D6C9B">
        <w:rPr>
          <w:lang w:val="en-US"/>
        </w:rPr>
        <w:t xml:space="preserve"> and Svendsen et al</w:t>
      </w:r>
      <w:r w:rsidR="004B3DC8">
        <w:rPr>
          <w:lang w:val="en-US"/>
        </w:rPr>
        <w:t>.</w:t>
      </w:r>
      <w:r w:rsidRPr="004D6C9B">
        <w:rPr>
          <w:lang w:val="en-US"/>
        </w:rPr>
        <w:t>’s (2018) analysis on temporal imaginaries in diverse caring practices, we have demonstrated that temporal imaginaries can play an important role in how parents reflexively develop and situate their own epistemologies of parenting. Temporal imaginaries, as Svendsen et al</w:t>
      </w:r>
      <w:r w:rsidR="00E60C02">
        <w:rPr>
          <w:lang w:val="en-US"/>
        </w:rPr>
        <w:t>.</w:t>
      </w:r>
      <w:r w:rsidRPr="004D6C9B">
        <w:rPr>
          <w:lang w:val="en-US"/>
        </w:rPr>
        <w:t xml:space="preserve"> (2018) have hinted at, are also a way of caring for particular pasts, presents, and futures. They are inflected by what respondents (can) care about, and in turn they influence parenting or caring practices. The discursive and experiential traffic between temporal imaginaries and caring/parenting practices would be a useful analytical focus for future work at the interface of feminist sociology and technoscience studies critically examining the gendered, raced, and classed dimensions of contemporary parenting advice, and its reception, negotiation, and instantiation within everyday life. </w:t>
      </w:r>
    </w:p>
    <w:p w14:paraId="63B29879" w14:textId="188CC6CB" w:rsidR="00046BB3" w:rsidRPr="004D6C9B" w:rsidRDefault="00046BB3" w:rsidP="00F436E7">
      <w:pPr>
        <w:rPr>
          <w:lang w:val="en-US"/>
        </w:rPr>
      </w:pPr>
    </w:p>
    <w:p w14:paraId="568D4D12" w14:textId="77777777" w:rsidR="00046BB3" w:rsidRPr="004D6C9B" w:rsidRDefault="00046BB3" w:rsidP="00046BB3">
      <w:pPr>
        <w:pStyle w:val="Heading3"/>
        <w:rPr>
          <w:lang w:val="en-US"/>
        </w:rPr>
      </w:pPr>
      <w:r w:rsidRPr="004D6C9B">
        <w:rPr>
          <w:lang w:val="en-US"/>
        </w:rPr>
        <w:t>Acknowledgments</w:t>
      </w:r>
    </w:p>
    <w:p w14:paraId="40C65863" w14:textId="53A478B5" w:rsidR="005F227A" w:rsidRPr="004D6C9B" w:rsidRDefault="005F227A" w:rsidP="005F227A">
      <w:pPr>
        <w:rPr>
          <w:lang w:val="en-US"/>
        </w:rPr>
      </w:pPr>
      <w:r w:rsidRPr="004D6C9B">
        <w:rPr>
          <w:lang w:val="en-US"/>
        </w:rPr>
        <w:t>We are very grateful to our respondents for their time and reflections, as well as the reviewers and editors for their careful, close, and generous engagement with our manuscript. This research was funded by the Leverhulme Trust [Grant number RPG-2013-066] and in part by the Wellcome Trust [Grant numbers WT094205MA; WT106612MA; 209519/Z/17/Z]. For the purpose of open access, we have applied a CC BY public copyright licen</w:t>
      </w:r>
      <w:r w:rsidR="003403F3">
        <w:rPr>
          <w:lang w:val="en-US"/>
        </w:rPr>
        <w:t>s</w:t>
      </w:r>
      <w:r w:rsidRPr="004D6C9B">
        <w:rPr>
          <w:lang w:val="en-US"/>
        </w:rPr>
        <w:t xml:space="preserve">e to the </w:t>
      </w:r>
      <w:r w:rsidR="004E688C" w:rsidRPr="004D6C9B">
        <w:rPr>
          <w:lang w:val="en-US"/>
        </w:rPr>
        <w:t>author</w:t>
      </w:r>
      <w:r w:rsidR="004E688C">
        <w:rPr>
          <w:lang w:val="en-US"/>
        </w:rPr>
        <w:t>-</w:t>
      </w:r>
      <w:r w:rsidR="004E688C" w:rsidRPr="004D6C9B">
        <w:rPr>
          <w:lang w:val="en-US"/>
        </w:rPr>
        <w:t xml:space="preserve">accepted manuscript </w:t>
      </w:r>
      <w:r w:rsidRPr="004D6C9B">
        <w:rPr>
          <w:lang w:val="en-US"/>
        </w:rPr>
        <w:t>version arising from this submission.</w:t>
      </w:r>
    </w:p>
    <w:p w14:paraId="05C41F8A" w14:textId="77777777" w:rsidR="00046BB3" w:rsidRPr="004D6C9B" w:rsidRDefault="00046BB3" w:rsidP="000E5E0E">
      <w:pPr>
        <w:rPr>
          <w:lang w:val="en-US"/>
        </w:rPr>
      </w:pPr>
    </w:p>
    <w:p w14:paraId="4FFAA50F" w14:textId="77777777" w:rsidR="00046BB3" w:rsidRPr="004D6C9B" w:rsidRDefault="00046BB3" w:rsidP="00046BB3">
      <w:pPr>
        <w:pStyle w:val="Heading3"/>
        <w:rPr>
          <w:lang w:val="en-US"/>
        </w:rPr>
      </w:pPr>
      <w:r w:rsidRPr="004D6C9B">
        <w:rPr>
          <w:lang w:val="en-US"/>
        </w:rPr>
        <w:t>Notes</w:t>
      </w:r>
    </w:p>
    <w:p w14:paraId="78C928E0" w14:textId="036D4C24" w:rsidR="006C0ACA" w:rsidRPr="004D6C9B" w:rsidRDefault="00BB5545" w:rsidP="006C0ACA">
      <w:pPr>
        <w:rPr>
          <w:lang w:val="en-US"/>
        </w:rPr>
      </w:pPr>
      <w:r w:rsidRPr="004D6C9B">
        <w:rPr>
          <w:vertAlign w:val="superscript"/>
          <w:lang w:val="en-US"/>
        </w:rPr>
        <w:t>1</w:t>
      </w:r>
      <w:r w:rsidRPr="004D6C9B">
        <w:rPr>
          <w:lang w:val="en-US"/>
        </w:rPr>
        <w:t xml:space="preserve"> </w:t>
      </w:r>
      <w:r w:rsidR="006C0ACA" w:rsidRPr="004D6C9B">
        <w:rPr>
          <w:lang w:val="en-US"/>
        </w:rPr>
        <w:t>All names are pseudonyms. None of these are intended to convey any characteristics or backgrounds of our interviewees.</w:t>
      </w:r>
    </w:p>
    <w:p w14:paraId="312E57AA" w14:textId="77777777" w:rsidR="006C0ACA" w:rsidRPr="004D6C9B" w:rsidRDefault="006C0ACA" w:rsidP="006C0ACA">
      <w:pPr>
        <w:rPr>
          <w:lang w:val="en-US"/>
        </w:rPr>
      </w:pPr>
    </w:p>
    <w:p w14:paraId="58320246" w14:textId="38FA0775" w:rsidR="006C0ACA" w:rsidRPr="004D6C9B" w:rsidRDefault="00BB5545" w:rsidP="006C0ACA">
      <w:pPr>
        <w:rPr>
          <w:lang w:val="en-US"/>
        </w:rPr>
      </w:pPr>
      <w:r w:rsidRPr="004D6C9B">
        <w:rPr>
          <w:vertAlign w:val="superscript"/>
          <w:lang w:val="en-US"/>
        </w:rPr>
        <w:t>2</w:t>
      </w:r>
      <w:r w:rsidRPr="004D6C9B">
        <w:rPr>
          <w:lang w:val="en-US"/>
        </w:rPr>
        <w:t xml:space="preserve"> </w:t>
      </w:r>
      <w:r w:rsidR="006C0ACA" w:rsidRPr="004D6C9B">
        <w:rPr>
          <w:lang w:val="en-US"/>
        </w:rPr>
        <w:t xml:space="preserve">As the literature we cite indicates, there are already critical </w:t>
      </w:r>
      <w:r w:rsidR="00CA4B3C" w:rsidRPr="004D6C9B">
        <w:rPr>
          <w:lang w:val="en-US"/>
        </w:rPr>
        <w:t>analy</w:t>
      </w:r>
      <w:r w:rsidR="00C54265">
        <w:rPr>
          <w:lang w:val="en-US"/>
        </w:rPr>
        <w:t>ses</w:t>
      </w:r>
      <w:r w:rsidR="006C0ACA" w:rsidRPr="004D6C9B">
        <w:rPr>
          <w:lang w:val="en-US"/>
        </w:rPr>
        <w:t xml:space="preserve"> of such </w:t>
      </w:r>
      <w:r w:rsidR="00835741">
        <w:rPr>
          <w:lang w:val="en-US"/>
        </w:rPr>
        <w:t>program</w:t>
      </w:r>
      <w:r w:rsidR="006C0ACA" w:rsidRPr="004D6C9B">
        <w:rPr>
          <w:lang w:val="en-US"/>
        </w:rPr>
        <w:t>s, and we certainly take cues from these. However, our aim through this paper</w:t>
      </w:r>
      <w:r w:rsidR="005B0ABD">
        <w:rPr>
          <w:lang w:val="en-US"/>
        </w:rPr>
        <w:t>—</w:t>
      </w:r>
      <w:r w:rsidR="006C0ACA" w:rsidRPr="004D6C9B">
        <w:rPr>
          <w:lang w:val="en-US"/>
        </w:rPr>
        <w:t>and the project from which is emerged</w:t>
      </w:r>
      <w:r w:rsidR="005B0ABD">
        <w:rPr>
          <w:lang w:val="en-US"/>
        </w:rPr>
        <w:t>—</w:t>
      </w:r>
      <w:r w:rsidR="006C0ACA" w:rsidRPr="004D6C9B">
        <w:rPr>
          <w:lang w:val="en-US"/>
        </w:rPr>
        <w:t xml:space="preserve"> is to </w:t>
      </w:r>
      <w:r w:rsidR="005D3298">
        <w:rPr>
          <w:lang w:val="en-US"/>
        </w:rPr>
        <w:t>center</w:t>
      </w:r>
      <w:r w:rsidR="006C0ACA" w:rsidRPr="004D6C9B">
        <w:rPr>
          <w:lang w:val="en-US"/>
        </w:rPr>
        <w:t xml:space="preserve"> the experiences of parents (usually, mothers) themselves who participated in these activities. Many of them appreciated the sociality and learnings that the </w:t>
      </w:r>
      <w:r w:rsidR="00835741">
        <w:rPr>
          <w:lang w:val="en-US"/>
        </w:rPr>
        <w:t>program</w:t>
      </w:r>
      <w:r w:rsidR="006C0ACA" w:rsidRPr="004D6C9B">
        <w:rPr>
          <w:lang w:val="en-US"/>
        </w:rPr>
        <w:t>s provided, and we do not wish to de</w:t>
      </w:r>
      <w:r w:rsidR="005D3298">
        <w:rPr>
          <w:lang w:val="en-US"/>
        </w:rPr>
        <w:t>center</w:t>
      </w:r>
      <w:r w:rsidR="006C0ACA" w:rsidRPr="004D6C9B">
        <w:rPr>
          <w:lang w:val="en-US"/>
        </w:rPr>
        <w:t xml:space="preserve"> their experiences simply because we ourselves remain more s</w:t>
      </w:r>
      <w:r w:rsidR="004B68EA">
        <w:rPr>
          <w:lang w:val="en-US"/>
        </w:rPr>
        <w:t>k</w:t>
      </w:r>
      <w:r w:rsidR="006C0ACA" w:rsidRPr="004D6C9B">
        <w:rPr>
          <w:lang w:val="en-US"/>
        </w:rPr>
        <w:t>eptical of some of the normative and epistemic regimes through which they are configured.</w:t>
      </w:r>
    </w:p>
    <w:p w14:paraId="62BA8F60" w14:textId="77777777" w:rsidR="006C0ACA" w:rsidRPr="004D6C9B" w:rsidRDefault="006C0ACA" w:rsidP="006C0ACA">
      <w:pPr>
        <w:rPr>
          <w:lang w:val="en-US"/>
        </w:rPr>
      </w:pPr>
    </w:p>
    <w:p w14:paraId="118E1CA9" w14:textId="4B42439A" w:rsidR="006C0ACA" w:rsidRPr="004D6C9B" w:rsidRDefault="00BB5545" w:rsidP="006C0ACA">
      <w:pPr>
        <w:rPr>
          <w:lang w:val="en-US"/>
        </w:rPr>
      </w:pPr>
      <w:r w:rsidRPr="004D6C9B">
        <w:rPr>
          <w:vertAlign w:val="superscript"/>
          <w:lang w:val="en-US"/>
        </w:rPr>
        <w:t>3</w:t>
      </w:r>
      <w:r w:rsidR="006C0ACA" w:rsidRPr="004D6C9B">
        <w:rPr>
          <w:lang w:val="en-US"/>
        </w:rPr>
        <w:t xml:space="preserve"> It arose in one interview (Interview 15) that, while the respondent had been engaged in various parenting courses, he had not formally completed the </w:t>
      </w:r>
      <w:r w:rsidR="00835741">
        <w:rPr>
          <w:lang w:val="en-US"/>
        </w:rPr>
        <w:t>program</w:t>
      </w:r>
      <w:r w:rsidR="006C0ACA" w:rsidRPr="004D6C9B">
        <w:rPr>
          <w:lang w:val="en-US"/>
        </w:rPr>
        <w:t xml:space="preserve"> from which we recruited: he had only done “bits and bobs</w:t>
      </w:r>
      <w:r w:rsidR="00F51119">
        <w:rPr>
          <w:lang w:val="en-US"/>
        </w:rPr>
        <w:t>,</w:t>
      </w:r>
      <w:r w:rsidR="006C0ACA" w:rsidRPr="004D6C9B">
        <w:rPr>
          <w:lang w:val="en-US"/>
        </w:rPr>
        <w:t xml:space="preserve">” and hence not enough to </w:t>
      </w:r>
      <w:r w:rsidR="00F51119">
        <w:rPr>
          <w:lang w:val="en-US"/>
        </w:rPr>
        <w:t>“</w:t>
      </w:r>
      <w:r w:rsidR="006C0ACA" w:rsidRPr="004D6C9B">
        <w:rPr>
          <w:lang w:val="en-US"/>
        </w:rPr>
        <w:t>pass</w:t>
      </w:r>
      <w:r w:rsidR="00867520">
        <w:rPr>
          <w:lang w:val="en-US"/>
        </w:rPr>
        <w:t>.”</w:t>
      </w:r>
      <w:r w:rsidR="006C0ACA" w:rsidRPr="004D6C9B">
        <w:rPr>
          <w:lang w:val="en-US"/>
        </w:rPr>
        <w:t xml:space="preserve"> However, his answers were still relevant in relation to how expert knowledge is negotiated in relation to parenting, and so we included his </w:t>
      </w:r>
      <w:r w:rsidR="006C0ACA" w:rsidRPr="004D6C9B">
        <w:rPr>
          <w:lang w:val="en-US"/>
        </w:rPr>
        <w:lastRenderedPageBreak/>
        <w:t xml:space="preserve">interview in the sample as well. Another interviewee (Interview 7) was part of a parenting group, but had not yet taken part in the parenting </w:t>
      </w:r>
      <w:r w:rsidR="00835741">
        <w:rPr>
          <w:lang w:val="en-US"/>
        </w:rPr>
        <w:t>program</w:t>
      </w:r>
      <w:r w:rsidR="006C0ACA" w:rsidRPr="004D6C9B">
        <w:rPr>
          <w:lang w:val="en-US"/>
        </w:rPr>
        <w:t xml:space="preserve">. Her answers are not included in the article, as they were not relevant for the analysis. </w:t>
      </w:r>
    </w:p>
    <w:p w14:paraId="73F623A0" w14:textId="77777777" w:rsidR="006C0ACA" w:rsidRPr="004D6C9B" w:rsidRDefault="006C0ACA" w:rsidP="006C0ACA">
      <w:pPr>
        <w:rPr>
          <w:lang w:val="en-US"/>
        </w:rPr>
      </w:pPr>
    </w:p>
    <w:p w14:paraId="13EE4215" w14:textId="2CAB80D1" w:rsidR="006C0ACA" w:rsidRPr="004D6C9B" w:rsidRDefault="00BB5545" w:rsidP="006C0ACA">
      <w:pPr>
        <w:rPr>
          <w:lang w:val="en-US"/>
        </w:rPr>
      </w:pPr>
      <w:r w:rsidRPr="004D6C9B">
        <w:rPr>
          <w:vertAlign w:val="superscript"/>
          <w:lang w:val="en-US"/>
        </w:rPr>
        <w:t>4</w:t>
      </w:r>
      <w:r w:rsidR="006C0ACA" w:rsidRPr="004D6C9B">
        <w:rPr>
          <w:lang w:val="en-US"/>
        </w:rPr>
        <w:t xml:space="preserve"> </w:t>
      </w:r>
      <w:r w:rsidR="00FB5564">
        <w:rPr>
          <w:lang w:val="en-US"/>
        </w:rPr>
        <w:t>F</w:t>
      </w:r>
      <w:r w:rsidR="006C0ACA" w:rsidRPr="004D6C9B">
        <w:rPr>
          <w:lang w:val="en-US"/>
        </w:rPr>
        <w:t>or an example of such an approach</w:t>
      </w:r>
      <w:r w:rsidR="00FB5564">
        <w:rPr>
          <w:lang w:val="en-US"/>
        </w:rPr>
        <w:t>, see “Five to Thrive,”</w:t>
      </w:r>
      <w:r w:rsidR="006C0ACA" w:rsidRPr="004D6C9B">
        <w:rPr>
          <w:lang w:val="en-US"/>
        </w:rPr>
        <w:t xml:space="preserve"> </w:t>
      </w:r>
      <w:hyperlink r:id="rId12" w:history="1">
        <w:r w:rsidR="006C0ACA" w:rsidRPr="004D6C9B">
          <w:rPr>
            <w:rStyle w:val="Hyperlink"/>
            <w:lang w:val="en-US"/>
          </w:rPr>
          <w:t>https://fivetothrive.org.uk/approach/</w:t>
        </w:r>
      </w:hyperlink>
      <w:r w:rsidR="00FB5564" w:rsidRPr="004D6C9B">
        <w:rPr>
          <w:lang w:val="en-US"/>
        </w:rPr>
        <w:t>.</w:t>
      </w:r>
    </w:p>
    <w:p w14:paraId="56BF699F" w14:textId="77777777" w:rsidR="006C0ACA" w:rsidRPr="004D6C9B" w:rsidRDefault="006C0ACA" w:rsidP="006C0ACA">
      <w:pPr>
        <w:rPr>
          <w:lang w:val="en-US"/>
        </w:rPr>
      </w:pPr>
    </w:p>
    <w:p w14:paraId="2592F1DF" w14:textId="119C7FD8" w:rsidR="00E31AE7" w:rsidRPr="004D6C9B" w:rsidRDefault="00BB5545" w:rsidP="006C0ACA">
      <w:pPr>
        <w:rPr>
          <w:lang w:val="en-US"/>
        </w:rPr>
      </w:pPr>
      <w:r w:rsidRPr="004D6C9B">
        <w:rPr>
          <w:vertAlign w:val="superscript"/>
          <w:lang w:val="en-US"/>
        </w:rPr>
        <w:t>5</w:t>
      </w:r>
      <w:r w:rsidRPr="004D6C9B">
        <w:rPr>
          <w:lang w:val="en-US"/>
        </w:rPr>
        <w:t xml:space="preserve"> </w:t>
      </w:r>
      <w:r w:rsidR="006C0ACA" w:rsidRPr="004D6C9B">
        <w:rPr>
          <w:lang w:val="en-US"/>
        </w:rPr>
        <w:t>We thank the anonymous reviewer for pointing out the emphasis on botanical metaphors in this respondent’s account.</w:t>
      </w:r>
    </w:p>
    <w:p w14:paraId="2FD5EE62" w14:textId="77777777" w:rsidR="006C0ACA" w:rsidRPr="004D6C9B" w:rsidRDefault="006C0ACA" w:rsidP="006C0ACA">
      <w:pPr>
        <w:rPr>
          <w:lang w:val="en-US"/>
        </w:rPr>
      </w:pPr>
    </w:p>
    <w:p w14:paraId="6D748245" w14:textId="77777777" w:rsidR="00046BB3" w:rsidRPr="004D6C9B" w:rsidRDefault="00046BB3" w:rsidP="00046BB3">
      <w:pPr>
        <w:pStyle w:val="Heading3"/>
        <w:rPr>
          <w:lang w:val="en-US"/>
        </w:rPr>
      </w:pPr>
      <w:r w:rsidRPr="004D6C9B">
        <w:rPr>
          <w:lang w:val="en-US"/>
        </w:rPr>
        <w:t>References</w:t>
      </w:r>
    </w:p>
    <w:p w14:paraId="2973C7BB" w14:textId="48D9CDEC" w:rsidR="00B52D71" w:rsidRDefault="005F227A" w:rsidP="00DB496F">
      <w:pPr>
        <w:pStyle w:val="References"/>
        <w:rPr>
          <w:rFonts w:ascii="Times New Roman" w:hAnsi="Times New Roman"/>
        </w:rPr>
      </w:pPr>
      <w:r w:rsidRPr="006E1E0F">
        <w:rPr>
          <w:lang w:val="en-US"/>
        </w:rPr>
        <w:t xml:space="preserve">Arribas-Ayllon, Michael, Andrew Bartlett, and Katie Featherstone. 2010. </w:t>
      </w:r>
      <w:r w:rsidR="00667A27">
        <w:rPr>
          <w:lang w:val="en-US"/>
        </w:rPr>
        <w:t>“</w:t>
      </w:r>
      <w:r w:rsidRPr="006E1E0F">
        <w:rPr>
          <w:lang w:val="en-US"/>
        </w:rPr>
        <w:t xml:space="preserve">Complexity and </w:t>
      </w:r>
      <w:r w:rsidR="00DF16AE" w:rsidRPr="006E1E0F">
        <w:rPr>
          <w:lang w:val="en-US"/>
        </w:rPr>
        <w:t>A</w:t>
      </w:r>
      <w:r w:rsidRPr="006E1E0F">
        <w:rPr>
          <w:lang w:val="en-US"/>
        </w:rPr>
        <w:t xml:space="preserve">ccountability: The </w:t>
      </w:r>
      <w:r w:rsidR="00DF16AE" w:rsidRPr="006E1E0F">
        <w:rPr>
          <w:lang w:val="en-US"/>
        </w:rPr>
        <w:t xml:space="preserve">Witches’ Brew </w:t>
      </w:r>
      <w:r w:rsidRPr="006E1E0F">
        <w:rPr>
          <w:lang w:val="en-US"/>
        </w:rPr>
        <w:t xml:space="preserve">of </w:t>
      </w:r>
      <w:r w:rsidR="00E415BC">
        <w:rPr>
          <w:lang w:val="en-US"/>
        </w:rPr>
        <w:t>P</w:t>
      </w:r>
      <w:r w:rsidRPr="006E1E0F">
        <w:rPr>
          <w:lang w:val="en-US"/>
        </w:rPr>
        <w:t xml:space="preserve">sychiatric </w:t>
      </w:r>
      <w:r w:rsidR="00E415BC">
        <w:rPr>
          <w:lang w:val="en-US"/>
        </w:rPr>
        <w:t>G</w:t>
      </w:r>
      <w:r w:rsidRPr="006E1E0F">
        <w:rPr>
          <w:lang w:val="en-US"/>
        </w:rPr>
        <w:t>enetics.</w:t>
      </w:r>
      <w:r w:rsidR="00667A27">
        <w:rPr>
          <w:lang w:val="en-US"/>
        </w:rPr>
        <w:t>”</w:t>
      </w:r>
      <w:r w:rsidRPr="006E1E0F">
        <w:rPr>
          <w:lang w:val="en-US"/>
        </w:rPr>
        <w:t xml:space="preserve"> </w:t>
      </w:r>
      <w:r w:rsidRPr="006E1E0F">
        <w:rPr>
          <w:i/>
          <w:lang w:val="en-US"/>
        </w:rPr>
        <w:t xml:space="preserve">Social </w:t>
      </w:r>
      <w:r w:rsidR="00E415BC">
        <w:rPr>
          <w:i/>
          <w:lang w:val="en-US"/>
        </w:rPr>
        <w:t>S</w:t>
      </w:r>
      <w:r w:rsidRPr="006E1E0F">
        <w:rPr>
          <w:i/>
          <w:lang w:val="en-US"/>
        </w:rPr>
        <w:t xml:space="preserve">tudies of </w:t>
      </w:r>
      <w:r w:rsidR="00E415BC">
        <w:rPr>
          <w:i/>
          <w:lang w:val="en-US"/>
        </w:rPr>
        <w:t>S</w:t>
      </w:r>
      <w:r w:rsidRPr="006E1E0F">
        <w:rPr>
          <w:i/>
          <w:lang w:val="en-US"/>
        </w:rPr>
        <w:t>cience</w:t>
      </w:r>
      <w:r w:rsidRPr="006E1E0F">
        <w:rPr>
          <w:lang w:val="en-US"/>
        </w:rPr>
        <w:t xml:space="preserve"> 40 (4): 499</w:t>
      </w:r>
      <w:r w:rsidR="00E415BC">
        <w:rPr>
          <w:lang w:val="en-US"/>
        </w:rPr>
        <w:t>–</w:t>
      </w:r>
      <w:r w:rsidRPr="006E1E0F">
        <w:rPr>
          <w:lang w:val="en-US"/>
        </w:rPr>
        <w:t>524.</w:t>
      </w:r>
      <w:r w:rsidR="00B52D71">
        <w:rPr>
          <w:lang w:val="en-US"/>
        </w:rPr>
        <w:t xml:space="preserve"> </w:t>
      </w:r>
      <w:hyperlink r:id="rId13" w:history="1">
        <w:r w:rsidR="00B52D71">
          <w:rPr>
            <w:rStyle w:val="Hyperlink"/>
            <w:rFonts w:eastAsia="Helvetica Neue"/>
          </w:rPr>
          <w:t>https://doi.org/10.1177/0306312710363511</w:t>
        </w:r>
      </w:hyperlink>
      <w:r w:rsidR="00B52D71" w:rsidRPr="006E1E0F">
        <w:rPr>
          <w:lang w:val="en-US"/>
        </w:rPr>
        <w:t>.</w:t>
      </w:r>
    </w:p>
    <w:p w14:paraId="1CBE95EE" w14:textId="29CF8AC0" w:rsidR="009C1090" w:rsidRDefault="005F227A" w:rsidP="00DB496F">
      <w:pPr>
        <w:pStyle w:val="References"/>
        <w:rPr>
          <w:rFonts w:ascii="Times New Roman" w:hAnsi="Times New Roman"/>
        </w:rPr>
      </w:pPr>
      <w:r w:rsidRPr="00085F24">
        <w:rPr>
          <w:lang w:val="en-US"/>
        </w:rPr>
        <w:t xml:space="preserve">Bell, Kirsten, Darlene McNaughton, and Amy Salmon. 2009. </w:t>
      </w:r>
      <w:r w:rsidR="00AC0C66">
        <w:rPr>
          <w:lang w:val="en-US"/>
        </w:rPr>
        <w:t>“</w:t>
      </w:r>
      <w:r w:rsidRPr="00085F24">
        <w:rPr>
          <w:lang w:val="en-US"/>
        </w:rPr>
        <w:t xml:space="preserve">Medicine, </w:t>
      </w:r>
      <w:r w:rsidR="009E71EF">
        <w:rPr>
          <w:lang w:val="en-US"/>
        </w:rPr>
        <w:t>M</w:t>
      </w:r>
      <w:r w:rsidRPr="00085F24">
        <w:rPr>
          <w:lang w:val="en-US"/>
        </w:rPr>
        <w:t xml:space="preserve">orality and </w:t>
      </w:r>
      <w:r w:rsidR="009E71EF" w:rsidRPr="00085F24">
        <w:rPr>
          <w:lang w:val="en-US"/>
        </w:rPr>
        <w:t xml:space="preserve">Mothering: Public Health Discourses </w:t>
      </w:r>
      <w:r w:rsidRPr="00085F24">
        <w:rPr>
          <w:lang w:val="en-US"/>
        </w:rPr>
        <w:t xml:space="preserve">on </w:t>
      </w:r>
      <w:r w:rsidR="009E71EF" w:rsidRPr="00085F24">
        <w:rPr>
          <w:lang w:val="en-US"/>
        </w:rPr>
        <w:t>Foetal Alcohol Exposure, Smoking</w:t>
      </w:r>
      <w:r w:rsidRPr="00085F24">
        <w:rPr>
          <w:lang w:val="en-US"/>
        </w:rPr>
        <w:t xml:space="preserve"> around </w:t>
      </w:r>
      <w:r w:rsidR="009E71EF">
        <w:rPr>
          <w:lang w:val="en-US"/>
        </w:rPr>
        <w:t>C</w:t>
      </w:r>
      <w:r w:rsidRPr="00085F24">
        <w:rPr>
          <w:lang w:val="en-US"/>
        </w:rPr>
        <w:t xml:space="preserve">hildren and </w:t>
      </w:r>
      <w:r w:rsidR="009E71EF">
        <w:rPr>
          <w:lang w:val="en-US"/>
        </w:rPr>
        <w:t>C</w:t>
      </w:r>
      <w:r w:rsidRPr="00085F24">
        <w:rPr>
          <w:lang w:val="en-US"/>
        </w:rPr>
        <w:t xml:space="preserve">hildhood </w:t>
      </w:r>
      <w:r w:rsidR="009E71EF">
        <w:rPr>
          <w:lang w:val="en-US"/>
        </w:rPr>
        <w:t>O</w:t>
      </w:r>
      <w:r w:rsidRPr="00085F24">
        <w:rPr>
          <w:lang w:val="en-US"/>
        </w:rPr>
        <w:t>vernutrition.</w:t>
      </w:r>
      <w:r w:rsidR="00AC0C66">
        <w:rPr>
          <w:lang w:val="en-US"/>
        </w:rPr>
        <w:t xml:space="preserve">” </w:t>
      </w:r>
      <w:r w:rsidRPr="00085F24">
        <w:rPr>
          <w:i/>
          <w:lang w:val="en-US"/>
        </w:rPr>
        <w:t>Critical Public Health</w:t>
      </w:r>
      <w:r w:rsidRPr="00085F24">
        <w:rPr>
          <w:lang w:val="en-US"/>
        </w:rPr>
        <w:t xml:space="preserve"> 19 (2): 155</w:t>
      </w:r>
      <w:r w:rsidR="008B36C0">
        <w:rPr>
          <w:lang w:val="en-US"/>
        </w:rPr>
        <w:t>–</w:t>
      </w:r>
      <w:r w:rsidRPr="00085F24">
        <w:rPr>
          <w:lang w:val="en-US"/>
        </w:rPr>
        <w:t>70.</w:t>
      </w:r>
      <w:r w:rsidR="009C1090">
        <w:rPr>
          <w:lang w:val="en-US"/>
        </w:rPr>
        <w:t xml:space="preserve"> </w:t>
      </w:r>
      <w:hyperlink r:id="rId14" w:history="1">
        <w:r w:rsidR="009C1090">
          <w:rPr>
            <w:rStyle w:val="Hyperlink"/>
            <w:rFonts w:eastAsia="Helvetica Neue"/>
          </w:rPr>
          <w:t>https://doi.org/10.1080/09581590802385664</w:t>
        </w:r>
      </w:hyperlink>
      <w:r w:rsidR="009C1090" w:rsidRPr="006E1E0F">
        <w:rPr>
          <w:lang w:val="en-US"/>
        </w:rPr>
        <w:t>.</w:t>
      </w:r>
    </w:p>
    <w:p w14:paraId="71DA1CF7" w14:textId="0E1BEB9E" w:rsidR="003E3DD3" w:rsidRDefault="005F227A" w:rsidP="00DB496F">
      <w:pPr>
        <w:pStyle w:val="References"/>
        <w:rPr>
          <w:rFonts w:ascii="Times New Roman" w:hAnsi="Times New Roman"/>
        </w:rPr>
      </w:pPr>
      <w:r w:rsidRPr="0079360E">
        <w:rPr>
          <w:lang w:val="en-US"/>
        </w:rPr>
        <w:t xml:space="preserve">Borup, Mads, Nik Brown, Kornelia Konrad, and Harro Van Lente. 2006. </w:t>
      </w:r>
      <w:r w:rsidR="008D41DA">
        <w:rPr>
          <w:lang w:val="en-US"/>
        </w:rPr>
        <w:t>“</w:t>
      </w:r>
      <w:r w:rsidRPr="0079360E">
        <w:rPr>
          <w:lang w:val="en-US"/>
        </w:rPr>
        <w:t xml:space="preserve">The </w:t>
      </w:r>
      <w:r w:rsidR="00667A27">
        <w:rPr>
          <w:lang w:val="en-US"/>
        </w:rPr>
        <w:t>S</w:t>
      </w:r>
      <w:r w:rsidRPr="0079360E">
        <w:rPr>
          <w:lang w:val="en-US"/>
        </w:rPr>
        <w:t>ociology of</w:t>
      </w:r>
      <w:r w:rsidR="00303289">
        <w:rPr>
          <w:lang w:val="en-US"/>
        </w:rPr>
        <w:t xml:space="preserve"> E</w:t>
      </w:r>
      <w:r w:rsidRPr="0079360E">
        <w:rPr>
          <w:lang w:val="en-US"/>
        </w:rPr>
        <w:t xml:space="preserve">xpectations in </w:t>
      </w:r>
      <w:r w:rsidR="00303289">
        <w:rPr>
          <w:lang w:val="en-US"/>
        </w:rPr>
        <w:t>S</w:t>
      </w:r>
      <w:r w:rsidRPr="0079360E">
        <w:rPr>
          <w:lang w:val="en-US"/>
        </w:rPr>
        <w:t xml:space="preserve">cience and </w:t>
      </w:r>
      <w:r w:rsidR="00303289">
        <w:rPr>
          <w:lang w:val="en-US"/>
        </w:rPr>
        <w:t>T</w:t>
      </w:r>
      <w:r w:rsidRPr="0079360E">
        <w:rPr>
          <w:lang w:val="en-US"/>
        </w:rPr>
        <w:t>echnology.</w:t>
      </w:r>
      <w:r w:rsidR="00303289">
        <w:rPr>
          <w:lang w:val="en-US"/>
        </w:rPr>
        <w:t xml:space="preserve">” </w:t>
      </w:r>
      <w:r w:rsidRPr="0079360E">
        <w:rPr>
          <w:i/>
          <w:lang w:val="en-US"/>
        </w:rPr>
        <w:t xml:space="preserve">Technology </w:t>
      </w:r>
      <w:r w:rsidR="003C76CC">
        <w:rPr>
          <w:i/>
          <w:lang w:val="en-US"/>
        </w:rPr>
        <w:t>A</w:t>
      </w:r>
      <w:r w:rsidRPr="0079360E">
        <w:rPr>
          <w:i/>
          <w:lang w:val="en-US"/>
        </w:rPr>
        <w:t xml:space="preserve">nalysis &amp; </w:t>
      </w:r>
      <w:r w:rsidR="003C76CC">
        <w:rPr>
          <w:i/>
          <w:lang w:val="en-US"/>
        </w:rPr>
        <w:t>S</w:t>
      </w:r>
      <w:r w:rsidRPr="0079360E">
        <w:rPr>
          <w:i/>
          <w:lang w:val="en-US"/>
        </w:rPr>
        <w:t xml:space="preserve">trategic </w:t>
      </w:r>
      <w:r w:rsidR="003C76CC">
        <w:rPr>
          <w:i/>
          <w:lang w:val="en-US"/>
        </w:rPr>
        <w:t>M</w:t>
      </w:r>
      <w:r w:rsidRPr="0079360E">
        <w:rPr>
          <w:i/>
          <w:lang w:val="en-US"/>
        </w:rPr>
        <w:t>anagement</w:t>
      </w:r>
      <w:r w:rsidRPr="0079360E">
        <w:rPr>
          <w:lang w:val="en-US"/>
        </w:rPr>
        <w:t xml:space="preserve"> 18 (3</w:t>
      </w:r>
      <w:r w:rsidR="008B36C0">
        <w:rPr>
          <w:lang w:val="en-US"/>
        </w:rPr>
        <w:t>–</w:t>
      </w:r>
      <w:r w:rsidRPr="0079360E">
        <w:rPr>
          <w:lang w:val="en-US"/>
        </w:rPr>
        <w:t>4): 285</w:t>
      </w:r>
      <w:r w:rsidR="008B36C0">
        <w:rPr>
          <w:lang w:val="en-US"/>
        </w:rPr>
        <w:t>–</w:t>
      </w:r>
      <w:r w:rsidRPr="0079360E">
        <w:rPr>
          <w:lang w:val="en-US"/>
        </w:rPr>
        <w:t>98.</w:t>
      </w:r>
      <w:r w:rsidR="003E3DD3">
        <w:rPr>
          <w:lang w:val="en-US"/>
        </w:rPr>
        <w:t xml:space="preserve"> </w:t>
      </w:r>
      <w:hyperlink r:id="rId15" w:history="1">
        <w:r w:rsidR="003E3DD3">
          <w:rPr>
            <w:rStyle w:val="Hyperlink"/>
            <w:rFonts w:eastAsia="Helvetica Neue"/>
          </w:rPr>
          <w:t>https://doi.org/10.1080/09537320600777002</w:t>
        </w:r>
      </w:hyperlink>
      <w:r w:rsidR="003E3DD3" w:rsidRPr="0079360E">
        <w:rPr>
          <w:lang w:val="en-US"/>
        </w:rPr>
        <w:t>.</w:t>
      </w:r>
    </w:p>
    <w:p w14:paraId="5114AE54" w14:textId="7D73D6BA" w:rsidR="005F227A" w:rsidRPr="0048575F" w:rsidRDefault="005F227A">
      <w:pPr>
        <w:pStyle w:val="References"/>
        <w:rPr>
          <w:lang w:val="en-US"/>
        </w:rPr>
      </w:pPr>
      <w:r w:rsidRPr="0048575F">
        <w:rPr>
          <w:lang w:val="en-US"/>
        </w:rPr>
        <w:t xml:space="preserve">Bowlby, John. 1969. </w:t>
      </w:r>
      <w:r w:rsidRPr="0048575F">
        <w:rPr>
          <w:i/>
          <w:lang w:val="en-US"/>
        </w:rPr>
        <w:t xml:space="preserve">Attachment and </w:t>
      </w:r>
      <w:r w:rsidR="00577455">
        <w:rPr>
          <w:i/>
          <w:lang w:val="en-US"/>
        </w:rPr>
        <w:t>L</w:t>
      </w:r>
      <w:r w:rsidRPr="0048575F">
        <w:rPr>
          <w:i/>
          <w:lang w:val="en-US"/>
        </w:rPr>
        <w:t>oss</w:t>
      </w:r>
      <w:r w:rsidR="00DB7797">
        <w:rPr>
          <w:i/>
          <w:lang w:val="en-US"/>
        </w:rPr>
        <w:t>.</w:t>
      </w:r>
      <w:r w:rsidRPr="0048575F">
        <w:rPr>
          <w:i/>
          <w:lang w:val="en-US"/>
        </w:rPr>
        <w:t xml:space="preserve"> </w:t>
      </w:r>
      <w:r w:rsidRPr="00B03869">
        <w:rPr>
          <w:iCs/>
          <w:lang w:val="en-US"/>
        </w:rPr>
        <w:t>Vol. 1</w:t>
      </w:r>
      <w:r w:rsidR="00DB7797">
        <w:rPr>
          <w:iCs/>
          <w:lang w:val="en-US"/>
        </w:rPr>
        <w:t>,</w:t>
      </w:r>
      <w:r w:rsidRPr="0048575F">
        <w:rPr>
          <w:i/>
          <w:lang w:val="en-US"/>
        </w:rPr>
        <w:t xml:space="preserve"> </w:t>
      </w:r>
      <w:r w:rsidR="00DB7797" w:rsidRPr="0048575F">
        <w:rPr>
          <w:i/>
          <w:lang w:val="en-US"/>
        </w:rPr>
        <w:t xml:space="preserve">Attachment. </w:t>
      </w:r>
      <w:r w:rsidRPr="0048575F">
        <w:rPr>
          <w:lang w:val="en-US"/>
        </w:rPr>
        <w:t>New York: Basic Books.</w:t>
      </w:r>
    </w:p>
    <w:p w14:paraId="2865E133" w14:textId="0B72BE7B" w:rsidR="00A515F8" w:rsidRDefault="005F227A" w:rsidP="00DB496F">
      <w:pPr>
        <w:pStyle w:val="References"/>
        <w:rPr>
          <w:rFonts w:ascii="Times New Roman" w:hAnsi="Times New Roman"/>
        </w:rPr>
      </w:pPr>
      <w:r w:rsidRPr="00D84E4B">
        <w:rPr>
          <w:lang w:val="en-US"/>
        </w:rPr>
        <w:t xml:space="preserve">Broer, Tineke, and Martyn Pickersgill. 2015. </w:t>
      </w:r>
      <w:r w:rsidR="008C2359">
        <w:rPr>
          <w:lang w:val="en-US"/>
        </w:rPr>
        <w:t>“</w:t>
      </w:r>
      <w:r w:rsidRPr="00D84E4B">
        <w:rPr>
          <w:lang w:val="en-US"/>
        </w:rPr>
        <w:t xml:space="preserve">(Low) </w:t>
      </w:r>
      <w:r w:rsidR="00D06C8F">
        <w:rPr>
          <w:lang w:val="en-US"/>
        </w:rPr>
        <w:t>E</w:t>
      </w:r>
      <w:r w:rsidRPr="00D84E4B">
        <w:rPr>
          <w:lang w:val="en-US"/>
        </w:rPr>
        <w:t xml:space="preserve">xpectations, </w:t>
      </w:r>
      <w:r w:rsidR="00D06C8F">
        <w:rPr>
          <w:lang w:val="en-US"/>
        </w:rPr>
        <w:t>L</w:t>
      </w:r>
      <w:r w:rsidRPr="00D84E4B">
        <w:rPr>
          <w:lang w:val="en-US"/>
        </w:rPr>
        <w:t xml:space="preserve">egitimization, and the </w:t>
      </w:r>
      <w:r w:rsidR="00D06C8F">
        <w:rPr>
          <w:lang w:val="en-US"/>
        </w:rPr>
        <w:t>C</w:t>
      </w:r>
      <w:r w:rsidRPr="00D84E4B">
        <w:rPr>
          <w:lang w:val="en-US"/>
        </w:rPr>
        <w:t xml:space="preserve">ontingent </w:t>
      </w:r>
      <w:r w:rsidR="00D06C8F">
        <w:rPr>
          <w:lang w:val="en-US"/>
        </w:rPr>
        <w:t>U</w:t>
      </w:r>
      <w:r w:rsidRPr="00D84E4B">
        <w:rPr>
          <w:lang w:val="en-US"/>
        </w:rPr>
        <w:t xml:space="preserve">ses of </w:t>
      </w:r>
      <w:r w:rsidR="00D06C8F" w:rsidRPr="00D84E4B">
        <w:rPr>
          <w:lang w:val="en-US"/>
        </w:rPr>
        <w:t>Scientific Knowledge</w:t>
      </w:r>
      <w:r w:rsidRPr="00D84E4B">
        <w:rPr>
          <w:lang w:val="en-US"/>
        </w:rPr>
        <w:t xml:space="preserve">: Engagements with </w:t>
      </w:r>
      <w:r w:rsidR="00D06C8F">
        <w:rPr>
          <w:lang w:val="en-US"/>
        </w:rPr>
        <w:t>N</w:t>
      </w:r>
      <w:r w:rsidRPr="00D84E4B">
        <w:rPr>
          <w:lang w:val="en-US"/>
        </w:rPr>
        <w:t xml:space="preserve">euroscience in Scottish </w:t>
      </w:r>
      <w:r w:rsidR="00D06C8F" w:rsidRPr="00D84E4B">
        <w:rPr>
          <w:lang w:val="en-US"/>
        </w:rPr>
        <w:t xml:space="preserve">Social Policy </w:t>
      </w:r>
      <w:r w:rsidRPr="00D84E4B">
        <w:rPr>
          <w:lang w:val="en-US"/>
        </w:rPr>
        <w:t xml:space="preserve">and </w:t>
      </w:r>
      <w:r w:rsidR="00D06C8F">
        <w:rPr>
          <w:lang w:val="en-US"/>
        </w:rPr>
        <w:t>S</w:t>
      </w:r>
      <w:r w:rsidRPr="00D84E4B">
        <w:rPr>
          <w:lang w:val="en-US"/>
        </w:rPr>
        <w:t>ervices.</w:t>
      </w:r>
      <w:r w:rsidR="00804D57">
        <w:rPr>
          <w:lang w:val="en-US"/>
        </w:rPr>
        <w:t>”</w:t>
      </w:r>
      <w:r w:rsidRPr="00D84E4B">
        <w:rPr>
          <w:lang w:val="en-US"/>
        </w:rPr>
        <w:t xml:space="preserve"> </w:t>
      </w:r>
      <w:r w:rsidRPr="00D84E4B">
        <w:rPr>
          <w:i/>
          <w:lang w:val="en-US"/>
        </w:rPr>
        <w:t>Engaging Science, Technology, and Society</w:t>
      </w:r>
      <w:r w:rsidR="00A515F8">
        <w:rPr>
          <w:lang w:val="en-US"/>
        </w:rPr>
        <w:t>, no.</w:t>
      </w:r>
      <w:r w:rsidRPr="00D84E4B">
        <w:rPr>
          <w:lang w:val="en-US"/>
        </w:rPr>
        <w:t xml:space="preserve"> 1</w:t>
      </w:r>
      <w:r w:rsidR="00A515F8">
        <w:rPr>
          <w:lang w:val="en-US"/>
        </w:rPr>
        <w:t>,</w:t>
      </w:r>
      <w:r w:rsidRPr="00D84E4B">
        <w:rPr>
          <w:lang w:val="en-US"/>
        </w:rPr>
        <w:t xml:space="preserve"> 47</w:t>
      </w:r>
      <w:r w:rsidR="00A515F8">
        <w:rPr>
          <w:lang w:val="en-US"/>
        </w:rPr>
        <w:t>–66</w:t>
      </w:r>
      <w:r w:rsidRPr="00D84E4B">
        <w:rPr>
          <w:lang w:val="en-US"/>
        </w:rPr>
        <w:t>.</w:t>
      </w:r>
      <w:r w:rsidR="00A515F8">
        <w:rPr>
          <w:lang w:val="en-US"/>
        </w:rPr>
        <w:t xml:space="preserve"> </w:t>
      </w:r>
      <w:hyperlink r:id="rId16" w:history="1">
        <w:r w:rsidR="00A515F8">
          <w:rPr>
            <w:rStyle w:val="Hyperlink"/>
          </w:rPr>
          <w:t>https://doi.org/10.17351/ests2015.003</w:t>
        </w:r>
        <w:r w:rsidR="00A515F8" w:rsidRPr="00D84E4B">
          <w:rPr>
            <w:lang w:val="en-US"/>
          </w:rPr>
          <w:t>.</w:t>
        </w:r>
        <w:r w:rsidR="00A515F8">
          <w:rPr>
            <w:rStyle w:val="Hyperlink"/>
          </w:rPr>
          <w:t xml:space="preserve"> </w:t>
        </w:r>
      </w:hyperlink>
    </w:p>
    <w:p w14:paraId="1FDC2A5F" w14:textId="7B3A5B50" w:rsidR="002136AD" w:rsidRDefault="005F227A" w:rsidP="00DB496F">
      <w:pPr>
        <w:pStyle w:val="References"/>
        <w:rPr>
          <w:rFonts w:ascii="Times New Roman" w:hAnsi="Times New Roman"/>
        </w:rPr>
      </w:pPr>
      <w:r w:rsidRPr="00332EC7">
        <w:rPr>
          <w:lang w:val="en-US"/>
        </w:rPr>
        <w:t xml:space="preserve">Broer, Tineke, Martyn Pickersgill, and Sarah Cunningham-Burley. 2020. </w:t>
      </w:r>
      <w:r w:rsidR="00804D57">
        <w:rPr>
          <w:lang w:val="en-US"/>
        </w:rPr>
        <w:t>“</w:t>
      </w:r>
      <w:r w:rsidRPr="00332EC7">
        <w:rPr>
          <w:lang w:val="en-US"/>
        </w:rPr>
        <w:t>Neurobiological</w:t>
      </w:r>
      <w:r w:rsidR="00F275D2">
        <w:rPr>
          <w:lang w:val="en-US"/>
        </w:rPr>
        <w:t xml:space="preserve"> L</w:t>
      </w:r>
      <w:r w:rsidRPr="00332EC7">
        <w:rPr>
          <w:lang w:val="en-US"/>
        </w:rPr>
        <w:t xml:space="preserve">imits and the </w:t>
      </w:r>
      <w:r w:rsidR="00F275D2" w:rsidRPr="00332EC7">
        <w:rPr>
          <w:lang w:val="en-US"/>
        </w:rPr>
        <w:t xml:space="preserve">Somatic Significance </w:t>
      </w:r>
      <w:r w:rsidRPr="00332EC7">
        <w:rPr>
          <w:lang w:val="en-US"/>
        </w:rPr>
        <w:t xml:space="preserve">of </w:t>
      </w:r>
      <w:r w:rsidR="00F275D2" w:rsidRPr="00332EC7">
        <w:rPr>
          <w:lang w:val="en-US"/>
        </w:rPr>
        <w:t xml:space="preserve">Love: </w:t>
      </w:r>
      <w:r w:rsidRPr="00332EC7">
        <w:rPr>
          <w:lang w:val="en-US"/>
        </w:rPr>
        <w:t xml:space="preserve">Caregivers’ </w:t>
      </w:r>
      <w:r w:rsidR="00F275D2" w:rsidRPr="00332EC7">
        <w:rPr>
          <w:lang w:val="en-US"/>
        </w:rPr>
        <w:t>Engageme</w:t>
      </w:r>
      <w:r w:rsidRPr="00332EC7">
        <w:rPr>
          <w:lang w:val="en-US"/>
        </w:rPr>
        <w:t xml:space="preserve">nts with </w:t>
      </w:r>
      <w:r w:rsidR="00F275D2">
        <w:rPr>
          <w:lang w:val="en-US"/>
        </w:rPr>
        <w:t>N</w:t>
      </w:r>
      <w:r w:rsidRPr="00332EC7">
        <w:rPr>
          <w:lang w:val="en-US"/>
        </w:rPr>
        <w:t xml:space="preserve">euroscience in Scottish </w:t>
      </w:r>
      <w:r w:rsidR="00F275D2" w:rsidRPr="00332EC7">
        <w:rPr>
          <w:lang w:val="en-US"/>
        </w:rPr>
        <w:t>Parenting Programmes</w:t>
      </w:r>
      <w:r w:rsidRPr="00332EC7">
        <w:rPr>
          <w:lang w:val="en-US"/>
        </w:rPr>
        <w:t>.</w:t>
      </w:r>
      <w:r w:rsidR="00804D57">
        <w:rPr>
          <w:lang w:val="en-US"/>
        </w:rPr>
        <w:t>”</w:t>
      </w:r>
      <w:r w:rsidRPr="00332EC7">
        <w:rPr>
          <w:lang w:val="en-US"/>
        </w:rPr>
        <w:t xml:space="preserve"> </w:t>
      </w:r>
      <w:r w:rsidRPr="00332EC7">
        <w:rPr>
          <w:i/>
          <w:lang w:val="en-US"/>
        </w:rPr>
        <w:t>History of the Human Sciences</w:t>
      </w:r>
      <w:r w:rsidRPr="00332EC7">
        <w:rPr>
          <w:lang w:val="en-US"/>
        </w:rPr>
        <w:t xml:space="preserve"> 33 (5): 85</w:t>
      </w:r>
      <w:r w:rsidR="008B36C0">
        <w:rPr>
          <w:lang w:val="en-US"/>
        </w:rPr>
        <w:t>–</w:t>
      </w:r>
      <w:r w:rsidRPr="00332EC7">
        <w:rPr>
          <w:lang w:val="en-US"/>
        </w:rPr>
        <w:t>109.</w:t>
      </w:r>
      <w:r w:rsidR="002136AD">
        <w:rPr>
          <w:lang w:val="en-US"/>
        </w:rPr>
        <w:t xml:space="preserve"> </w:t>
      </w:r>
      <w:hyperlink r:id="rId17" w:history="1">
        <w:r w:rsidR="002136AD">
          <w:rPr>
            <w:rStyle w:val="Hyperlink"/>
            <w:rFonts w:eastAsia="Helvetica Neue"/>
          </w:rPr>
          <w:t>https://doi.org/10.1177/0952695120945966</w:t>
        </w:r>
      </w:hyperlink>
      <w:r w:rsidR="002136AD" w:rsidRPr="00332EC7">
        <w:rPr>
          <w:lang w:val="en-US"/>
        </w:rPr>
        <w:t>.</w:t>
      </w:r>
    </w:p>
    <w:p w14:paraId="7973AF07" w14:textId="122AC33B" w:rsidR="0005702B" w:rsidRPr="006358A7" w:rsidRDefault="005F227A" w:rsidP="006358A7">
      <w:pPr>
        <w:pStyle w:val="References"/>
        <w:rPr>
          <w:lang w:val="en-US"/>
        </w:rPr>
      </w:pPr>
      <w:r w:rsidRPr="006358A7">
        <w:rPr>
          <w:lang w:val="en-US"/>
        </w:rPr>
        <w:t xml:space="preserve">Brosnan, Caragh. 2011. </w:t>
      </w:r>
      <w:r w:rsidR="00BE1CD8" w:rsidRPr="006358A7">
        <w:rPr>
          <w:lang w:val="en-US"/>
        </w:rPr>
        <w:t>“</w:t>
      </w:r>
      <w:r w:rsidRPr="006358A7">
        <w:rPr>
          <w:lang w:val="en-US"/>
        </w:rPr>
        <w:t xml:space="preserve">The </w:t>
      </w:r>
      <w:r w:rsidR="00F275D2" w:rsidRPr="006358A7">
        <w:rPr>
          <w:lang w:val="en-US"/>
        </w:rPr>
        <w:t>S</w:t>
      </w:r>
      <w:r w:rsidRPr="006358A7">
        <w:rPr>
          <w:lang w:val="en-US"/>
        </w:rPr>
        <w:t xml:space="preserve">ociology of </w:t>
      </w:r>
      <w:r w:rsidR="00F275D2" w:rsidRPr="006358A7">
        <w:rPr>
          <w:lang w:val="en-US"/>
        </w:rPr>
        <w:t xml:space="preserve">Neuroethics: Expectational Discourses </w:t>
      </w:r>
      <w:r w:rsidRPr="006358A7">
        <w:rPr>
          <w:lang w:val="en-US"/>
        </w:rPr>
        <w:t xml:space="preserve">and the </w:t>
      </w:r>
      <w:r w:rsidR="00F275D2" w:rsidRPr="006358A7">
        <w:rPr>
          <w:lang w:val="en-US"/>
        </w:rPr>
        <w:t>R</w:t>
      </w:r>
      <w:r w:rsidRPr="006358A7">
        <w:rPr>
          <w:lang w:val="en-US"/>
        </w:rPr>
        <w:t xml:space="preserve">ise of a </w:t>
      </w:r>
      <w:r w:rsidR="00F275D2" w:rsidRPr="006358A7">
        <w:rPr>
          <w:lang w:val="en-US"/>
        </w:rPr>
        <w:t>New Discipline</w:t>
      </w:r>
      <w:r w:rsidRPr="006358A7">
        <w:rPr>
          <w:lang w:val="en-US"/>
        </w:rPr>
        <w:t>.</w:t>
      </w:r>
      <w:r w:rsidR="00BE1CD8" w:rsidRPr="006358A7">
        <w:rPr>
          <w:lang w:val="en-US"/>
        </w:rPr>
        <w:t>”</w:t>
      </w:r>
      <w:r w:rsidRPr="006358A7">
        <w:rPr>
          <w:lang w:val="en-US"/>
        </w:rPr>
        <w:t xml:space="preserve"> </w:t>
      </w:r>
      <w:r w:rsidRPr="006358A7">
        <w:rPr>
          <w:i/>
          <w:lang w:val="en-US"/>
        </w:rPr>
        <w:t>Sociology Compass</w:t>
      </w:r>
      <w:r w:rsidRPr="006358A7">
        <w:rPr>
          <w:lang w:val="en-US"/>
        </w:rPr>
        <w:t xml:space="preserve"> 5 (4): 287</w:t>
      </w:r>
      <w:r w:rsidR="008B36C0" w:rsidRPr="006358A7">
        <w:rPr>
          <w:lang w:val="en-US"/>
        </w:rPr>
        <w:t>–</w:t>
      </w:r>
      <w:r w:rsidRPr="006358A7">
        <w:rPr>
          <w:lang w:val="en-US"/>
        </w:rPr>
        <w:t>97.</w:t>
      </w:r>
      <w:r w:rsidR="0005702B" w:rsidRPr="006358A7">
        <w:rPr>
          <w:lang w:val="en-US"/>
        </w:rPr>
        <w:t xml:space="preserve"> </w:t>
      </w:r>
      <w:hyperlink r:id="rId18" w:history="1">
        <w:r w:rsidR="00974174" w:rsidRPr="00974174">
          <w:rPr>
            <w:rStyle w:val="Hyperlink"/>
            <w:lang w:val="en-US"/>
          </w:rPr>
          <w:t>https://</w:t>
        </w:r>
        <w:r w:rsidR="0005702B" w:rsidRPr="00974174">
          <w:rPr>
            <w:rStyle w:val="Hyperlink"/>
            <w:lang w:val="en-US"/>
          </w:rPr>
          <w:t>doi:</w:t>
        </w:r>
        <w:r w:rsidR="0005702B" w:rsidRPr="00974174">
          <w:rPr>
            <w:rStyle w:val="Hyperlink"/>
          </w:rPr>
          <w:t>10.1111/J.1751-9020.2011.00365.X</w:t>
        </w:r>
        <w:r w:rsidR="0005702B" w:rsidRPr="00974174">
          <w:rPr>
            <w:rStyle w:val="Hyperlink"/>
            <w:lang w:val="en-US"/>
          </w:rPr>
          <w:t>.</w:t>
        </w:r>
      </w:hyperlink>
    </w:p>
    <w:p w14:paraId="6250F0BB" w14:textId="0155CADB" w:rsidR="00BF5FDA" w:rsidRPr="008F25BD" w:rsidRDefault="00BF5FDA" w:rsidP="00DB496F">
      <w:pPr>
        <w:pStyle w:val="References"/>
        <w:rPr>
          <w:rFonts w:cs="Open Sans"/>
          <w:color w:val="333333"/>
        </w:rPr>
      </w:pPr>
      <w:r w:rsidRPr="006358A7">
        <w:t>Brown, N</w:t>
      </w:r>
      <w:r w:rsidR="006358A7" w:rsidRPr="006358A7">
        <w:t xml:space="preserve">ik, </w:t>
      </w:r>
      <w:r w:rsidRPr="006358A7">
        <w:t xml:space="preserve">and </w:t>
      </w:r>
      <w:r w:rsidR="006358A7" w:rsidRPr="006358A7">
        <w:t xml:space="preserve">Mike </w:t>
      </w:r>
      <w:r w:rsidRPr="006358A7">
        <w:t>Michael</w:t>
      </w:r>
      <w:r w:rsidR="006358A7" w:rsidRPr="006358A7">
        <w:t>.</w:t>
      </w:r>
      <w:r w:rsidRPr="006358A7">
        <w:t xml:space="preserve"> 2003. </w:t>
      </w:r>
      <w:r w:rsidR="005F1F44" w:rsidRPr="006358A7">
        <w:t>“</w:t>
      </w:r>
      <w:r w:rsidRPr="006358A7">
        <w:t xml:space="preserve">A </w:t>
      </w:r>
      <w:r w:rsidR="004213FF">
        <w:t>S</w:t>
      </w:r>
      <w:r w:rsidRPr="006358A7">
        <w:t xml:space="preserve">ociology of </w:t>
      </w:r>
      <w:r w:rsidR="006358A7" w:rsidRPr="006358A7">
        <w:t>E</w:t>
      </w:r>
      <w:r w:rsidRPr="006358A7">
        <w:t xml:space="preserve">xpectations: </w:t>
      </w:r>
      <w:r w:rsidR="005F1F44" w:rsidRPr="006358A7">
        <w:rPr>
          <w:i/>
          <w:iCs/>
        </w:rPr>
        <w:t>R</w:t>
      </w:r>
      <w:r w:rsidRPr="006358A7">
        <w:rPr>
          <w:i/>
          <w:iCs/>
        </w:rPr>
        <w:t xml:space="preserve">etrospecting </w:t>
      </w:r>
      <w:r w:rsidR="005F1F44" w:rsidRPr="006358A7">
        <w:rPr>
          <w:i/>
          <w:iCs/>
        </w:rPr>
        <w:t>P</w:t>
      </w:r>
      <w:r w:rsidRPr="006358A7">
        <w:rPr>
          <w:i/>
          <w:iCs/>
        </w:rPr>
        <w:t xml:space="preserve">rospects and </w:t>
      </w:r>
      <w:r w:rsidR="005F1F44" w:rsidRPr="006358A7">
        <w:rPr>
          <w:i/>
          <w:iCs/>
        </w:rPr>
        <w:t>P</w:t>
      </w:r>
      <w:r w:rsidRPr="006358A7">
        <w:rPr>
          <w:i/>
          <w:iCs/>
        </w:rPr>
        <w:t xml:space="preserve">rospecting </w:t>
      </w:r>
      <w:r w:rsidR="005F1F44" w:rsidRPr="006358A7">
        <w:rPr>
          <w:i/>
          <w:iCs/>
        </w:rPr>
        <w:t>R</w:t>
      </w:r>
      <w:r w:rsidRPr="006358A7">
        <w:rPr>
          <w:i/>
          <w:iCs/>
        </w:rPr>
        <w:t>etrospects</w:t>
      </w:r>
      <w:r w:rsidRPr="006358A7">
        <w:t>.</w:t>
      </w:r>
      <w:r w:rsidR="005F1F44" w:rsidRPr="006358A7">
        <w:t>”</w:t>
      </w:r>
      <w:r w:rsidRPr="006358A7">
        <w:t xml:space="preserve"> </w:t>
      </w:r>
      <w:r w:rsidRPr="006358A7">
        <w:rPr>
          <w:i/>
          <w:iCs/>
        </w:rPr>
        <w:t xml:space="preserve">Technology Analysis &amp; </w:t>
      </w:r>
      <w:r w:rsidR="006358A7" w:rsidRPr="006358A7">
        <w:rPr>
          <w:i/>
          <w:iCs/>
        </w:rPr>
        <w:t>S</w:t>
      </w:r>
      <w:r w:rsidRPr="006358A7">
        <w:rPr>
          <w:i/>
          <w:iCs/>
        </w:rPr>
        <w:t xml:space="preserve">trategic </w:t>
      </w:r>
      <w:r w:rsidR="006358A7" w:rsidRPr="006358A7">
        <w:rPr>
          <w:i/>
          <w:iCs/>
        </w:rPr>
        <w:t>M</w:t>
      </w:r>
      <w:r w:rsidRPr="006358A7">
        <w:rPr>
          <w:i/>
          <w:iCs/>
        </w:rPr>
        <w:t>anagement</w:t>
      </w:r>
      <w:r w:rsidRPr="006358A7">
        <w:t xml:space="preserve"> 15</w:t>
      </w:r>
      <w:r w:rsidR="006358A7" w:rsidRPr="006358A7">
        <w:t xml:space="preserve"> </w:t>
      </w:r>
      <w:r w:rsidRPr="006358A7">
        <w:t>(1)</w:t>
      </w:r>
      <w:r w:rsidR="006B0449" w:rsidRPr="006358A7">
        <w:t>:</w:t>
      </w:r>
      <w:r w:rsidRPr="006358A7">
        <w:t xml:space="preserve"> 3</w:t>
      </w:r>
      <w:r w:rsidR="006358A7" w:rsidRPr="006358A7">
        <w:rPr>
          <w:lang w:val="en-US"/>
        </w:rPr>
        <w:t>–</w:t>
      </w:r>
      <w:r w:rsidRPr="006358A7">
        <w:t>18.</w:t>
      </w:r>
      <w:r w:rsidR="006358A7" w:rsidRPr="006358A7">
        <w:t xml:space="preserve"> </w:t>
      </w:r>
      <w:hyperlink r:id="rId19" w:history="1">
        <w:r w:rsidR="006358A7" w:rsidRPr="006358A7">
          <w:rPr>
            <w:rFonts w:cs="Open Sans"/>
            <w:color w:val="000099"/>
            <w:u w:val="single"/>
          </w:rPr>
          <w:t>https://doi.org/10.1080/0953732032000046024</w:t>
        </w:r>
      </w:hyperlink>
      <w:r w:rsidR="006358A7" w:rsidRPr="006358A7">
        <w:rPr>
          <w:lang w:val="en-US"/>
        </w:rPr>
        <w:t>.</w:t>
      </w:r>
    </w:p>
    <w:p w14:paraId="25013C6D" w14:textId="3003E437" w:rsidR="00220880" w:rsidRDefault="005F227A" w:rsidP="00DB496F">
      <w:pPr>
        <w:pStyle w:val="References"/>
        <w:rPr>
          <w:rFonts w:ascii="Times New Roman" w:hAnsi="Times New Roman"/>
        </w:rPr>
      </w:pPr>
      <w:r w:rsidRPr="003B2347">
        <w:rPr>
          <w:lang w:val="en-US"/>
        </w:rPr>
        <w:t>Budds, Kirsty, Margaret K</w:t>
      </w:r>
      <w:r w:rsidR="006F42FE">
        <w:rPr>
          <w:lang w:val="en-US"/>
        </w:rPr>
        <w:t>.</w:t>
      </w:r>
      <w:r w:rsidRPr="003B2347">
        <w:rPr>
          <w:lang w:val="en-US"/>
        </w:rPr>
        <w:t xml:space="preserve"> Hogg, Emma N</w:t>
      </w:r>
      <w:r w:rsidR="006F42FE">
        <w:rPr>
          <w:lang w:val="en-US"/>
        </w:rPr>
        <w:t>.</w:t>
      </w:r>
      <w:r w:rsidRPr="003B2347">
        <w:rPr>
          <w:lang w:val="en-US"/>
        </w:rPr>
        <w:t xml:space="preserve"> Banister, and Mandy Dixon. 2017. </w:t>
      </w:r>
      <w:r w:rsidR="00C27503">
        <w:rPr>
          <w:lang w:val="en-US"/>
        </w:rPr>
        <w:t>“</w:t>
      </w:r>
      <w:r w:rsidRPr="003B2347">
        <w:rPr>
          <w:lang w:val="en-US"/>
        </w:rPr>
        <w:t xml:space="preserve">Parenting </w:t>
      </w:r>
      <w:r w:rsidR="006F42FE" w:rsidRPr="003B2347">
        <w:rPr>
          <w:lang w:val="en-US"/>
        </w:rPr>
        <w:t xml:space="preserve">Agendas: </w:t>
      </w:r>
      <w:r w:rsidRPr="003B2347">
        <w:rPr>
          <w:lang w:val="en-US"/>
        </w:rPr>
        <w:t xml:space="preserve">An </w:t>
      </w:r>
      <w:r w:rsidR="006F42FE" w:rsidRPr="003B2347">
        <w:rPr>
          <w:lang w:val="en-US"/>
        </w:rPr>
        <w:t xml:space="preserve">Empirical Study </w:t>
      </w:r>
      <w:r w:rsidRPr="003B2347">
        <w:rPr>
          <w:lang w:val="en-US"/>
        </w:rPr>
        <w:t xml:space="preserve">of </w:t>
      </w:r>
      <w:r w:rsidR="006F42FE" w:rsidRPr="003B2347">
        <w:rPr>
          <w:lang w:val="en-US"/>
        </w:rPr>
        <w:t xml:space="preserve">Intensive Mothering </w:t>
      </w:r>
      <w:r w:rsidRPr="003B2347">
        <w:rPr>
          <w:lang w:val="en-US"/>
        </w:rPr>
        <w:t xml:space="preserve">and </w:t>
      </w:r>
      <w:r w:rsidR="006F42FE" w:rsidRPr="003B2347">
        <w:rPr>
          <w:lang w:val="en-US"/>
        </w:rPr>
        <w:t>Infant Cognitive Developmen</w:t>
      </w:r>
      <w:r w:rsidRPr="003B2347">
        <w:rPr>
          <w:lang w:val="en-US"/>
        </w:rPr>
        <w:t>t.</w:t>
      </w:r>
      <w:r w:rsidR="00C27503">
        <w:rPr>
          <w:lang w:val="en-US"/>
        </w:rPr>
        <w:t>”</w:t>
      </w:r>
      <w:r w:rsidRPr="003B2347">
        <w:rPr>
          <w:lang w:val="en-US"/>
        </w:rPr>
        <w:t xml:space="preserve"> </w:t>
      </w:r>
      <w:r w:rsidRPr="003B2347">
        <w:rPr>
          <w:i/>
          <w:lang w:val="en-US"/>
        </w:rPr>
        <w:t xml:space="preserve">The </w:t>
      </w:r>
      <w:r w:rsidR="006F42FE" w:rsidRPr="003B2347">
        <w:rPr>
          <w:i/>
          <w:lang w:val="en-US"/>
        </w:rPr>
        <w:t>Sociological Review</w:t>
      </w:r>
      <w:r w:rsidR="006F42FE" w:rsidRPr="003B2347">
        <w:rPr>
          <w:lang w:val="en-US"/>
        </w:rPr>
        <w:t xml:space="preserve"> </w:t>
      </w:r>
      <w:r w:rsidRPr="003B2347">
        <w:rPr>
          <w:lang w:val="en-US"/>
        </w:rPr>
        <w:t>65 (2): 336</w:t>
      </w:r>
      <w:r w:rsidR="008B36C0" w:rsidRPr="003B2347">
        <w:rPr>
          <w:lang w:val="en-US"/>
        </w:rPr>
        <w:t>–</w:t>
      </w:r>
      <w:r w:rsidRPr="003B2347">
        <w:rPr>
          <w:lang w:val="en-US"/>
        </w:rPr>
        <w:t>52.</w:t>
      </w:r>
      <w:r w:rsidR="00220880">
        <w:rPr>
          <w:lang w:val="en-US"/>
        </w:rPr>
        <w:t xml:space="preserve"> </w:t>
      </w:r>
      <w:hyperlink r:id="rId20" w:tgtFrame="_blank" w:history="1">
        <w:r w:rsidR="00220880">
          <w:rPr>
            <w:rStyle w:val="Hyperlink"/>
            <w:rFonts w:eastAsia="Helvetica Neue"/>
          </w:rPr>
          <w:t>https://doi.org/10.1177/0038026116672812</w:t>
        </w:r>
      </w:hyperlink>
      <w:r w:rsidR="00382AF1" w:rsidRPr="003B2347">
        <w:rPr>
          <w:lang w:val="en-US"/>
        </w:rPr>
        <w:t>.</w:t>
      </w:r>
    </w:p>
    <w:p w14:paraId="2F729BA3" w14:textId="1D377510" w:rsidR="008D2D10" w:rsidRPr="008D2D10" w:rsidRDefault="005F227A">
      <w:pPr>
        <w:pStyle w:val="References"/>
        <w:rPr>
          <w:rFonts w:ascii="Times New Roman" w:hAnsi="Times New Roman"/>
        </w:rPr>
      </w:pPr>
      <w:r w:rsidRPr="00F53E57">
        <w:rPr>
          <w:lang w:val="en-US"/>
        </w:rPr>
        <w:lastRenderedPageBreak/>
        <w:t xml:space="preserve">Coveney, Catherine M. 2011. </w:t>
      </w:r>
      <w:r w:rsidR="00503CF4">
        <w:rPr>
          <w:lang w:val="en-US"/>
        </w:rPr>
        <w:t>“</w:t>
      </w:r>
      <w:r w:rsidRPr="00F53E57">
        <w:rPr>
          <w:lang w:val="en-US"/>
        </w:rPr>
        <w:t xml:space="preserve">Cognitive </w:t>
      </w:r>
      <w:r w:rsidR="0026397D" w:rsidRPr="00F53E57">
        <w:rPr>
          <w:lang w:val="en-US"/>
        </w:rPr>
        <w:t xml:space="preserve">Enhancement? </w:t>
      </w:r>
      <w:r w:rsidRPr="00F53E57">
        <w:rPr>
          <w:lang w:val="en-US"/>
        </w:rPr>
        <w:t xml:space="preserve">Exploring </w:t>
      </w:r>
      <w:r w:rsidR="0026397D" w:rsidRPr="00F53E57">
        <w:rPr>
          <w:lang w:val="en-US"/>
        </w:rPr>
        <w:t xml:space="preserve">Modafinil Use </w:t>
      </w:r>
      <w:r w:rsidRPr="00F53E57">
        <w:rPr>
          <w:lang w:val="en-US"/>
        </w:rPr>
        <w:t xml:space="preserve">in </w:t>
      </w:r>
      <w:r w:rsidR="0026397D" w:rsidRPr="00F53E57">
        <w:rPr>
          <w:lang w:val="en-US"/>
        </w:rPr>
        <w:t>Social Context</w:t>
      </w:r>
      <w:r w:rsidRPr="00F53E57">
        <w:rPr>
          <w:lang w:val="en-US"/>
        </w:rPr>
        <w:t>.</w:t>
      </w:r>
      <w:r w:rsidR="00971C0D">
        <w:rPr>
          <w:lang w:val="en-US"/>
        </w:rPr>
        <w:t>”</w:t>
      </w:r>
      <w:r w:rsidRPr="00F53E57">
        <w:rPr>
          <w:lang w:val="en-US"/>
        </w:rPr>
        <w:t xml:space="preserve"> In </w:t>
      </w:r>
      <w:r w:rsidRPr="00F53E57">
        <w:rPr>
          <w:i/>
          <w:lang w:val="en-US"/>
        </w:rPr>
        <w:t xml:space="preserve">Sociological </w:t>
      </w:r>
      <w:r w:rsidR="00730D57">
        <w:rPr>
          <w:i/>
          <w:lang w:val="en-US"/>
        </w:rPr>
        <w:t>R</w:t>
      </w:r>
      <w:r w:rsidRPr="00F53E57">
        <w:rPr>
          <w:i/>
          <w:lang w:val="en-US"/>
        </w:rPr>
        <w:t xml:space="preserve">eflections on the </w:t>
      </w:r>
      <w:r w:rsidR="00730D57">
        <w:rPr>
          <w:i/>
          <w:lang w:val="en-US"/>
        </w:rPr>
        <w:t>N</w:t>
      </w:r>
      <w:r w:rsidRPr="00F53E57">
        <w:rPr>
          <w:i/>
          <w:lang w:val="en-US"/>
        </w:rPr>
        <w:t>eurosciences</w:t>
      </w:r>
      <w:r w:rsidR="008D2D10">
        <w:rPr>
          <w:lang w:val="en-US"/>
        </w:rPr>
        <w:t xml:space="preserve">, edited by Martyn </w:t>
      </w:r>
      <w:r w:rsidR="008D2D10" w:rsidRPr="00FC436A">
        <w:t>Pickersgill and Ira Van Keulen, 203–28</w:t>
      </w:r>
      <w:r w:rsidRPr="00DB496F">
        <w:t xml:space="preserve">. </w:t>
      </w:r>
      <w:r w:rsidR="00834A1F">
        <w:t xml:space="preserve">Bingley, UK: </w:t>
      </w:r>
      <w:r w:rsidRPr="00DB496F">
        <w:t>Emerald Group Publishing Limited.</w:t>
      </w:r>
      <w:r w:rsidR="008D2D10" w:rsidRPr="00FC436A">
        <w:t xml:space="preserve"> </w:t>
      </w:r>
    </w:p>
    <w:p w14:paraId="4C66165E" w14:textId="6BC052F3" w:rsidR="005F227A" w:rsidRPr="00DB496F" w:rsidRDefault="005F227A" w:rsidP="00D7437F">
      <w:pPr>
        <w:pStyle w:val="References"/>
        <w:rPr>
          <w:rFonts w:ascii="Times New Roman" w:hAnsi="Times New Roman"/>
        </w:rPr>
      </w:pPr>
      <w:r w:rsidRPr="008E7B8F">
        <w:rPr>
          <w:lang w:val="en-US"/>
        </w:rPr>
        <w:t xml:space="preserve">Duschinsky, Robbie, Monica Greco, and Judith Solomon. 2015. </w:t>
      </w:r>
      <w:r w:rsidR="00560229">
        <w:rPr>
          <w:lang w:val="en-US"/>
        </w:rPr>
        <w:t>“</w:t>
      </w:r>
      <w:r w:rsidRPr="008E7B8F">
        <w:rPr>
          <w:lang w:val="en-US"/>
        </w:rPr>
        <w:t>Wait Up!: Attachment and Sovereign Power.</w:t>
      </w:r>
      <w:r w:rsidR="005B0812">
        <w:rPr>
          <w:lang w:val="en-US"/>
        </w:rPr>
        <w:t>”</w:t>
      </w:r>
      <w:r w:rsidRPr="008E7B8F">
        <w:rPr>
          <w:lang w:val="en-US"/>
        </w:rPr>
        <w:t xml:space="preserve"> </w:t>
      </w:r>
      <w:r w:rsidRPr="008E7B8F">
        <w:rPr>
          <w:i/>
          <w:lang w:val="en-US"/>
        </w:rPr>
        <w:t xml:space="preserve">International </w:t>
      </w:r>
      <w:r w:rsidR="00E600DD">
        <w:rPr>
          <w:i/>
          <w:lang w:val="en-US"/>
        </w:rPr>
        <w:t>J</w:t>
      </w:r>
      <w:r w:rsidRPr="008E7B8F">
        <w:rPr>
          <w:i/>
          <w:lang w:val="en-US"/>
        </w:rPr>
        <w:t xml:space="preserve">ournal of </w:t>
      </w:r>
      <w:r w:rsidR="00F9641B" w:rsidRPr="008E7B8F">
        <w:rPr>
          <w:i/>
          <w:lang w:val="en-US"/>
        </w:rPr>
        <w:t>Politics, Culture</w:t>
      </w:r>
      <w:r w:rsidRPr="008E7B8F">
        <w:rPr>
          <w:i/>
          <w:lang w:val="en-US"/>
        </w:rPr>
        <w:t>, and</w:t>
      </w:r>
      <w:r w:rsidR="00E600DD">
        <w:rPr>
          <w:i/>
          <w:lang w:val="en-US"/>
        </w:rPr>
        <w:t xml:space="preserve"> S</w:t>
      </w:r>
      <w:r w:rsidRPr="008E7B8F">
        <w:rPr>
          <w:i/>
          <w:lang w:val="en-US"/>
        </w:rPr>
        <w:t>ociety</w:t>
      </w:r>
      <w:r w:rsidRPr="008E7B8F">
        <w:rPr>
          <w:lang w:val="en-US"/>
        </w:rPr>
        <w:t xml:space="preserve"> 28 (3): 223</w:t>
      </w:r>
      <w:r w:rsidR="008B36C0">
        <w:rPr>
          <w:lang w:val="en-US"/>
        </w:rPr>
        <w:t>–</w:t>
      </w:r>
      <w:r w:rsidRPr="008E7B8F">
        <w:rPr>
          <w:lang w:val="en-US"/>
        </w:rPr>
        <w:t>42.</w:t>
      </w:r>
      <w:r w:rsidR="00B302FE">
        <w:rPr>
          <w:lang w:val="en-US"/>
        </w:rPr>
        <w:t xml:space="preserve"> </w:t>
      </w:r>
      <w:hyperlink r:id="rId21" w:tgtFrame="_blank" w:history="1">
        <w:r w:rsidR="00B302FE" w:rsidRPr="00B302FE">
          <w:rPr>
            <w:rStyle w:val="Hyperlink"/>
            <w:lang w:val="en-US"/>
          </w:rPr>
          <w:t>https://</w:t>
        </w:r>
        <w:r w:rsidR="00C35A78" w:rsidRPr="00B302FE">
          <w:rPr>
            <w:rStyle w:val="Hyperlink"/>
            <w:lang w:val="en-US"/>
          </w:rPr>
          <w:t>doi:</w:t>
        </w:r>
        <w:r w:rsidR="00C35A78" w:rsidRPr="00B302FE">
          <w:rPr>
            <w:rStyle w:val="Hyperlink"/>
          </w:rPr>
          <w:t>10.1007/s10767-014-9192-9</w:t>
        </w:r>
        <w:r w:rsidR="00C35A78" w:rsidRPr="00B302FE">
          <w:rPr>
            <w:rStyle w:val="Hyperlink"/>
            <w:lang w:val="en-US"/>
          </w:rPr>
          <w:t>.</w:t>
        </w:r>
      </w:hyperlink>
      <w:r w:rsidR="00C35A78">
        <w:rPr>
          <w:lang w:val="en-US"/>
        </w:rPr>
        <w:t xml:space="preserve"> </w:t>
      </w:r>
    </w:p>
    <w:p w14:paraId="58F2C310" w14:textId="4B25B261" w:rsidR="00C47CAF" w:rsidRDefault="005F227A" w:rsidP="00DB496F">
      <w:pPr>
        <w:pStyle w:val="References"/>
        <w:rPr>
          <w:rFonts w:ascii="Times New Roman" w:hAnsi="Times New Roman"/>
        </w:rPr>
      </w:pPr>
      <w:r w:rsidRPr="00B30335">
        <w:rPr>
          <w:lang w:val="en-US"/>
        </w:rPr>
        <w:t xml:space="preserve">Edwards, Rosalind, Val Gillies, and Nicola Horsley. 2015. </w:t>
      </w:r>
      <w:r w:rsidR="000501E8">
        <w:rPr>
          <w:lang w:val="en-US"/>
        </w:rPr>
        <w:t>“</w:t>
      </w:r>
      <w:r w:rsidRPr="00B30335">
        <w:rPr>
          <w:lang w:val="en-US"/>
        </w:rPr>
        <w:t xml:space="preserve">Brain </w:t>
      </w:r>
      <w:r w:rsidR="000501E8">
        <w:rPr>
          <w:lang w:val="en-US"/>
        </w:rPr>
        <w:t>S</w:t>
      </w:r>
      <w:r w:rsidRPr="00B30335">
        <w:rPr>
          <w:lang w:val="en-US"/>
        </w:rPr>
        <w:t xml:space="preserve">cience and </w:t>
      </w:r>
      <w:r w:rsidR="000501E8" w:rsidRPr="00B30335">
        <w:rPr>
          <w:lang w:val="en-US"/>
        </w:rPr>
        <w:t xml:space="preserve">Early Years Policy: </w:t>
      </w:r>
      <w:r w:rsidRPr="00B30335">
        <w:rPr>
          <w:lang w:val="en-US"/>
        </w:rPr>
        <w:t xml:space="preserve">Hopeful </w:t>
      </w:r>
      <w:r w:rsidR="000501E8" w:rsidRPr="00B30335">
        <w:rPr>
          <w:lang w:val="en-US"/>
        </w:rPr>
        <w:t xml:space="preserve">Ethos </w:t>
      </w:r>
      <w:r w:rsidRPr="00B30335">
        <w:rPr>
          <w:lang w:val="en-US"/>
        </w:rPr>
        <w:t>or ‘</w:t>
      </w:r>
      <w:r w:rsidR="000501E8" w:rsidRPr="00B30335">
        <w:rPr>
          <w:lang w:val="en-US"/>
        </w:rPr>
        <w:t>Cruel Optimism’</w:t>
      </w:r>
      <w:r w:rsidRPr="00B30335">
        <w:rPr>
          <w:lang w:val="en-US"/>
        </w:rPr>
        <w:t>?</w:t>
      </w:r>
      <w:r w:rsidR="000501E8">
        <w:rPr>
          <w:lang w:val="en-US"/>
        </w:rPr>
        <w:t>”</w:t>
      </w:r>
      <w:r w:rsidRPr="00B30335">
        <w:rPr>
          <w:lang w:val="en-US"/>
        </w:rPr>
        <w:t xml:space="preserve"> </w:t>
      </w:r>
      <w:r w:rsidRPr="00B30335">
        <w:rPr>
          <w:i/>
          <w:lang w:val="en-US"/>
        </w:rPr>
        <w:t>Critical Social Policy</w:t>
      </w:r>
      <w:r w:rsidRPr="00B30335">
        <w:rPr>
          <w:lang w:val="en-US"/>
        </w:rPr>
        <w:t xml:space="preserve"> 35 (2): 167</w:t>
      </w:r>
      <w:r w:rsidR="008B36C0">
        <w:rPr>
          <w:lang w:val="en-US"/>
        </w:rPr>
        <w:t>–</w:t>
      </w:r>
      <w:r w:rsidRPr="00B30335">
        <w:rPr>
          <w:lang w:val="en-US"/>
        </w:rPr>
        <w:t>87.</w:t>
      </w:r>
      <w:r w:rsidR="00C47CAF">
        <w:rPr>
          <w:lang w:val="en-US"/>
        </w:rPr>
        <w:t xml:space="preserve"> </w:t>
      </w:r>
      <w:hyperlink r:id="rId22" w:history="1">
        <w:r w:rsidR="00C47CAF">
          <w:rPr>
            <w:rStyle w:val="Hyperlink"/>
            <w:rFonts w:eastAsia="Helvetica Neue"/>
          </w:rPr>
          <w:t>https://doi.org/10.1177/0261018315574020</w:t>
        </w:r>
      </w:hyperlink>
      <w:r w:rsidR="00C47CAF" w:rsidRPr="008E7B8F">
        <w:rPr>
          <w:lang w:val="en-US"/>
        </w:rPr>
        <w:t>.</w:t>
      </w:r>
    </w:p>
    <w:p w14:paraId="395083C5" w14:textId="62C4B78E" w:rsidR="005F227A" w:rsidRPr="00332EC7" w:rsidRDefault="005F227A" w:rsidP="005F227A">
      <w:pPr>
        <w:pStyle w:val="References"/>
        <w:rPr>
          <w:lang w:val="en-US"/>
        </w:rPr>
      </w:pPr>
      <w:r w:rsidRPr="00332EC7">
        <w:rPr>
          <w:lang w:val="en-US"/>
        </w:rPr>
        <w:t xml:space="preserve">Faircloth, Charlotte. 2014. </w:t>
      </w:r>
      <w:r w:rsidR="007448FA">
        <w:rPr>
          <w:lang w:val="en-US"/>
        </w:rPr>
        <w:t>“</w:t>
      </w:r>
      <w:r w:rsidRPr="00332EC7">
        <w:rPr>
          <w:lang w:val="en-US"/>
        </w:rPr>
        <w:t xml:space="preserve">Intensive </w:t>
      </w:r>
      <w:r w:rsidR="007448FA">
        <w:rPr>
          <w:lang w:val="en-US"/>
        </w:rPr>
        <w:t>P</w:t>
      </w:r>
      <w:r w:rsidRPr="00332EC7">
        <w:rPr>
          <w:lang w:val="en-US"/>
        </w:rPr>
        <w:t xml:space="preserve">arenting and the </w:t>
      </w:r>
      <w:r w:rsidR="007448FA">
        <w:rPr>
          <w:lang w:val="en-US"/>
        </w:rPr>
        <w:t>E</w:t>
      </w:r>
      <w:r w:rsidRPr="00332EC7">
        <w:rPr>
          <w:lang w:val="en-US"/>
        </w:rPr>
        <w:t xml:space="preserve">xpansion of </w:t>
      </w:r>
      <w:r w:rsidR="007448FA">
        <w:rPr>
          <w:lang w:val="en-US"/>
        </w:rPr>
        <w:t>P</w:t>
      </w:r>
      <w:r w:rsidRPr="00332EC7">
        <w:rPr>
          <w:lang w:val="en-US"/>
        </w:rPr>
        <w:t>arenting.</w:t>
      </w:r>
      <w:r w:rsidR="007448FA">
        <w:rPr>
          <w:lang w:val="en-US"/>
        </w:rPr>
        <w:t>”</w:t>
      </w:r>
      <w:r w:rsidRPr="00332EC7">
        <w:rPr>
          <w:lang w:val="en-US"/>
        </w:rPr>
        <w:t xml:space="preserve"> In </w:t>
      </w:r>
      <w:r w:rsidRPr="00332EC7">
        <w:rPr>
          <w:i/>
          <w:lang w:val="en-US"/>
        </w:rPr>
        <w:t xml:space="preserve">Parenting </w:t>
      </w:r>
      <w:r w:rsidR="00EA683F">
        <w:rPr>
          <w:i/>
          <w:lang w:val="en-US"/>
        </w:rPr>
        <w:t>C</w:t>
      </w:r>
      <w:r w:rsidRPr="00332EC7">
        <w:rPr>
          <w:i/>
          <w:lang w:val="en-US"/>
        </w:rPr>
        <w:t xml:space="preserve">ulture </w:t>
      </w:r>
      <w:r w:rsidR="00EA683F">
        <w:rPr>
          <w:i/>
          <w:lang w:val="en-US"/>
        </w:rPr>
        <w:t>S</w:t>
      </w:r>
      <w:r w:rsidRPr="00332EC7">
        <w:rPr>
          <w:i/>
          <w:lang w:val="en-US"/>
        </w:rPr>
        <w:t>tudies</w:t>
      </w:r>
      <w:r w:rsidRPr="00332EC7">
        <w:rPr>
          <w:lang w:val="en-US"/>
        </w:rPr>
        <w:t xml:space="preserve">, edited by </w:t>
      </w:r>
      <w:r w:rsidR="00EA683F">
        <w:rPr>
          <w:lang w:val="en-US"/>
        </w:rPr>
        <w:t xml:space="preserve">Lee </w:t>
      </w:r>
      <w:r w:rsidRPr="00332EC7">
        <w:rPr>
          <w:lang w:val="en-US"/>
        </w:rPr>
        <w:t>Ellie</w:t>
      </w:r>
      <w:r w:rsidR="00EA683F">
        <w:rPr>
          <w:lang w:val="en-US"/>
        </w:rPr>
        <w:t xml:space="preserve">, Jennie </w:t>
      </w:r>
      <w:r w:rsidRPr="00332EC7">
        <w:rPr>
          <w:lang w:val="en-US"/>
        </w:rPr>
        <w:t>Bristow, Charlotte Faircloth and J</w:t>
      </w:r>
      <w:r w:rsidR="00EA683F">
        <w:rPr>
          <w:lang w:val="en-US"/>
        </w:rPr>
        <w:t>an</w:t>
      </w:r>
      <w:r w:rsidRPr="00332EC7">
        <w:rPr>
          <w:lang w:val="en-US"/>
        </w:rPr>
        <w:t xml:space="preserve"> Mac</w:t>
      </w:r>
      <w:r w:rsidR="00EA683F">
        <w:rPr>
          <w:lang w:val="en-US"/>
        </w:rPr>
        <w:t>v</w:t>
      </w:r>
      <w:r w:rsidRPr="00332EC7">
        <w:rPr>
          <w:lang w:val="en-US"/>
        </w:rPr>
        <w:t>arish, 25</w:t>
      </w:r>
      <w:r w:rsidR="008B36C0">
        <w:rPr>
          <w:lang w:val="en-US"/>
        </w:rPr>
        <w:t>–</w:t>
      </w:r>
      <w:r w:rsidRPr="00332EC7">
        <w:rPr>
          <w:lang w:val="en-US"/>
        </w:rPr>
        <w:t>50. New York: Palgrave Macmillan.</w:t>
      </w:r>
    </w:p>
    <w:p w14:paraId="60DBF74E" w14:textId="4AFF3E71" w:rsidR="005F227A" w:rsidRPr="00B02CE5" w:rsidRDefault="005F227A" w:rsidP="005F227A">
      <w:pPr>
        <w:pStyle w:val="References"/>
        <w:rPr>
          <w:lang w:val="en-US"/>
        </w:rPr>
      </w:pPr>
      <w:r w:rsidRPr="00B02CE5">
        <w:rPr>
          <w:lang w:val="en-US"/>
        </w:rPr>
        <w:t xml:space="preserve">Featherstone, Brid, Kate Morris, and Sue White. 2013. </w:t>
      </w:r>
      <w:r w:rsidR="00F04FD5">
        <w:rPr>
          <w:lang w:val="en-US"/>
        </w:rPr>
        <w:t>“</w:t>
      </w:r>
      <w:r w:rsidRPr="00B02CE5">
        <w:rPr>
          <w:lang w:val="en-US"/>
        </w:rPr>
        <w:t xml:space="preserve">A </w:t>
      </w:r>
      <w:r w:rsidR="000276AE" w:rsidRPr="00B02CE5">
        <w:rPr>
          <w:lang w:val="en-US"/>
        </w:rPr>
        <w:t xml:space="preserve">Marriage Made </w:t>
      </w:r>
      <w:r w:rsidRPr="00B02CE5">
        <w:rPr>
          <w:lang w:val="en-US"/>
        </w:rPr>
        <w:t xml:space="preserve">in </w:t>
      </w:r>
      <w:r w:rsidR="000276AE" w:rsidRPr="00B02CE5">
        <w:rPr>
          <w:lang w:val="en-US"/>
        </w:rPr>
        <w:t xml:space="preserve">Hell: </w:t>
      </w:r>
      <w:r w:rsidRPr="00B02CE5">
        <w:rPr>
          <w:lang w:val="en-US"/>
        </w:rPr>
        <w:t xml:space="preserve">Early </w:t>
      </w:r>
      <w:r w:rsidR="000276AE" w:rsidRPr="00B02CE5">
        <w:rPr>
          <w:lang w:val="en-US"/>
        </w:rPr>
        <w:t>Intervention Meets Child Protection</w:t>
      </w:r>
      <w:r w:rsidRPr="00B02CE5">
        <w:rPr>
          <w:lang w:val="en-US"/>
        </w:rPr>
        <w:t>.</w:t>
      </w:r>
      <w:r w:rsidR="000276AE">
        <w:rPr>
          <w:lang w:val="en-US"/>
        </w:rPr>
        <w:t>”</w:t>
      </w:r>
      <w:r w:rsidRPr="00B02CE5">
        <w:rPr>
          <w:lang w:val="en-US"/>
        </w:rPr>
        <w:t xml:space="preserve"> </w:t>
      </w:r>
      <w:r w:rsidRPr="00B02CE5">
        <w:rPr>
          <w:i/>
          <w:lang w:val="en-US"/>
        </w:rPr>
        <w:t>British Journal of Social Work</w:t>
      </w:r>
      <w:r w:rsidR="00330F6B">
        <w:rPr>
          <w:i/>
          <w:lang w:val="en-US"/>
        </w:rPr>
        <w:t xml:space="preserve"> </w:t>
      </w:r>
      <w:r w:rsidR="00330F6B">
        <w:rPr>
          <w:lang w:val="en-US"/>
        </w:rPr>
        <w:t>44 (7): 1735–49.</w:t>
      </w:r>
      <w:r w:rsidRPr="00B02CE5">
        <w:rPr>
          <w:lang w:val="en-US"/>
        </w:rPr>
        <w:t xml:space="preserve"> </w:t>
      </w:r>
      <w:hyperlink r:id="rId23" w:history="1">
        <w:r w:rsidR="00575AB7" w:rsidRPr="00575AB7">
          <w:rPr>
            <w:rStyle w:val="Hyperlink"/>
            <w:lang w:val="en-US"/>
          </w:rPr>
          <w:t>https://</w:t>
        </w:r>
        <w:r w:rsidRPr="00575AB7">
          <w:rPr>
            <w:rStyle w:val="Hyperlink"/>
            <w:lang w:val="en-US"/>
          </w:rPr>
          <w:t>doi:10.1093/bjsw/bct052</w:t>
        </w:r>
      </w:hyperlink>
      <w:r w:rsidR="00221803">
        <w:rPr>
          <w:lang w:val="en-US"/>
        </w:rPr>
        <w:t>.</w:t>
      </w:r>
    </w:p>
    <w:p w14:paraId="580D4419" w14:textId="71EE536D" w:rsidR="009E647A" w:rsidRDefault="005F227A" w:rsidP="00DB496F">
      <w:pPr>
        <w:pStyle w:val="References"/>
        <w:rPr>
          <w:rFonts w:ascii="Times New Roman" w:hAnsi="Times New Roman"/>
        </w:rPr>
      </w:pPr>
      <w:r w:rsidRPr="00F9122C">
        <w:rPr>
          <w:lang w:val="en-US"/>
        </w:rPr>
        <w:t xml:space="preserve">Fitzgerald, Des. 2014. </w:t>
      </w:r>
      <w:r w:rsidR="003C3866">
        <w:rPr>
          <w:lang w:val="en-US"/>
        </w:rPr>
        <w:t>“</w:t>
      </w:r>
      <w:r w:rsidRPr="00F9122C">
        <w:rPr>
          <w:lang w:val="en-US"/>
        </w:rPr>
        <w:t xml:space="preserve">The </w:t>
      </w:r>
      <w:r w:rsidR="003C3866">
        <w:rPr>
          <w:lang w:val="en-US"/>
        </w:rPr>
        <w:t>T</w:t>
      </w:r>
      <w:r w:rsidRPr="00F9122C">
        <w:rPr>
          <w:lang w:val="en-US"/>
        </w:rPr>
        <w:t xml:space="preserve">rouble with </w:t>
      </w:r>
      <w:r w:rsidR="003C3866" w:rsidRPr="00F9122C">
        <w:rPr>
          <w:lang w:val="en-US"/>
        </w:rPr>
        <w:t xml:space="preserve">Brain Imaging: </w:t>
      </w:r>
      <w:r w:rsidRPr="00F9122C">
        <w:rPr>
          <w:lang w:val="en-US"/>
        </w:rPr>
        <w:t>Hope</w:t>
      </w:r>
      <w:r w:rsidR="003C3866" w:rsidRPr="00F9122C">
        <w:rPr>
          <w:lang w:val="en-US"/>
        </w:rPr>
        <w:t xml:space="preserve">, Uncertainty </w:t>
      </w:r>
      <w:r w:rsidRPr="00F9122C">
        <w:rPr>
          <w:lang w:val="en-US"/>
        </w:rPr>
        <w:t xml:space="preserve">and </w:t>
      </w:r>
      <w:r w:rsidR="003C3866">
        <w:rPr>
          <w:lang w:val="en-US"/>
        </w:rPr>
        <w:t>A</w:t>
      </w:r>
      <w:r w:rsidRPr="00F9122C">
        <w:rPr>
          <w:lang w:val="en-US"/>
        </w:rPr>
        <w:t xml:space="preserve">mbivalence in the </w:t>
      </w:r>
      <w:r w:rsidR="003C3866">
        <w:rPr>
          <w:lang w:val="en-US"/>
        </w:rPr>
        <w:t>N</w:t>
      </w:r>
      <w:r w:rsidRPr="00F9122C">
        <w:rPr>
          <w:lang w:val="en-US"/>
        </w:rPr>
        <w:t xml:space="preserve">euroscience of </w:t>
      </w:r>
      <w:r w:rsidR="003C3866">
        <w:rPr>
          <w:lang w:val="en-US"/>
        </w:rPr>
        <w:t>A</w:t>
      </w:r>
      <w:r w:rsidRPr="00F9122C">
        <w:rPr>
          <w:lang w:val="en-US"/>
        </w:rPr>
        <w:t xml:space="preserve">utism." </w:t>
      </w:r>
      <w:r w:rsidRPr="00F9122C">
        <w:rPr>
          <w:i/>
          <w:lang w:val="en-US"/>
        </w:rPr>
        <w:t>BioSocieties</w:t>
      </w:r>
      <w:r w:rsidRPr="00F9122C">
        <w:rPr>
          <w:lang w:val="en-US"/>
        </w:rPr>
        <w:t xml:space="preserve"> 9 (3): 241</w:t>
      </w:r>
      <w:r w:rsidR="008B36C0">
        <w:rPr>
          <w:lang w:val="en-US"/>
        </w:rPr>
        <w:t>–</w:t>
      </w:r>
      <w:r w:rsidRPr="00F9122C">
        <w:rPr>
          <w:lang w:val="en-US"/>
        </w:rPr>
        <w:t>61.</w:t>
      </w:r>
      <w:r w:rsidR="009E647A">
        <w:rPr>
          <w:lang w:val="en-US"/>
        </w:rPr>
        <w:t xml:space="preserve"> </w:t>
      </w:r>
      <w:hyperlink r:id="rId24" w:history="1">
        <w:r w:rsidR="009E647A">
          <w:rPr>
            <w:rStyle w:val="Hyperlink"/>
          </w:rPr>
          <w:t>https://doi.org/10.1057/biosoc.2014.15</w:t>
        </w:r>
      </w:hyperlink>
      <w:r w:rsidR="009E647A" w:rsidRPr="00B02CE5">
        <w:rPr>
          <w:lang w:val="en-US"/>
        </w:rPr>
        <w:t>.</w:t>
      </w:r>
    </w:p>
    <w:p w14:paraId="5258C338" w14:textId="02D9235A" w:rsidR="005F227A" w:rsidRPr="00BA1DF5" w:rsidRDefault="005F227A" w:rsidP="005F227A">
      <w:pPr>
        <w:pStyle w:val="References"/>
        <w:rPr>
          <w:lang w:val="en-US"/>
        </w:rPr>
      </w:pPr>
      <w:r w:rsidRPr="00BA1DF5">
        <w:rPr>
          <w:lang w:val="en-US"/>
        </w:rPr>
        <w:t xml:space="preserve">Garfinkel, </w:t>
      </w:r>
      <w:r w:rsidR="00553EE8">
        <w:rPr>
          <w:lang w:val="en-US"/>
        </w:rPr>
        <w:t>Harold</w:t>
      </w:r>
      <w:r w:rsidRPr="00BA1DF5">
        <w:rPr>
          <w:lang w:val="en-US"/>
        </w:rPr>
        <w:t xml:space="preserve">. 1967. </w:t>
      </w:r>
      <w:r w:rsidRPr="00BA1DF5">
        <w:rPr>
          <w:i/>
          <w:lang w:val="en-US"/>
        </w:rPr>
        <w:t xml:space="preserve">Studies in </w:t>
      </w:r>
      <w:r w:rsidR="00553EE8">
        <w:rPr>
          <w:i/>
          <w:lang w:val="en-US"/>
        </w:rPr>
        <w:t>E</w:t>
      </w:r>
      <w:r w:rsidRPr="00BA1DF5">
        <w:rPr>
          <w:i/>
          <w:lang w:val="en-US"/>
        </w:rPr>
        <w:t>thnomethodology</w:t>
      </w:r>
      <w:r w:rsidRPr="00BA1DF5">
        <w:rPr>
          <w:lang w:val="en-US"/>
        </w:rPr>
        <w:t>. Englewood Cliffs, NJ: Prentice Hall.</w:t>
      </w:r>
    </w:p>
    <w:p w14:paraId="32460E24" w14:textId="00662504" w:rsidR="005F227A" w:rsidRPr="00A115CC" w:rsidRDefault="005F227A" w:rsidP="005F227A">
      <w:pPr>
        <w:pStyle w:val="References"/>
        <w:rPr>
          <w:lang w:val="en-US"/>
        </w:rPr>
      </w:pPr>
      <w:r w:rsidRPr="00A115CC">
        <w:rPr>
          <w:lang w:val="en-US"/>
        </w:rPr>
        <w:t xml:space="preserve">Gillies, Val. 2006. </w:t>
      </w:r>
      <w:r w:rsidRPr="00A115CC">
        <w:rPr>
          <w:i/>
          <w:lang w:val="en-US"/>
        </w:rPr>
        <w:t xml:space="preserve">Marginalised </w:t>
      </w:r>
      <w:r w:rsidR="000A5356">
        <w:rPr>
          <w:i/>
          <w:lang w:val="en-US"/>
        </w:rPr>
        <w:t>M</w:t>
      </w:r>
      <w:r w:rsidRPr="00A115CC">
        <w:rPr>
          <w:i/>
          <w:lang w:val="en-US"/>
        </w:rPr>
        <w:t xml:space="preserve">others: Exploring </w:t>
      </w:r>
      <w:r w:rsidR="000A5356" w:rsidRPr="00A115CC">
        <w:rPr>
          <w:i/>
          <w:lang w:val="en-US"/>
        </w:rPr>
        <w:t xml:space="preserve">Working Class Experiences </w:t>
      </w:r>
      <w:r w:rsidRPr="00A115CC">
        <w:rPr>
          <w:i/>
          <w:lang w:val="en-US"/>
        </w:rPr>
        <w:t xml:space="preserve">of </w:t>
      </w:r>
      <w:r w:rsidR="000A5356">
        <w:rPr>
          <w:i/>
          <w:lang w:val="en-US"/>
        </w:rPr>
        <w:t>P</w:t>
      </w:r>
      <w:r w:rsidRPr="00A115CC">
        <w:rPr>
          <w:i/>
          <w:lang w:val="en-US"/>
        </w:rPr>
        <w:t>arenting</w:t>
      </w:r>
      <w:r w:rsidRPr="00A115CC">
        <w:rPr>
          <w:lang w:val="en-US"/>
        </w:rPr>
        <w:t xml:space="preserve">. </w:t>
      </w:r>
      <w:r w:rsidR="000A5356">
        <w:rPr>
          <w:lang w:val="en-US"/>
        </w:rPr>
        <w:t xml:space="preserve">London: </w:t>
      </w:r>
      <w:r w:rsidRPr="00A115CC">
        <w:rPr>
          <w:lang w:val="en-US"/>
        </w:rPr>
        <w:t>Routledge.</w:t>
      </w:r>
    </w:p>
    <w:p w14:paraId="449949E7" w14:textId="48C79416" w:rsidR="005F227A" w:rsidRPr="00DB496F" w:rsidRDefault="005F227A" w:rsidP="005F227A">
      <w:pPr>
        <w:pStyle w:val="References"/>
        <w:rPr>
          <w:rFonts w:ascii="Times New Roman" w:hAnsi="Times New Roman"/>
        </w:rPr>
      </w:pPr>
      <w:r w:rsidRPr="00974206">
        <w:rPr>
          <w:lang w:val="en-US"/>
        </w:rPr>
        <w:t xml:space="preserve">Glabau, Danya. 2019. </w:t>
      </w:r>
      <w:r w:rsidR="00E6049C">
        <w:rPr>
          <w:lang w:val="en-US"/>
        </w:rPr>
        <w:t>“</w:t>
      </w:r>
      <w:r w:rsidRPr="00974206">
        <w:rPr>
          <w:lang w:val="en-US"/>
        </w:rPr>
        <w:t xml:space="preserve">Food </w:t>
      </w:r>
      <w:r w:rsidR="00860C5D">
        <w:rPr>
          <w:lang w:val="en-US"/>
        </w:rPr>
        <w:t>A</w:t>
      </w:r>
      <w:r w:rsidRPr="00974206">
        <w:rPr>
          <w:lang w:val="en-US"/>
        </w:rPr>
        <w:t xml:space="preserve">llergies and the </w:t>
      </w:r>
      <w:r w:rsidR="00860C5D" w:rsidRPr="00974206">
        <w:rPr>
          <w:lang w:val="en-US"/>
        </w:rPr>
        <w:t>Hygienic Sublime</w:t>
      </w:r>
      <w:r w:rsidRPr="00974206">
        <w:rPr>
          <w:lang w:val="en-US"/>
        </w:rPr>
        <w:t>.</w:t>
      </w:r>
      <w:r w:rsidR="00E6049C">
        <w:rPr>
          <w:lang w:val="en-US"/>
        </w:rPr>
        <w:t>”</w:t>
      </w:r>
      <w:r w:rsidRPr="00974206">
        <w:rPr>
          <w:lang w:val="en-US"/>
        </w:rPr>
        <w:t xml:space="preserve"> </w:t>
      </w:r>
      <w:r w:rsidRPr="00974206">
        <w:rPr>
          <w:i/>
          <w:lang w:val="en-US"/>
        </w:rPr>
        <w:t>Catalyst: Feminism, Theory, Technoscience</w:t>
      </w:r>
      <w:r w:rsidRPr="00974206">
        <w:rPr>
          <w:lang w:val="en-US"/>
        </w:rPr>
        <w:t xml:space="preserve"> 5 (2)</w:t>
      </w:r>
      <w:r w:rsidR="00860C5D">
        <w:rPr>
          <w:lang w:val="en-US"/>
        </w:rPr>
        <w:t>: 1–26</w:t>
      </w:r>
      <w:r w:rsidRPr="00974206">
        <w:rPr>
          <w:lang w:val="en-US"/>
        </w:rPr>
        <w:t>.</w:t>
      </w:r>
      <w:r w:rsidR="00860C5D">
        <w:rPr>
          <w:lang w:val="en-US"/>
        </w:rPr>
        <w:t xml:space="preserve"> </w:t>
      </w:r>
      <w:hyperlink r:id="rId25" w:history="1">
        <w:r w:rsidR="009A28C8">
          <w:rPr>
            <w:rStyle w:val="Hyperlink"/>
            <w:rFonts w:eastAsia="Helvetica Neue"/>
          </w:rPr>
          <w:t>https://doi.org/10.28968/cftt.v5i2.32070</w:t>
        </w:r>
      </w:hyperlink>
      <w:r w:rsidR="009A28C8" w:rsidRPr="00A115CC">
        <w:rPr>
          <w:lang w:val="en-US"/>
        </w:rPr>
        <w:t>.</w:t>
      </w:r>
    </w:p>
    <w:p w14:paraId="47B5000E" w14:textId="2B88FDD7" w:rsidR="005F227A" w:rsidRPr="008E4839" w:rsidRDefault="005F227A" w:rsidP="005F227A">
      <w:pPr>
        <w:pStyle w:val="References"/>
        <w:rPr>
          <w:lang w:val="en-US"/>
        </w:rPr>
      </w:pPr>
      <w:r w:rsidRPr="008E4839">
        <w:rPr>
          <w:lang w:val="en-US"/>
        </w:rPr>
        <w:t xml:space="preserve">Hays, Sharon. 1998. </w:t>
      </w:r>
      <w:r w:rsidRPr="008E4839">
        <w:rPr>
          <w:i/>
          <w:lang w:val="en-US"/>
        </w:rPr>
        <w:t xml:space="preserve">The </w:t>
      </w:r>
      <w:r w:rsidR="00E64179" w:rsidRPr="008E4839">
        <w:rPr>
          <w:i/>
          <w:lang w:val="en-US"/>
        </w:rPr>
        <w:t xml:space="preserve">Cultural Contradictions </w:t>
      </w:r>
      <w:r w:rsidRPr="008E4839">
        <w:rPr>
          <w:i/>
          <w:lang w:val="en-US"/>
        </w:rPr>
        <w:t xml:space="preserve">of </w:t>
      </w:r>
      <w:r w:rsidR="00E64179">
        <w:rPr>
          <w:i/>
          <w:lang w:val="en-US"/>
        </w:rPr>
        <w:t>M</w:t>
      </w:r>
      <w:r w:rsidRPr="008E4839">
        <w:rPr>
          <w:i/>
          <w:lang w:val="en-US"/>
        </w:rPr>
        <w:t>otherhood</w:t>
      </w:r>
      <w:r w:rsidRPr="008E4839">
        <w:rPr>
          <w:lang w:val="en-US"/>
        </w:rPr>
        <w:t>. New Haven</w:t>
      </w:r>
      <w:r w:rsidR="008562FC">
        <w:rPr>
          <w:lang w:val="en-US"/>
        </w:rPr>
        <w:t>, CT</w:t>
      </w:r>
      <w:r w:rsidRPr="008E4839">
        <w:rPr>
          <w:lang w:val="en-US"/>
        </w:rPr>
        <w:t>: Yale University Press.</w:t>
      </w:r>
    </w:p>
    <w:p w14:paraId="05CFEA76" w14:textId="407C5749" w:rsidR="005F227A" w:rsidRPr="00CE7E0A" w:rsidRDefault="005F227A" w:rsidP="005F227A">
      <w:pPr>
        <w:pStyle w:val="References"/>
        <w:rPr>
          <w:lang w:val="en-US"/>
        </w:rPr>
      </w:pPr>
      <w:r w:rsidRPr="00CE7E0A">
        <w:rPr>
          <w:lang w:val="en-US"/>
        </w:rPr>
        <w:t>Hughes, Daniel A</w:t>
      </w:r>
      <w:r w:rsidR="00CE7E0A">
        <w:rPr>
          <w:lang w:val="en-US"/>
        </w:rPr>
        <w:t>.</w:t>
      </w:r>
      <w:r w:rsidRPr="00CE7E0A">
        <w:rPr>
          <w:lang w:val="en-US"/>
        </w:rPr>
        <w:t xml:space="preserve">, and Jonathan Baylin. 2012. </w:t>
      </w:r>
      <w:r w:rsidRPr="00CE7E0A">
        <w:rPr>
          <w:i/>
          <w:lang w:val="en-US"/>
        </w:rPr>
        <w:t>Brain-</w:t>
      </w:r>
      <w:r w:rsidR="00CE7E0A">
        <w:rPr>
          <w:i/>
          <w:lang w:val="en-US"/>
        </w:rPr>
        <w:t>B</w:t>
      </w:r>
      <w:r w:rsidRPr="00CE7E0A">
        <w:rPr>
          <w:i/>
          <w:lang w:val="en-US"/>
        </w:rPr>
        <w:t xml:space="preserve">ased </w:t>
      </w:r>
      <w:r w:rsidR="00AD3422">
        <w:rPr>
          <w:i/>
          <w:lang w:val="en-US"/>
        </w:rPr>
        <w:t>P</w:t>
      </w:r>
      <w:r w:rsidRPr="00CE7E0A">
        <w:rPr>
          <w:i/>
          <w:lang w:val="en-US"/>
        </w:rPr>
        <w:t xml:space="preserve">arenting: The </w:t>
      </w:r>
      <w:r w:rsidR="00CE7E0A">
        <w:rPr>
          <w:i/>
          <w:lang w:val="en-US"/>
        </w:rPr>
        <w:t>N</w:t>
      </w:r>
      <w:r w:rsidRPr="00CE7E0A">
        <w:rPr>
          <w:i/>
          <w:lang w:val="en-US"/>
        </w:rPr>
        <w:t xml:space="preserve">euroscience of </w:t>
      </w:r>
      <w:r w:rsidR="00CE7E0A">
        <w:rPr>
          <w:i/>
          <w:lang w:val="en-US"/>
        </w:rPr>
        <w:t>C</w:t>
      </w:r>
      <w:r w:rsidRPr="00CE7E0A">
        <w:rPr>
          <w:i/>
          <w:lang w:val="en-US"/>
        </w:rPr>
        <w:t xml:space="preserve">aregiving for </w:t>
      </w:r>
      <w:r w:rsidR="00CE7E0A">
        <w:rPr>
          <w:i/>
          <w:lang w:val="en-US"/>
        </w:rPr>
        <w:t>H</w:t>
      </w:r>
      <w:r w:rsidRPr="00CE7E0A">
        <w:rPr>
          <w:i/>
          <w:lang w:val="en-US"/>
        </w:rPr>
        <w:t xml:space="preserve">ealthy </w:t>
      </w:r>
      <w:r w:rsidR="00CE7E0A">
        <w:rPr>
          <w:i/>
          <w:lang w:val="en-US"/>
        </w:rPr>
        <w:t>A</w:t>
      </w:r>
      <w:r w:rsidRPr="00CE7E0A">
        <w:rPr>
          <w:i/>
          <w:lang w:val="en-US"/>
        </w:rPr>
        <w:t>ttachment</w:t>
      </w:r>
      <w:r w:rsidRPr="00CE7E0A">
        <w:rPr>
          <w:lang w:val="en-US"/>
        </w:rPr>
        <w:t xml:space="preserve">. </w:t>
      </w:r>
      <w:r w:rsidR="00CE7E0A">
        <w:rPr>
          <w:lang w:val="en-US"/>
        </w:rPr>
        <w:t xml:space="preserve">New York: </w:t>
      </w:r>
      <w:r w:rsidRPr="00CE7E0A">
        <w:rPr>
          <w:lang w:val="en-US"/>
        </w:rPr>
        <w:t>W</w:t>
      </w:r>
      <w:r w:rsidR="00CE7E0A">
        <w:rPr>
          <w:lang w:val="en-US"/>
        </w:rPr>
        <w:t>.</w:t>
      </w:r>
      <w:r w:rsidRPr="00CE7E0A">
        <w:rPr>
          <w:lang w:val="en-US"/>
        </w:rPr>
        <w:t>W</w:t>
      </w:r>
      <w:r w:rsidR="00CE7E0A">
        <w:rPr>
          <w:lang w:val="en-US"/>
        </w:rPr>
        <w:t>.</w:t>
      </w:r>
      <w:r w:rsidRPr="00CE7E0A">
        <w:rPr>
          <w:lang w:val="en-US"/>
        </w:rPr>
        <w:t xml:space="preserve"> Norton &amp; Company.</w:t>
      </w:r>
    </w:p>
    <w:p w14:paraId="6C9554CC" w14:textId="0C221BDF" w:rsidR="00A151C7" w:rsidRDefault="005F227A" w:rsidP="00DB496F">
      <w:pPr>
        <w:pStyle w:val="References"/>
        <w:rPr>
          <w:rFonts w:ascii="Times New Roman" w:hAnsi="Times New Roman"/>
        </w:rPr>
      </w:pPr>
      <w:r w:rsidRPr="008E73E5">
        <w:rPr>
          <w:lang w:val="en-US"/>
        </w:rPr>
        <w:t xml:space="preserve">Keenan, Julia, and Helen Stapleton. 2010. </w:t>
      </w:r>
      <w:r w:rsidR="006F6134">
        <w:rPr>
          <w:lang w:val="en-US"/>
        </w:rPr>
        <w:t>“</w:t>
      </w:r>
      <w:r w:rsidRPr="008E73E5">
        <w:rPr>
          <w:lang w:val="en-US"/>
        </w:rPr>
        <w:t xml:space="preserve">Bonny </w:t>
      </w:r>
      <w:r w:rsidR="00FD2704">
        <w:rPr>
          <w:lang w:val="en-US"/>
        </w:rPr>
        <w:t>B</w:t>
      </w:r>
      <w:r w:rsidRPr="008E73E5">
        <w:rPr>
          <w:lang w:val="en-US"/>
        </w:rPr>
        <w:t xml:space="preserve">abies? Motherhood and </w:t>
      </w:r>
      <w:r w:rsidR="00FD2704">
        <w:rPr>
          <w:lang w:val="en-US"/>
        </w:rPr>
        <w:t>N</w:t>
      </w:r>
      <w:r w:rsidRPr="008E73E5">
        <w:rPr>
          <w:lang w:val="en-US"/>
        </w:rPr>
        <w:t xml:space="preserve">urturing in the </w:t>
      </w:r>
      <w:r w:rsidR="00FD2704">
        <w:rPr>
          <w:lang w:val="en-US"/>
        </w:rPr>
        <w:t>A</w:t>
      </w:r>
      <w:r w:rsidRPr="008E73E5">
        <w:rPr>
          <w:lang w:val="en-US"/>
        </w:rPr>
        <w:t xml:space="preserve">ge of </w:t>
      </w:r>
      <w:r w:rsidR="00FD2704">
        <w:rPr>
          <w:lang w:val="en-US"/>
        </w:rPr>
        <w:t>O</w:t>
      </w:r>
      <w:r w:rsidRPr="008E73E5">
        <w:rPr>
          <w:lang w:val="en-US"/>
        </w:rPr>
        <w:t>besity.</w:t>
      </w:r>
      <w:r w:rsidR="00FD2704">
        <w:rPr>
          <w:lang w:val="en-US"/>
        </w:rPr>
        <w:t>”</w:t>
      </w:r>
      <w:r w:rsidRPr="008E73E5">
        <w:rPr>
          <w:lang w:val="en-US"/>
        </w:rPr>
        <w:t xml:space="preserve"> </w:t>
      </w:r>
      <w:r w:rsidRPr="008E73E5">
        <w:rPr>
          <w:i/>
          <w:lang w:val="en-US"/>
        </w:rPr>
        <w:t>Health, Risk &amp; Society</w:t>
      </w:r>
      <w:r w:rsidRPr="008E73E5">
        <w:rPr>
          <w:lang w:val="en-US"/>
        </w:rPr>
        <w:t xml:space="preserve"> 12 (4): 369</w:t>
      </w:r>
      <w:r w:rsidR="008B36C0">
        <w:rPr>
          <w:lang w:val="en-US"/>
        </w:rPr>
        <w:t>–</w:t>
      </w:r>
      <w:r w:rsidRPr="008E73E5">
        <w:rPr>
          <w:lang w:val="en-US"/>
        </w:rPr>
        <w:t>83.</w:t>
      </w:r>
      <w:r w:rsidR="00A151C7">
        <w:rPr>
          <w:lang w:val="en-US"/>
        </w:rPr>
        <w:t xml:space="preserve"> </w:t>
      </w:r>
      <w:hyperlink r:id="rId26" w:history="1">
        <w:r w:rsidR="00A151C7">
          <w:rPr>
            <w:rStyle w:val="Hyperlink"/>
            <w:rFonts w:eastAsia="Helvetica Neue"/>
          </w:rPr>
          <w:t>https://doi.org/10.1080/13698571003792926</w:t>
        </w:r>
      </w:hyperlink>
      <w:r w:rsidR="00322669" w:rsidRPr="00CE7E0A">
        <w:rPr>
          <w:lang w:val="en-US"/>
        </w:rPr>
        <w:t>.</w:t>
      </w:r>
    </w:p>
    <w:p w14:paraId="1C934653" w14:textId="1D08D2B9" w:rsidR="00EB41B9" w:rsidRDefault="005F227A" w:rsidP="00DB496F">
      <w:pPr>
        <w:pStyle w:val="References"/>
        <w:rPr>
          <w:rFonts w:ascii="Times New Roman" w:hAnsi="Times New Roman"/>
        </w:rPr>
      </w:pPr>
      <w:r w:rsidRPr="00EF5B3B">
        <w:rPr>
          <w:lang w:val="en-US"/>
        </w:rPr>
        <w:t xml:space="preserve">Kehily, Mary Jane, and Rachel Thomson. 2011. </w:t>
      </w:r>
      <w:r w:rsidR="00442348">
        <w:rPr>
          <w:lang w:val="en-US"/>
        </w:rPr>
        <w:t>“</w:t>
      </w:r>
      <w:r w:rsidRPr="00EF5B3B">
        <w:rPr>
          <w:lang w:val="en-US"/>
        </w:rPr>
        <w:t xml:space="preserve">Figuring </w:t>
      </w:r>
      <w:r w:rsidR="00442348" w:rsidRPr="00EF5B3B">
        <w:rPr>
          <w:lang w:val="en-US"/>
        </w:rPr>
        <w:t xml:space="preserve">Families: </w:t>
      </w:r>
      <w:r w:rsidRPr="00EF5B3B">
        <w:rPr>
          <w:lang w:val="en-US"/>
        </w:rPr>
        <w:t>Generation</w:t>
      </w:r>
      <w:r w:rsidR="00442348" w:rsidRPr="00EF5B3B">
        <w:rPr>
          <w:lang w:val="en-US"/>
        </w:rPr>
        <w:t xml:space="preserve">, Situation </w:t>
      </w:r>
      <w:r w:rsidRPr="00EF5B3B">
        <w:rPr>
          <w:lang w:val="en-US"/>
        </w:rPr>
        <w:t xml:space="preserve">and </w:t>
      </w:r>
      <w:r w:rsidR="00442348">
        <w:rPr>
          <w:lang w:val="en-US"/>
        </w:rPr>
        <w:t>N</w:t>
      </w:r>
      <w:r w:rsidRPr="00EF5B3B">
        <w:rPr>
          <w:lang w:val="en-US"/>
        </w:rPr>
        <w:t xml:space="preserve">arrative in </w:t>
      </w:r>
      <w:r w:rsidR="00442348" w:rsidRPr="00EF5B3B">
        <w:rPr>
          <w:lang w:val="en-US"/>
        </w:rPr>
        <w:t>Contemporary M</w:t>
      </w:r>
      <w:r w:rsidRPr="00EF5B3B">
        <w:rPr>
          <w:lang w:val="en-US"/>
        </w:rPr>
        <w:t>othering.</w:t>
      </w:r>
      <w:r w:rsidR="00442348">
        <w:rPr>
          <w:lang w:val="en-US"/>
        </w:rPr>
        <w:t>”</w:t>
      </w:r>
      <w:r w:rsidRPr="00EF5B3B">
        <w:rPr>
          <w:lang w:val="en-US"/>
        </w:rPr>
        <w:t xml:space="preserve"> </w:t>
      </w:r>
      <w:r w:rsidRPr="00EF5B3B">
        <w:rPr>
          <w:i/>
          <w:lang w:val="en-US"/>
        </w:rPr>
        <w:t>Sociological Research Online</w:t>
      </w:r>
      <w:r w:rsidRPr="00EF5B3B">
        <w:rPr>
          <w:lang w:val="en-US"/>
        </w:rPr>
        <w:t xml:space="preserve"> 16 (4): 1</w:t>
      </w:r>
      <w:r w:rsidR="003C7DBB">
        <w:rPr>
          <w:lang w:val="en-US"/>
        </w:rPr>
        <w:t>64–73</w:t>
      </w:r>
      <w:r w:rsidRPr="00EF5B3B">
        <w:rPr>
          <w:lang w:val="en-US"/>
        </w:rPr>
        <w:t>.</w:t>
      </w:r>
      <w:r w:rsidR="00EB41B9">
        <w:rPr>
          <w:lang w:val="en-US"/>
        </w:rPr>
        <w:t xml:space="preserve"> </w:t>
      </w:r>
      <w:hyperlink r:id="rId27" w:history="1">
        <w:r w:rsidR="00EB41B9" w:rsidRPr="00EB41B9">
          <w:rPr>
            <w:rStyle w:val="Hyperlink"/>
            <w:lang w:val="en-US"/>
          </w:rPr>
          <w:t>h</w:t>
        </w:r>
        <w:r w:rsidR="00EB41B9" w:rsidRPr="00EF340F">
          <w:rPr>
            <w:rStyle w:val="Hyperlink"/>
            <w:rFonts w:eastAsia="Helvetica Neue"/>
          </w:rPr>
          <w:t>ttps://doi.org/10.5153/sro.2536</w:t>
        </w:r>
      </w:hyperlink>
      <w:r w:rsidR="00EB41B9" w:rsidRPr="00EF5B3B">
        <w:rPr>
          <w:lang w:val="en-US"/>
        </w:rPr>
        <w:t>.</w:t>
      </w:r>
    </w:p>
    <w:p w14:paraId="1F318450" w14:textId="4C915FB1" w:rsidR="005F227A" w:rsidRPr="00EF5B3B" w:rsidRDefault="005F227A">
      <w:pPr>
        <w:pStyle w:val="References"/>
        <w:rPr>
          <w:lang w:val="en-US"/>
        </w:rPr>
      </w:pPr>
    </w:p>
    <w:p w14:paraId="590CF7A7" w14:textId="3A98C7EC" w:rsidR="002801C6" w:rsidRPr="00FC436A" w:rsidRDefault="005F227A" w:rsidP="00FC436A">
      <w:pPr>
        <w:pStyle w:val="References"/>
      </w:pPr>
      <w:r w:rsidRPr="00DB496F">
        <w:lastRenderedPageBreak/>
        <w:t xml:space="preserve">Knaak, Stephanie J. 2010. </w:t>
      </w:r>
      <w:r w:rsidR="003D635D" w:rsidRPr="00FC436A">
        <w:t>“</w:t>
      </w:r>
      <w:r w:rsidRPr="00DB496F">
        <w:t xml:space="preserve">Contextualising </w:t>
      </w:r>
      <w:r w:rsidR="00F97A1E" w:rsidRPr="00DB496F">
        <w:t>Risk, Constructing Choice: Breastfee</w:t>
      </w:r>
      <w:r w:rsidRPr="00DB496F">
        <w:t xml:space="preserve">ding and </w:t>
      </w:r>
      <w:r w:rsidR="00F97A1E" w:rsidRPr="00DB496F">
        <w:t xml:space="preserve">Good Mothering </w:t>
      </w:r>
      <w:r w:rsidRPr="00DB496F">
        <w:t xml:space="preserve">in </w:t>
      </w:r>
      <w:r w:rsidR="00F97A1E" w:rsidRPr="00DB496F">
        <w:t>Risk Society</w:t>
      </w:r>
      <w:r w:rsidRPr="00DB496F">
        <w:t>.</w:t>
      </w:r>
      <w:r w:rsidR="00F97A1E" w:rsidRPr="00FC436A">
        <w:t>”</w:t>
      </w:r>
      <w:r w:rsidRPr="00DB496F">
        <w:t xml:space="preserve"> </w:t>
      </w:r>
      <w:r w:rsidRPr="00DB496F">
        <w:rPr>
          <w:i/>
        </w:rPr>
        <w:t xml:space="preserve">Health, </w:t>
      </w:r>
      <w:r w:rsidR="00370833" w:rsidRPr="00FC436A">
        <w:rPr>
          <w:i/>
        </w:rPr>
        <w:t>R</w:t>
      </w:r>
      <w:r w:rsidRPr="00DB496F">
        <w:rPr>
          <w:i/>
        </w:rPr>
        <w:t xml:space="preserve">isk &amp; </w:t>
      </w:r>
      <w:r w:rsidR="00370833" w:rsidRPr="00FC436A">
        <w:rPr>
          <w:i/>
        </w:rPr>
        <w:t>S</w:t>
      </w:r>
      <w:r w:rsidRPr="00DB496F">
        <w:rPr>
          <w:i/>
        </w:rPr>
        <w:t>ociety</w:t>
      </w:r>
      <w:r w:rsidRPr="00DB496F">
        <w:t xml:space="preserve"> 12 (4): 345</w:t>
      </w:r>
      <w:r w:rsidR="008B36C0" w:rsidRPr="00FC436A">
        <w:t>–</w:t>
      </w:r>
      <w:r w:rsidR="002801C6" w:rsidRPr="00FC436A">
        <w:t>5</w:t>
      </w:r>
      <w:r w:rsidRPr="00DB496F">
        <w:t>5.</w:t>
      </w:r>
      <w:r w:rsidR="002801C6" w:rsidRPr="00FC436A">
        <w:t xml:space="preserve"> </w:t>
      </w:r>
      <w:hyperlink r:id="rId28" w:history="1">
        <w:r w:rsidR="002801C6" w:rsidRPr="00FC436A">
          <w:rPr>
            <w:rStyle w:val="Hyperlink"/>
            <w:rFonts w:eastAsia="Helvetica Neue"/>
            <w:color w:val="000099"/>
          </w:rPr>
          <w:t>https://doi.org/10.1080/13698571003789666</w:t>
        </w:r>
      </w:hyperlink>
      <w:r w:rsidR="002801C6" w:rsidRPr="00FC436A">
        <w:t>.</w:t>
      </w:r>
    </w:p>
    <w:p w14:paraId="1E461046" w14:textId="22ED91B6" w:rsidR="00C15E54" w:rsidRDefault="005F227A" w:rsidP="00DB496F">
      <w:pPr>
        <w:pStyle w:val="References"/>
        <w:rPr>
          <w:rFonts w:ascii="Times New Roman" w:hAnsi="Times New Roman"/>
        </w:rPr>
      </w:pPr>
      <w:r w:rsidRPr="0017132E">
        <w:rPr>
          <w:lang w:val="en-US"/>
        </w:rPr>
        <w:t xml:space="preserve">Knight, Abigail, Rebecca O'Connell, and Julia Brannen. 2014. </w:t>
      </w:r>
      <w:r w:rsidR="0067173D">
        <w:rPr>
          <w:lang w:val="en-US"/>
        </w:rPr>
        <w:t>“</w:t>
      </w:r>
      <w:r w:rsidRPr="0017132E">
        <w:rPr>
          <w:lang w:val="en-US"/>
        </w:rPr>
        <w:t xml:space="preserve">The </w:t>
      </w:r>
      <w:r w:rsidR="0067173D">
        <w:rPr>
          <w:lang w:val="en-US"/>
        </w:rPr>
        <w:t>T</w:t>
      </w:r>
      <w:r w:rsidRPr="0017132E">
        <w:rPr>
          <w:lang w:val="en-US"/>
        </w:rPr>
        <w:t xml:space="preserve">emporality of </w:t>
      </w:r>
      <w:r w:rsidR="008B0FB7">
        <w:rPr>
          <w:lang w:val="en-US"/>
        </w:rPr>
        <w:t>F</w:t>
      </w:r>
      <w:r w:rsidRPr="0017132E">
        <w:rPr>
          <w:lang w:val="en-US"/>
        </w:rPr>
        <w:t xml:space="preserve">ood </w:t>
      </w:r>
      <w:r w:rsidR="0067173D" w:rsidRPr="0017132E">
        <w:rPr>
          <w:lang w:val="en-US"/>
        </w:rPr>
        <w:t xml:space="preserve">Practices: Intergenerational Relations, Childhood Memories </w:t>
      </w:r>
      <w:r w:rsidRPr="0017132E">
        <w:rPr>
          <w:lang w:val="en-US"/>
        </w:rPr>
        <w:t xml:space="preserve">and </w:t>
      </w:r>
      <w:r w:rsidR="0067173D" w:rsidRPr="0017132E">
        <w:rPr>
          <w:lang w:val="en-US"/>
        </w:rPr>
        <w:t>Mothers' Food Practices</w:t>
      </w:r>
      <w:r w:rsidRPr="0017132E">
        <w:rPr>
          <w:lang w:val="en-US"/>
        </w:rPr>
        <w:t xml:space="preserve"> in </w:t>
      </w:r>
      <w:r w:rsidR="00F00E97" w:rsidRPr="0017132E">
        <w:rPr>
          <w:lang w:val="en-US"/>
        </w:rPr>
        <w:t xml:space="preserve">Working Families </w:t>
      </w:r>
      <w:r w:rsidRPr="0017132E">
        <w:rPr>
          <w:lang w:val="en-US"/>
        </w:rPr>
        <w:t xml:space="preserve">with </w:t>
      </w:r>
      <w:r w:rsidR="00F00E97" w:rsidRPr="0017132E">
        <w:rPr>
          <w:lang w:val="en-US"/>
        </w:rPr>
        <w:t>Young Children</w:t>
      </w:r>
      <w:r w:rsidRPr="0017132E">
        <w:rPr>
          <w:lang w:val="en-US"/>
        </w:rPr>
        <w:t>.</w:t>
      </w:r>
      <w:r w:rsidR="00812494">
        <w:rPr>
          <w:lang w:val="en-US"/>
        </w:rPr>
        <w:t>”</w:t>
      </w:r>
      <w:r w:rsidRPr="0017132E">
        <w:rPr>
          <w:lang w:val="en-US"/>
        </w:rPr>
        <w:t xml:space="preserve"> </w:t>
      </w:r>
      <w:r w:rsidRPr="0017132E">
        <w:rPr>
          <w:i/>
          <w:lang w:val="en-US"/>
        </w:rPr>
        <w:t>Families, Relationships and Societies</w:t>
      </w:r>
      <w:r w:rsidRPr="0017132E">
        <w:rPr>
          <w:lang w:val="en-US"/>
        </w:rPr>
        <w:t xml:space="preserve"> 3 (2): 303</w:t>
      </w:r>
      <w:r w:rsidR="008B36C0">
        <w:rPr>
          <w:lang w:val="en-US"/>
        </w:rPr>
        <w:t>–</w:t>
      </w:r>
      <w:r w:rsidRPr="0017132E">
        <w:rPr>
          <w:lang w:val="en-US"/>
        </w:rPr>
        <w:t>18.</w:t>
      </w:r>
      <w:r w:rsidR="00C15E54">
        <w:rPr>
          <w:lang w:val="en-US"/>
        </w:rPr>
        <w:t xml:space="preserve"> </w:t>
      </w:r>
      <w:hyperlink r:id="rId29" w:history="1">
        <w:r w:rsidR="00C15E54">
          <w:rPr>
            <w:rStyle w:val="Hyperlink"/>
            <w:rFonts w:eastAsia="Helvetica Neue"/>
          </w:rPr>
          <w:t>https://doi.org/10.1332/204674313X669720</w:t>
        </w:r>
      </w:hyperlink>
      <w:r w:rsidR="00C15E54" w:rsidRPr="0017132E">
        <w:rPr>
          <w:lang w:val="en-US"/>
        </w:rPr>
        <w:t>.</w:t>
      </w:r>
    </w:p>
    <w:p w14:paraId="21371DA5" w14:textId="232F569F" w:rsidR="000915E0" w:rsidRDefault="005F227A" w:rsidP="00F32FFD">
      <w:pPr>
        <w:pStyle w:val="References"/>
        <w:rPr>
          <w:rFonts w:ascii="Times New Roman" w:hAnsi="Times New Roman"/>
        </w:rPr>
      </w:pPr>
      <w:r w:rsidRPr="002156D7">
        <w:rPr>
          <w:lang w:val="en-US"/>
        </w:rPr>
        <w:t>Kromidas, Maria. 2021.</w:t>
      </w:r>
      <w:r w:rsidR="00812494">
        <w:rPr>
          <w:lang w:val="en-US"/>
        </w:rPr>
        <w:t xml:space="preserve"> “‘</w:t>
      </w:r>
      <w:r w:rsidRPr="002156D7">
        <w:rPr>
          <w:lang w:val="en-US"/>
        </w:rPr>
        <w:t xml:space="preserve">When I </w:t>
      </w:r>
      <w:r w:rsidR="00812494">
        <w:rPr>
          <w:lang w:val="en-US"/>
        </w:rPr>
        <w:t>W</w:t>
      </w:r>
      <w:r w:rsidRPr="002156D7">
        <w:rPr>
          <w:lang w:val="en-US"/>
        </w:rPr>
        <w:t xml:space="preserve">as a </w:t>
      </w:r>
      <w:r w:rsidR="00812494">
        <w:rPr>
          <w:lang w:val="en-US"/>
        </w:rPr>
        <w:t>K</w:t>
      </w:r>
      <w:r w:rsidRPr="002156D7">
        <w:rPr>
          <w:lang w:val="en-US"/>
        </w:rPr>
        <w:t>id</w:t>
      </w:r>
      <w:r w:rsidR="00812494">
        <w:rPr>
          <w:lang w:val="en-US"/>
        </w:rPr>
        <w:t>’</w:t>
      </w:r>
      <w:r w:rsidRPr="002156D7">
        <w:rPr>
          <w:lang w:val="en-US"/>
        </w:rPr>
        <w:t xml:space="preserve">: Childhood </w:t>
      </w:r>
      <w:r w:rsidR="00812494" w:rsidRPr="002156D7">
        <w:rPr>
          <w:lang w:val="en-US"/>
        </w:rPr>
        <w:t>Memories, Care Work</w:t>
      </w:r>
      <w:r w:rsidRPr="002156D7">
        <w:rPr>
          <w:lang w:val="en-US"/>
        </w:rPr>
        <w:t xml:space="preserve">, and </w:t>
      </w:r>
      <w:r w:rsidR="00812494" w:rsidRPr="002156D7">
        <w:rPr>
          <w:lang w:val="en-US"/>
        </w:rPr>
        <w:t>Becoming Mom</w:t>
      </w:r>
      <w:r w:rsidRPr="002156D7">
        <w:rPr>
          <w:lang w:val="en-US"/>
        </w:rPr>
        <w:t>.</w:t>
      </w:r>
      <w:r w:rsidR="00812494">
        <w:rPr>
          <w:lang w:val="en-US"/>
        </w:rPr>
        <w:t>”</w:t>
      </w:r>
      <w:r w:rsidRPr="002156D7">
        <w:rPr>
          <w:lang w:val="en-US"/>
        </w:rPr>
        <w:t xml:space="preserve"> </w:t>
      </w:r>
      <w:r w:rsidRPr="002156D7">
        <w:rPr>
          <w:i/>
          <w:lang w:val="en-US"/>
        </w:rPr>
        <w:t>Subjectivity</w:t>
      </w:r>
      <w:r w:rsidR="00164992">
        <w:rPr>
          <w:lang w:val="en-US"/>
        </w:rPr>
        <w:t>, no. 14,</w:t>
      </w:r>
      <w:r w:rsidRPr="002156D7">
        <w:rPr>
          <w:lang w:val="en-US"/>
        </w:rPr>
        <w:t xml:space="preserve"> </w:t>
      </w:r>
      <w:r w:rsidR="00164992">
        <w:rPr>
          <w:lang w:val="en-US"/>
        </w:rPr>
        <w:t>36–</w:t>
      </w:r>
      <w:r w:rsidR="00F220FC">
        <w:rPr>
          <w:lang w:val="en-US"/>
        </w:rPr>
        <w:t>52</w:t>
      </w:r>
      <w:r w:rsidRPr="002156D7">
        <w:rPr>
          <w:lang w:val="en-US"/>
        </w:rPr>
        <w:t>.</w:t>
      </w:r>
      <w:r w:rsidR="000915E0">
        <w:rPr>
          <w:lang w:val="en-US"/>
        </w:rPr>
        <w:t xml:space="preserve"> </w:t>
      </w:r>
      <w:hyperlink r:id="rId30" w:history="1">
        <w:r w:rsidR="000915E0">
          <w:rPr>
            <w:rStyle w:val="Hyperlink"/>
          </w:rPr>
          <w:t>https://doi.org/10.1057/s41286-021-00113-4</w:t>
        </w:r>
      </w:hyperlink>
      <w:r w:rsidR="004D1ED1" w:rsidRPr="00F32FFD">
        <w:rPr>
          <w:smallCaps/>
          <w:lang w:val="en-US"/>
        </w:rPr>
        <w:t>.</w:t>
      </w:r>
    </w:p>
    <w:p w14:paraId="6F7A7FEF" w14:textId="0B01FBF2" w:rsidR="005F227A" w:rsidRPr="00DB496F" w:rsidRDefault="005F227A" w:rsidP="0094553E">
      <w:pPr>
        <w:pStyle w:val="References"/>
        <w:rPr>
          <w:rFonts w:ascii="Times New Roman" w:hAnsi="Times New Roman"/>
        </w:rPr>
      </w:pPr>
      <w:r w:rsidRPr="002156D7">
        <w:rPr>
          <w:lang w:val="en-US"/>
        </w:rPr>
        <w:t xml:space="preserve">Leaver, Tama. 2017. </w:t>
      </w:r>
      <w:r w:rsidR="00D07D7E">
        <w:rPr>
          <w:lang w:val="en-US"/>
        </w:rPr>
        <w:t>“</w:t>
      </w:r>
      <w:r w:rsidRPr="002156D7">
        <w:rPr>
          <w:lang w:val="en-US"/>
        </w:rPr>
        <w:t xml:space="preserve">Intimate </w:t>
      </w:r>
      <w:r w:rsidR="00416595" w:rsidRPr="002156D7">
        <w:rPr>
          <w:lang w:val="en-US"/>
        </w:rPr>
        <w:t xml:space="preserve">Surveillance: </w:t>
      </w:r>
      <w:r w:rsidRPr="002156D7">
        <w:rPr>
          <w:lang w:val="en-US"/>
        </w:rPr>
        <w:t xml:space="preserve">Normalizing </w:t>
      </w:r>
      <w:r w:rsidR="00416595" w:rsidRPr="002156D7">
        <w:rPr>
          <w:lang w:val="en-US"/>
        </w:rPr>
        <w:t xml:space="preserve">Parental Monitoring </w:t>
      </w:r>
      <w:r w:rsidRPr="002156D7">
        <w:rPr>
          <w:lang w:val="en-US"/>
        </w:rPr>
        <w:t xml:space="preserve">and </w:t>
      </w:r>
      <w:r w:rsidR="00416595">
        <w:rPr>
          <w:lang w:val="en-US"/>
        </w:rPr>
        <w:t>M</w:t>
      </w:r>
      <w:r w:rsidRPr="002156D7">
        <w:rPr>
          <w:lang w:val="en-US"/>
        </w:rPr>
        <w:t xml:space="preserve">ediation of </w:t>
      </w:r>
      <w:r w:rsidR="00416595">
        <w:rPr>
          <w:lang w:val="en-US"/>
        </w:rPr>
        <w:t>I</w:t>
      </w:r>
      <w:r w:rsidRPr="002156D7">
        <w:rPr>
          <w:lang w:val="en-US"/>
        </w:rPr>
        <w:t xml:space="preserve">nfants </w:t>
      </w:r>
      <w:r w:rsidR="00416595">
        <w:rPr>
          <w:lang w:val="en-US"/>
        </w:rPr>
        <w:t>O</w:t>
      </w:r>
      <w:r w:rsidRPr="002156D7">
        <w:rPr>
          <w:lang w:val="en-US"/>
        </w:rPr>
        <w:t>nline.</w:t>
      </w:r>
      <w:r w:rsidR="00416595">
        <w:rPr>
          <w:lang w:val="en-US"/>
        </w:rPr>
        <w:t>”</w:t>
      </w:r>
      <w:r w:rsidRPr="002156D7">
        <w:rPr>
          <w:lang w:val="en-US"/>
        </w:rPr>
        <w:t xml:space="preserve"> </w:t>
      </w:r>
      <w:r w:rsidRPr="002156D7">
        <w:rPr>
          <w:i/>
          <w:lang w:val="en-US"/>
        </w:rPr>
        <w:t xml:space="preserve">Social </w:t>
      </w:r>
      <w:r w:rsidR="00994763">
        <w:rPr>
          <w:i/>
          <w:lang w:val="en-US"/>
        </w:rPr>
        <w:t>M</w:t>
      </w:r>
      <w:r w:rsidRPr="002156D7">
        <w:rPr>
          <w:i/>
          <w:lang w:val="en-US"/>
        </w:rPr>
        <w:t>edia</w:t>
      </w:r>
      <w:r w:rsidR="00994763">
        <w:rPr>
          <w:i/>
          <w:lang w:val="en-US"/>
        </w:rPr>
        <w:t xml:space="preserve"> </w:t>
      </w:r>
      <w:r w:rsidRPr="002156D7">
        <w:rPr>
          <w:i/>
          <w:lang w:val="en-US"/>
        </w:rPr>
        <w:t xml:space="preserve">+ </w:t>
      </w:r>
      <w:r w:rsidR="00994763">
        <w:rPr>
          <w:i/>
          <w:lang w:val="en-US"/>
        </w:rPr>
        <w:t>S</w:t>
      </w:r>
      <w:r w:rsidRPr="002156D7">
        <w:rPr>
          <w:i/>
          <w:lang w:val="en-US"/>
        </w:rPr>
        <w:t>ociety</w:t>
      </w:r>
      <w:r w:rsidRPr="002156D7">
        <w:rPr>
          <w:lang w:val="en-US"/>
        </w:rPr>
        <w:t xml:space="preserve"> 3 (2)</w:t>
      </w:r>
      <w:r w:rsidR="00A31864">
        <w:rPr>
          <w:lang w:val="en-US"/>
        </w:rPr>
        <w:t>.</w:t>
      </w:r>
      <w:r w:rsidR="006730CE">
        <w:rPr>
          <w:lang w:val="en-US"/>
        </w:rPr>
        <w:t xml:space="preserve"> </w:t>
      </w:r>
      <w:hyperlink r:id="rId31" w:history="1">
        <w:r w:rsidR="00A31864">
          <w:rPr>
            <w:rStyle w:val="Hyperlink"/>
            <w:rFonts w:eastAsia="Helvetica Neue"/>
          </w:rPr>
          <w:t>https://doi.org/10.1177/2056305117707192</w:t>
        </w:r>
      </w:hyperlink>
      <w:r w:rsidR="0094553E" w:rsidRPr="00F32FFD">
        <w:rPr>
          <w:smallCaps/>
          <w:lang w:val="en-US"/>
        </w:rPr>
        <w:t>.</w:t>
      </w:r>
    </w:p>
    <w:p w14:paraId="2854FA08" w14:textId="0C87B34F" w:rsidR="00A74CF7" w:rsidRDefault="005F227A" w:rsidP="000E62C0">
      <w:pPr>
        <w:pStyle w:val="References"/>
        <w:rPr>
          <w:rFonts w:ascii="Times New Roman" w:hAnsi="Times New Roman"/>
        </w:rPr>
      </w:pPr>
      <w:r w:rsidRPr="009F661D">
        <w:rPr>
          <w:lang w:val="en-US"/>
        </w:rPr>
        <w:t xml:space="preserve">Lee, Ellie. 2008. </w:t>
      </w:r>
      <w:r w:rsidR="001D51E9">
        <w:rPr>
          <w:lang w:val="en-US"/>
        </w:rPr>
        <w:t>“</w:t>
      </w:r>
      <w:r w:rsidRPr="009F661D">
        <w:rPr>
          <w:lang w:val="en-US"/>
        </w:rPr>
        <w:t xml:space="preserve">Living with </w:t>
      </w:r>
      <w:r w:rsidR="001D51E9">
        <w:rPr>
          <w:lang w:val="en-US"/>
        </w:rPr>
        <w:t>R</w:t>
      </w:r>
      <w:r w:rsidRPr="009F661D">
        <w:rPr>
          <w:lang w:val="en-US"/>
        </w:rPr>
        <w:t xml:space="preserve">isk in the </w:t>
      </w:r>
      <w:r w:rsidR="001D51E9">
        <w:rPr>
          <w:lang w:val="en-US"/>
        </w:rPr>
        <w:t>A</w:t>
      </w:r>
      <w:r w:rsidRPr="009F661D">
        <w:rPr>
          <w:lang w:val="en-US"/>
        </w:rPr>
        <w:t>ge of ‘</w:t>
      </w:r>
      <w:r w:rsidR="001D51E9" w:rsidRPr="009F661D">
        <w:rPr>
          <w:lang w:val="en-US"/>
        </w:rPr>
        <w:t xml:space="preserve">Intensive Motherhood’: </w:t>
      </w:r>
      <w:r w:rsidRPr="009F661D">
        <w:rPr>
          <w:lang w:val="en-US"/>
        </w:rPr>
        <w:t xml:space="preserve">Maternal </w:t>
      </w:r>
      <w:r w:rsidR="001D51E9" w:rsidRPr="009F661D">
        <w:rPr>
          <w:lang w:val="en-US"/>
        </w:rPr>
        <w:t xml:space="preserve">Identity </w:t>
      </w:r>
      <w:r w:rsidRPr="009F661D">
        <w:rPr>
          <w:lang w:val="en-US"/>
        </w:rPr>
        <w:t xml:space="preserve">and </w:t>
      </w:r>
      <w:r w:rsidR="001D51E9" w:rsidRPr="009F661D">
        <w:rPr>
          <w:lang w:val="en-US"/>
        </w:rPr>
        <w:t>Infant Feeding</w:t>
      </w:r>
      <w:r w:rsidRPr="009F661D">
        <w:rPr>
          <w:lang w:val="en-US"/>
        </w:rPr>
        <w:t>.</w:t>
      </w:r>
      <w:r w:rsidR="001D51E9">
        <w:rPr>
          <w:lang w:val="en-US"/>
        </w:rPr>
        <w:t>”</w:t>
      </w:r>
      <w:r w:rsidRPr="009F661D">
        <w:rPr>
          <w:lang w:val="en-US"/>
        </w:rPr>
        <w:t xml:space="preserve"> </w:t>
      </w:r>
      <w:r w:rsidRPr="009F661D">
        <w:rPr>
          <w:i/>
          <w:lang w:val="en-US"/>
        </w:rPr>
        <w:t xml:space="preserve">Health, </w:t>
      </w:r>
      <w:r w:rsidR="00686B12">
        <w:rPr>
          <w:i/>
          <w:lang w:val="en-US"/>
        </w:rPr>
        <w:t>R</w:t>
      </w:r>
      <w:r w:rsidRPr="009F661D">
        <w:rPr>
          <w:i/>
          <w:lang w:val="en-US"/>
        </w:rPr>
        <w:t xml:space="preserve">isk &amp; </w:t>
      </w:r>
      <w:r w:rsidR="00686B12">
        <w:rPr>
          <w:i/>
          <w:lang w:val="en-US"/>
        </w:rPr>
        <w:t>S</w:t>
      </w:r>
      <w:r w:rsidRPr="009F661D">
        <w:rPr>
          <w:i/>
          <w:lang w:val="en-US"/>
        </w:rPr>
        <w:t>ociety</w:t>
      </w:r>
      <w:r w:rsidRPr="009F661D">
        <w:rPr>
          <w:lang w:val="en-US"/>
        </w:rPr>
        <w:t xml:space="preserve"> 10 (5): 467</w:t>
      </w:r>
      <w:r w:rsidR="008B36C0">
        <w:rPr>
          <w:lang w:val="en-US"/>
        </w:rPr>
        <w:t>–</w:t>
      </w:r>
      <w:r w:rsidRPr="009F661D">
        <w:rPr>
          <w:lang w:val="en-US"/>
        </w:rPr>
        <w:t>77.</w:t>
      </w:r>
      <w:r w:rsidR="00A74CF7">
        <w:rPr>
          <w:lang w:val="en-US"/>
        </w:rPr>
        <w:t xml:space="preserve"> </w:t>
      </w:r>
      <w:hyperlink r:id="rId32" w:history="1">
        <w:r w:rsidR="00A74CF7">
          <w:rPr>
            <w:rStyle w:val="Hyperlink"/>
            <w:rFonts w:eastAsia="Helvetica Neue"/>
          </w:rPr>
          <w:t>https://doi.org/10.1080/13698570802383432</w:t>
        </w:r>
      </w:hyperlink>
      <w:r w:rsidR="000E62C0" w:rsidRPr="00F32FFD">
        <w:rPr>
          <w:smallCaps/>
          <w:lang w:val="en-US"/>
        </w:rPr>
        <w:t>.</w:t>
      </w:r>
    </w:p>
    <w:p w14:paraId="2FD162BD" w14:textId="3F6B105B" w:rsidR="00C34327" w:rsidRDefault="005F227A" w:rsidP="005B22E5">
      <w:pPr>
        <w:pStyle w:val="References"/>
        <w:rPr>
          <w:rFonts w:ascii="Times New Roman" w:hAnsi="Times New Roman"/>
        </w:rPr>
      </w:pPr>
      <w:r w:rsidRPr="009D0EDD">
        <w:rPr>
          <w:lang w:val="en-US"/>
        </w:rPr>
        <w:t xml:space="preserve">Lee, Ellie, Jan Macvarish, and Jennie Bristow. 2010. </w:t>
      </w:r>
      <w:r w:rsidR="000756A0">
        <w:rPr>
          <w:lang w:val="en-US"/>
        </w:rPr>
        <w:t>“</w:t>
      </w:r>
      <w:r w:rsidRPr="009D0EDD">
        <w:rPr>
          <w:lang w:val="en-US"/>
        </w:rPr>
        <w:t xml:space="preserve">Risk, </w:t>
      </w:r>
      <w:r w:rsidR="00C84744">
        <w:rPr>
          <w:lang w:val="en-US"/>
        </w:rPr>
        <w:t>H</w:t>
      </w:r>
      <w:r w:rsidRPr="009D0EDD">
        <w:rPr>
          <w:lang w:val="en-US"/>
        </w:rPr>
        <w:t xml:space="preserve">ealth and </w:t>
      </w:r>
      <w:r w:rsidR="00C84744">
        <w:rPr>
          <w:lang w:val="en-US"/>
        </w:rPr>
        <w:t>P</w:t>
      </w:r>
      <w:r w:rsidRPr="009D0EDD">
        <w:rPr>
          <w:lang w:val="en-US"/>
        </w:rPr>
        <w:t xml:space="preserve">arenting </w:t>
      </w:r>
      <w:r w:rsidR="00C84744">
        <w:rPr>
          <w:lang w:val="en-US"/>
        </w:rPr>
        <w:t>C</w:t>
      </w:r>
      <w:r w:rsidRPr="009D0EDD">
        <w:rPr>
          <w:lang w:val="en-US"/>
        </w:rPr>
        <w:t>ulture."</w:t>
      </w:r>
      <w:r w:rsidR="00C34327">
        <w:rPr>
          <w:lang w:val="en-US"/>
        </w:rPr>
        <w:t xml:space="preserve"> </w:t>
      </w:r>
      <w:r w:rsidR="00C34327" w:rsidRPr="00FC436A">
        <w:rPr>
          <w:i/>
          <w:lang w:val="en-US"/>
        </w:rPr>
        <w:t>Health, Risk &amp; Society</w:t>
      </w:r>
      <w:r w:rsidR="00C34327">
        <w:rPr>
          <w:lang w:val="en-US"/>
        </w:rPr>
        <w:t xml:space="preserve"> 12 (4): 293–300. </w:t>
      </w:r>
      <w:hyperlink r:id="rId33" w:history="1">
        <w:r w:rsidR="00C34327">
          <w:rPr>
            <w:rStyle w:val="Hyperlink"/>
            <w:rFonts w:eastAsia="Helvetica Neue"/>
          </w:rPr>
          <w:t>https://doi.org/10.1080/13698571003789732</w:t>
        </w:r>
      </w:hyperlink>
      <w:r w:rsidR="00236A48">
        <w:rPr>
          <w:lang w:val="en-US"/>
        </w:rPr>
        <w:t>.</w:t>
      </w:r>
    </w:p>
    <w:p w14:paraId="0FD1488D" w14:textId="0E97605B" w:rsidR="005F227A" w:rsidRPr="002156D7" w:rsidRDefault="005F227A" w:rsidP="005F227A">
      <w:pPr>
        <w:pStyle w:val="References"/>
        <w:rPr>
          <w:lang w:val="en-US"/>
        </w:rPr>
      </w:pPr>
      <w:r w:rsidRPr="002156D7">
        <w:rPr>
          <w:lang w:val="en-US"/>
        </w:rPr>
        <w:t xml:space="preserve">Lowe, Pam. 2016. </w:t>
      </w:r>
      <w:r w:rsidR="00FB3E08">
        <w:rPr>
          <w:lang w:val="en-US"/>
        </w:rPr>
        <w:t>“</w:t>
      </w:r>
      <w:r w:rsidRPr="002156D7">
        <w:rPr>
          <w:lang w:val="en-US"/>
        </w:rPr>
        <w:t>Responsible ‘</w:t>
      </w:r>
      <w:r w:rsidR="000D25AF">
        <w:rPr>
          <w:lang w:val="en-US"/>
        </w:rPr>
        <w:t>C</w:t>
      </w:r>
      <w:r w:rsidRPr="002156D7">
        <w:rPr>
          <w:lang w:val="en-US"/>
        </w:rPr>
        <w:t xml:space="preserve">hoices’ and </w:t>
      </w:r>
      <w:r w:rsidR="000D25AF" w:rsidRPr="002156D7">
        <w:rPr>
          <w:lang w:val="en-US"/>
        </w:rPr>
        <w:t>Good Motherhood</w:t>
      </w:r>
      <w:r w:rsidRPr="002156D7">
        <w:rPr>
          <w:lang w:val="en-US"/>
        </w:rPr>
        <w:t>.</w:t>
      </w:r>
      <w:r w:rsidR="00334C03">
        <w:rPr>
          <w:lang w:val="en-US"/>
        </w:rPr>
        <w:t>”</w:t>
      </w:r>
      <w:r w:rsidRPr="002156D7">
        <w:rPr>
          <w:lang w:val="en-US"/>
        </w:rPr>
        <w:t xml:space="preserve"> In </w:t>
      </w:r>
      <w:r w:rsidRPr="002156D7">
        <w:rPr>
          <w:i/>
          <w:lang w:val="en-US"/>
        </w:rPr>
        <w:t>Reproductive Health and Maternal Sacrifice</w:t>
      </w:r>
      <w:r w:rsidR="00A10F5F" w:rsidRPr="00FC436A">
        <w:rPr>
          <w:i/>
          <w:lang w:val="en-US"/>
        </w:rPr>
        <w:t>: Women, Choice and Responsibility</w:t>
      </w:r>
      <w:r w:rsidR="00A10F5F">
        <w:rPr>
          <w:lang w:val="en-US"/>
        </w:rPr>
        <w:t>,</w:t>
      </w:r>
      <w:r w:rsidRPr="002156D7">
        <w:rPr>
          <w:lang w:val="en-US"/>
        </w:rPr>
        <w:t xml:space="preserve"> 17</w:t>
      </w:r>
      <w:r w:rsidR="008B36C0">
        <w:rPr>
          <w:lang w:val="en-US"/>
        </w:rPr>
        <w:t>–</w:t>
      </w:r>
      <w:r w:rsidRPr="002156D7">
        <w:rPr>
          <w:lang w:val="en-US"/>
        </w:rPr>
        <w:t>45. Springer</w:t>
      </w:r>
      <w:r w:rsidR="00B33AD9">
        <w:rPr>
          <w:lang w:val="en-US"/>
        </w:rPr>
        <w:t>Link</w:t>
      </w:r>
      <w:r w:rsidRPr="002156D7">
        <w:rPr>
          <w:lang w:val="en-US"/>
        </w:rPr>
        <w:t>.</w:t>
      </w:r>
      <w:r w:rsidR="00B33AD9">
        <w:rPr>
          <w:lang w:val="en-US"/>
        </w:rPr>
        <w:t xml:space="preserve"> Ebook.</w:t>
      </w:r>
    </w:p>
    <w:p w14:paraId="2081A564" w14:textId="4B2F5AFA" w:rsidR="00C2046C" w:rsidRDefault="005F227A" w:rsidP="00272FEA">
      <w:pPr>
        <w:pStyle w:val="References"/>
        <w:rPr>
          <w:rFonts w:ascii="Times New Roman" w:hAnsi="Times New Roman"/>
        </w:rPr>
      </w:pPr>
      <w:r w:rsidRPr="00F6371B">
        <w:rPr>
          <w:lang w:val="en-US"/>
        </w:rPr>
        <w:t xml:space="preserve">Lowe, Pam, Ellie Lee, and Jan Macvarish. 2015a. </w:t>
      </w:r>
      <w:r w:rsidR="00F87FEC">
        <w:rPr>
          <w:lang w:val="en-US"/>
        </w:rPr>
        <w:t>“</w:t>
      </w:r>
      <w:r w:rsidRPr="00F6371B">
        <w:rPr>
          <w:lang w:val="en-US"/>
        </w:rPr>
        <w:t xml:space="preserve">Biologising </w:t>
      </w:r>
      <w:r w:rsidR="00C8263D" w:rsidRPr="00F6371B">
        <w:rPr>
          <w:lang w:val="en-US"/>
        </w:rPr>
        <w:t xml:space="preserve">Parenting: Neuroscience Discourse, </w:t>
      </w:r>
      <w:r w:rsidRPr="00F6371B">
        <w:rPr>
          <w:lang w:val="en-US"/>
        </w:rPr>
        <w:t xml:space="preserve">English </w:t>
      </w:r>
      <w:r w:rsidR="00C8263D" w:rsidRPr="00F6371B">
        <w:rPr>
          <w:lang w:val="en-US"/>
        </w:rPr>
        <w:t>Socia</w:t>
      </w:r>
      <w:r w:rsidRPr="00F6371B">
        <w:rPr>
          <w:lang w:val="en-US"/>
        </w:rPr>
        <w:t xml:space="preserve">l and </w:t>
      </w:r>
      <w:r w:rsidR="00C8263D" w:rsidRPr="00F6371B">
        <w:rPr>
          <w:lang w:val="en-US"/>
        </w:rPr>
        <w:t xml:space="preserve">Public Health Policy </w:t>
      </w:r>
      <w:r w:rsidRPr="00F6371B">
        <w:rPr>
          <w:lang w:val="en-US"/>
        </w:rPr>
        <w:t xml:space="preserve">and </w:t>
      </w:r>
      <w:r w:rsidR="00C8263D">
        <w:rPr>
          <w:lang w:val="en-US"/>
        </w:rPr>
        <w:t>U</w:t>
      </w:r>
      <w:r w:rsidRPr="00F6371B">
        <w:rPr>
          <w:lang w:val="en-US"/>
        </w:rPr>
        <w:t xml:space="preserve">nderstandings of the </w:t>
      </w:r>
      <w:r w:rsidR="00C8263D">
        <w:rPr>
          <w:lang w:val="en-US"/>
        </w:rPr>
        <w:t>C</w:t>
      </w:r>
      <w:r w:rsidRPr="00F6371B">
        <w:rPr>
          <w:lang w:val="en-US"/>
        </w:rPr>
        <w:t>hild.</w:t>
      </w:r>
      <w:r w:rsidR="00F87FEC">
        <w:rPr>
          <w:lang w:val="en-US"/>
        </w:rPr>
        <w:t>”</w:t>
      </w:r>
      <w:r w:rsidRPr="00F6371B">
        <w:rPr>
          <w:lang w:val="en-US"/>
        </w:rPr>
        <w:t xml:space="preserve"> </w:t>
      </w:r>
      <w:r w:rsidRPr="00F6371B">
        <w:rPr>
          <w:i/>
          <w:lang w:val="en-US"/>
        </w:rPr>
        <w:t>Sociology of Health &amp; Illness</w:t>
      </w:r>
      <w:r w:rsidRPr="00F6371B">
        <w:rPr>
          <w:lang w:val="en-US"/>
        </w:rPr>
        <w:t xml:space="preserve"> 37 (2): 198</w:t>
      </w:r>
      <w:r w:rsidR="008B36C0" w:rsidRPr="00F6371B">
        <w:rPr>
          <w:lang w:val="en-US"/>
        </w:rPr>
        <w:t>–</w:t>
      </w:r>
      <w:r w:rsidRPr="00F6371B">
        <w:rPr>
          <w:lang w:val="en-US"/>
        </w:rPr>
        <w:t>211.</w:t>
      </w:r>
      <w:r w:rsidR="00FC436A">
        <w:rPr>
          <w:lang w:val="en-US"/>
        </w:rPr>
        <w:t xml:space="preserve"> </w:t>
      </w:r>
      <w:hyperlink r:id="rId34" w:tgtFrame="_blank" w:history="1">
        <w:r w:rsidR="00FC436A" w:rsidRPr="00FC436A">
          <w:rPr>
            <w:rStyle w:val="Hyperlink"/>
            <w:lang w:val="en-US"/>
          </w:rPr>
          <w:t xml:space="preserve">https://doi.org/ </w:t>
        </w:r>
        <w:r w:rsidR="00FC436A" w:rsidRPr="00FC436A">
          <w:rPr>
            <w:rStyle w:val="Hyperlink"/>
          </w:rPr>
          <w:t>10.1111/1467-9566.12223</w:t>
        </w:r>
      </w:hyperlink>
      <w:r w:rsidR="003E2D73" w:rsidRPr="00F6371B">
        <w:rPr>
          <w:lang w:val="en-US"/>
        </w:rPr>
        <w:t>.</w:t>
      </w:r>
    </w:p>
    <w:p w14:paraId="1D105DF8" w14:textId="7E96E0FE" w:rsidR="00272FEA" w:rsidRDefault="008B36C0" w:rsidP="00272FEA">
      <w:pPr>
        <w:pStyle w:val="References"/>
        <w:rPr>
          <w:rFonts w:ascii="Times New Roman" w:hAnsi="Times New Roman"/>
        </w:rPr>
      </w:pPr>
      <w:r w:rsidRPr="00FC436A">
        <w:t xml:space="preserve">———. </w:t>
      </w:r>
      <w:r w:rsidR="005F227A" w:rsidRPr="00DB496F">
        <w:t xml:space="preserve">2015b. </w:t>
      </w:r>
      <w:r w:rsidR="00300973" w:rsidRPr="00FC436A">
        <w:t>“</w:t>
      </w:r>
      <w:r w:rsidR="005F227A" w:rsidRPr="00DB496F">
        <w:t xml:space="preserve">Growing </w:t>
      </w:r>
      <w:r w:rsidR="00300973" w:rsidRPr="00DB496F">
        <w:t xml:space="preserve">Better Brains? </w:t>
      </w:r>
      <w:r w:rsidR="005F227A" w:rsidRPr="00DB496F">
        <w:t xml:space="preserve">Pregnancy and </w:t>
      </w:r>
      <w:r w:rsidR="00300973" w:rsidRPr="00DB496F">
        <w:t xml:space="preserve">Neuroscience Discourses </w:t>
      </w:r>
      <w:r w:rsidR="005F227A" w:rsidRPr="00DB496F">
        <w:t xml:space="preserve">in English </w:t>
      </w:r>
      <w:r w:rsidR="00300973" w:rsidRPr="00FC436A">
        <w:t>S</w:t>
      </w:r>
      <w:r w:rsidR="005F227A" w:rsidRPr="00DB496F">
        <w:t xml:space="preserve">ocial and </w:t>
      </w:r>
      <w:r w:rsidR="00300973" w:rsidRPr="00DB496F">
        <w:t>Welfare Policies</w:t>
      </w:r>
      <w:r w:rsidR="005F227A" w:rsidRPr="00DB496F">
        <w:t>." Health, Risk &amp; Society</w:t>
      </w:r>
      <w:r w:rsidR="00C33971" w:rsidRPr="00FC436A">
        <w:t xml:space="preserve"> 17 (1):</w:t>
      </w:r>
      <w:r w:rsidR="005F227A" w:rsidRPr="00DB496F">
        <w:t xml:space="preserve"> </w:t>
      </w:r>
      <w:r w:rsidR="00C33971" w:rsidRPr="00FC436A">
        <w:t>15–29</w:t>
      </w:r>
      <w:r w:rsidR="006D1BB4">
        <w:t xml:space="preserve">. </w:t>
      </w:r>
      <w:hyperlink r:id="rId35" w:history="1">
        <w:r w:rsidR="00272FEA" w:rsidRPr="00272FEA">
          <w:rPr>
            <w:rStyle w:val="Hyperlink"/>
            <w:rFonts w:eastAsia="Helvetica Neue"/>
          </w:rPr>
          <w:t>https://doi.org/10.1080/13698575.2014.994479</w:t>
        </w:r>
      </w:hyperlink>
      <w:r w:rsidR="00272FEA" w:rsidRPr="00F6371B">
        <w:rPr>
          <w:lang w:val="en-US"/>
        </w:rPr>
        <w:t>.</w:t>
      </w:r>
    </w:p>
    <w:p w14:paraId="332949DA" w14:textId="5676E055" w:rsidR="00EA4BFA" w:rsidRPr="00FC436A" w:rsidRDefault="005F227A" w:rsidP="003E7433">
      <w:pPr>
        <w:pStyle w:val="References"/>
        <w:rPr>
          <w:rFonts w:ascii="Times New Roman" w:hAnsi="Times New Roman"/>
          <w:b/>
        </w:rPr>
      </w:pPr>
      <w:r w:rsidRPr="00851432">
        <w:rPr>
          <w:lang w:val="en-US"/>
        </w:rPr>
        <w:t xml:space="preserve">Lupton, Deborah A. 2011. </w:t>
      </w:r>
      <w:r w:rsidR="00146911">
        <w:rPr>
          <w:lang w:val="en-US"/>
        </w:rPr>
        <w:t>“</w:t>
      </w:r>
      <w:r w:rsidRPr="00851432">
        <w:rPr>
          <w:lang w:val="en-US"/>
        </w:rPr>
        <w:t xml:space="preserve">‘The </w:t>
      </w:r>
      <w:r w:rsidR="00146911" w:rsidRPr="00851432">
        <w:rPr>
          <w:lang w:val="en-US"/>
        </w:rPr>
        <w:t xml:space="preserve">Best Thing </w:t>
      </w:r>
      <w:r w:rsidRPr="00851432">
        <w:rPr>
          <w:lang w:val="en-US"/>
        </w:rPr>
        <w:t xml:space="preserve">for the </w:t>
      </w:r>
      <w:r w:rsidR="00146911" w:rsidRPr="00851432">
        <w:rPr>
          <w:lang w:val="en-US"/>
        </w:rPr>
        <w:t xml:space="preserve">Baby’: </w:t>
      </w:r>
      <w:r w:rsidRPr="00851432">
        <w:rPr>
          <w:lang w:val="en-US"/>
        </w:rPr>
        <w:t xml:space="preserve">Mothers’ </w:t>
      </w:r>
      <w:r w:rsidR="00146911" w:rsidRPr="00851432">
        <w:rPr>
          <w:lang w:val="en-US"/>
        </w:rPr>
        <w:t xml:space="preserve">Concepts </w:t>
      </w:r>
      <w:r w:rsidRPr="00851432">
        <w:rPr>
          <w:lang w:val="en-US"/>
        </w:rPr>
        <w:t xml:space="preserve">and </w:t>
      </w:r>
      <w:r w:rsidR="00146911" w:rsidRPr="00851432">
        <w:rPr>
          <w:lang w:val="en-US"/>
        </w:rPr>
        <w:t xml:space="preserve">Experiences Related </w:t>
      </w:r>
      <w:r w:rsidRPr="00851432">
        <w:rPr>
          <w:lang w:val="en-US"/>
        </w:rPr>
        <w:t xml:space="preserve">to </w:t>
      </w:r>
      <w:r w:rsidR="00146911" w:rsidRPr="00851432">
        <w:rPr>
          <w:lang w:val="en-US"/>
        </w:rPr>
        <w:t xml:space="preserve">Promoting Their Infants’ Health </w:t>
      </w:r>
      <w:r w:rsidRPr="00851432">
        <w:rPr>
          <w:lang w:val="en-US"/>
        </w:rPr>
        <w:t xml:space="preserve">and </w:t>
      </w:r>
      <w:r w:rsidR="00146911">
        <w:rPr>
          <w:lang w:val="en-US"/>
        </w:rPr>
        <w:t>D</w:t>
      </w:r>
      <w:r w:rsidRPr="00851432">
        <w:rPr>
          <w:lang w:val="en-US"/>
        </w:rPr>
        <w:t>evelopment.</w:t>
      </w:r>
      <w:r w:rsidR="00DB509B">
        <w:rPr>
          <w:lang w:val="en-US"/>
        </w:rPr>
        <w:t>”</w:t>
      </w:r>
      <w:r w:rsidRPr="00851432">
        <w:rPr>
          <w:lang w:val="en-US"/>
        </w:rPr>
        <w:t xml:space="preserve"> </w:t>
      </w:r>
      <w:r w:rsidRPr="00851432">
        <w:rPr>
          <w:i/>
          <w:lang w:val="en-US"/>
        </w:rPr>
        <w:t xml:space="preserve">Health, </w:t>
      </w:r>
      <w:r w:rsidR="00637F55">
        <w:rPr>
          <w:i/>
          <w:lang w:val="en-US"/>
        </w:rPr>
        <w:t>R</w:t>
      </w:r>
      <w:r w:rsidRPr="00851432">
        <w:rPr>
          <w:i/>
          <w:lang w:val="en-US"/>
        </w:rPr>
        <w:t xml:space="preserve">isk &amp; </w:t>
      </w:r>
      <w:r w:rsidR="00637F55">
        <w:rPr>
          <w:i/>
          <w:lang w:val="en-US"/>
        </w:rPr>
        <w:t>S</w:t>
      </w:r>
      <w:r w:rsidRPr="00851432">
        <w:rPr>
          <w:i/>
          <w:lang w:val="en-US"/>
        </w:rPr>
        <w:t>ociety</w:t>
      </w:r>
      <w:r w:rsidRPr="00851432">
        <w:rPr>
          <w:lang w:val="en-US"/>
        </w:rPr>
        <w:t xml:space="preserve"> 13 (7</w:t>
      </w:r>
      <w:r w:rsidR="00DA2FEB">
        <w:rPr>
          <w:lang w:val="en-US"/>
        </w:rPr>
        <w:t>–</w:t>
      </w:r>
      <w:r w:rsidRPr="00851432">
        <w:rPr>
          <w:lang w:val="en-US"/>
        </w:rPr>
        <w:t>8): 637</w:t>
      </w:r>
      <w:r w:rsidR="00DA2FEB">
        <w:rPr>
          <w:lang w:val="en-US"/>
        </w:rPr>
        <w:t>–</w:t>
      </w:r>
      <w:r w:rsidRPr="00851432">
        <w:rPr>
          <w:lang w:val="en-US"/>
        </w:rPr>
        <w:t>51.</w:t>
      </w:r>
      <w:r w:rsidR="00EA4BFA">
        <w:rPr>
          <w:lang w:val="en-US"/>
        </w:rPr>
        <w:t xml:space="preserve"> </w:t>
      </w:r>
      <w:hyperlink r:id="rId36" w:history="1">
        <w:r w:rsidR="00EA4BFA">
          <w:rPr>
            <w:rStyle w:val="Hyperlink"/>
            <w:rFonts w:eastAsia="Helvetica Neue"/>
          </w:rPr>
          <w:t>https://doi.org/10.1080/13698575.2011.624179</w:t>
        </w:r>
      </w:hyperlink>
      <w:r w:rsidR="0048465C" w:rsidRPr="00851432">
        <w:rPr>
          <w:lang w:val="en-US"/>
        </w:rPr>
        <w:t>.</w:t>
      </w:r>
    </w:p>
    <w:p w14:paraId="1ACC3E74" w14:textId="0400B6A0" w:rsidR="007E02A5" w:rsidRDefault="005F227A" w:rsidP="003949A9">
      <w:pPr>
        <w:pStyle w:val="References"/>
        <w:rPr>
          <w:rFonts w:ascii="Times New Roman" w:hAnsi="Times New Roman"/>
        </w:rPr>
      </w:pPr>
      <w:r w:rsidRPr="00FA6B65">
        <w:rPr>
          <w:lang w:val="en-US"/>
        </w:rPr>
        <w:t xml:space="preserve">Macvarish, Jan, Ellie Lee, and Pam Lowe. 2014. </w:t>
      </w:r>
      <w:r w:rsidR="000F7E14">
        <w:rPr>
          <w:lang w:val="en-US"/>
        </w:rPr>
        <w:t>“</w:t>
      </w:r>
      <w:r w:rsidRPr="00FA6B65">
        <w:rPr>
          <w:lang w:val="en-US"/>
        </w:rPr>
        <w:t>The ‘</w:t>
      </w:r>
      <w:r w:rsidR="00CE2BD0" w:rsidRPr="00FA6B65">
        <w:rPr>
          <w:lang w:val="en-US"/>
        </w:rPr>
        <w:t xml:space="preserve">First Three Years’ Movement </w:t>
      </w:r>
      <w:r w:rsidRPr="00FA6B65">
        <w:rPr>
          <w:lang w:val="en-US"/>
        </w:rPr>
        <w:t xml:space="preserve">and the </w:t>
      </w:r>
      <w:r w:rsidR="00CE2BD0" w:rsidRPr="00FA6B65">
        <w:rPr>
          <w:lang w:val="en-US"/>
        </w:rPr>
        <w:t xml:space="preserve">Infant Brain: </w:t>
      </w:r>
      <w:r w:rsidRPr="00FA6B65">
        <w:rPr>
          <w:lang w:val="en-US"/>
        </w:rPr>
        <w:t xml:space="preserve">A </w:t>
      </w:r>
      <w:r w:rsidR="00CE2BD0" w:rsidRPr="00FA6B65">
        <w:rPr>
          <w:lang w:val="en-US"/>
        </w:rPr>
        <w:t xml:space="preserve">Review </w:t>
      </w:r>
      <w:r w:rsidRPr="00FA6B65">
        <w:rPr>
          <w:lang w:val="en-US"/>
        </w:rPr>
        <w:t xml:space="preserve">of </w:t>
      </w:r>
      <w:r w:rsidR="00A36E4A">
        <w:rPr>
          <w:lang w:val="en-US"/>
        </w:rPr>
        <w:t>C</w:t>
      </w:r>
      <w:r w:rsidRPr="00FA6B65">
        <w:rPr>
          <w:lang w:val="en-US"/>
        </w:rPr>
        <w:t>ritiques.</w:t>
      </w:r>
      <w:r w:rsidR="00CE2BD0">
        <w:rPr>
          <w:lang w:val="en-US"/>
        </w:rPr>
        <w:t>”</w:t>
      </w:r>
      <w:r w:rsidRPr="00FA6B65">
        <w:rPr>
          <w:lang w:val="en-US"/>
        </w:rPr>
        <w:t xml:space="preserve"> </w:t>
      </w:r>
      <w:r w:rsidRPr="00FA6B65">
        <w:rPr>
          <w:i/>
          <w:lang w:val="en-US"/>
        </w:rPr>
        <w:t>Sociology Compass</w:t>
      </w:r>
      <w:r w:rsidRPr="00FA6B65">
        <w:rPr>
          <w:lang w:val="en-US"/>
        </w:rPr>
        <w:t xml:space="preserve"> 8 (6): 792</w:t>
      </w:r>
      <w:r w:rsidR="00DA2FEB">
        <w:rPr>
          <w:lang w:val="en-US"/>
        </w:rPr>
        <w:t>–</w:t>
      </w:r>
      <w:r w:rsidRPr="00FA6B65">
        <w:rPr>
          <w:lang w:val="en-US"/>
        </w:rPr>
        <w:t>804.</w:t>
      </w:r>
      <w:r w:rsidR="007E02A5">
        <w:rPr>
          <w:lang w:val="en-US"/>
        </w:rPr>
        <w:t xml:space="preserve"> </w:t>
      </w:r>
      <w:hyperlink r:id="rId37" w:history="1">
        <w:r w:rsidR="007E02A5">
          <w:rPr>
            <w:rStyle w:val="Hyperlink"/>
            <w:rFonts w:eastAsia="Helvetica Neue"/>
          </w:rPr>
          <w:t>https://doi.org/10.1111/soc4.12183</w:t>
        </w:r>
      </w:hyperlink>
      <w:r w:rsidR="00DB7C54" w:rsidRPr="00FA6B65">
        <w:rPr>
          <w:lang w:val="en-US"/>
        </w:rPr>
        <w:t>.</w:t>
      </w:r>
    </w:p>
    <w:p w14:paraId="3E750C92" w14:textId="36146B00" w:rsidR="005F227A" w:rsidRPr="0055312B" w:rsidRDefault="00DA2FEB" w:rsidP="005F227A">
      <w:pPr>
        <w:pStyle w:val="References"/>
        <w:rPr>
          <w:lang w:val="en-US"/>
        </w:rPr>
      </w:pPr>
      <w:r>
        <w:rPr>
          <w:lang w:val="en-US"/>
        </w:rPr>
        <w:t>———</w:t>
      </w:r>
      <w:r w:rsidRPr="00FA6B65">
        <w:rPr>
          <w:lang w:val="en-US"/>
        </w:rPr>
        <w:t xml:space="preserve">. </w:t>
      </w:r>
      <w:r w:rsidR="005F227A" w:rsidRPr="00FA6B65">
        <w:rPr>
          <w:lang w:val="en-US"/>
        </w:rPr>
        <w:t xml:space="preserve">2015. </w:t>
      </w:r>
      <w:r w:rsidR="00A36E4A">
        <w:rPr>
          <w:lang w:val="en-US"/>
        </w:rPr>
        <w:t>“</w:t>
      </w:r>
      <w:r w:rsidR="005F227A" w:rsidRPr="00FA6B65">
        <w:rPr>
          <w:lang w:val="en-US"/>
        </w:rPr>
        <w:t xml:space="preserve">Neuroscience and </w:t>
      </w:r>
      <w:r w:rsidR="00515373" w:rsidRPr="00FA6B65">
        <w:rPr>
          <w:lang w:val="en-US"/>
        </w:rPr>
        <w:t xml:space="preserve">Family Policy: </w:t>
      </w:r>
      <w:r w:rsidR="005F227A" w:rsidRPr="00FA6B65">
        <w:rPr>
          <w:lang w:val="en-US"/>
        </w:rPr>
        <w:t xml:space="preserve">What </w:t>
      </w:r>
      <w:r w:rsidR="00515373" w:rsidRPr="00FA6B65">
        <w:rPr>
          <w:lang w:val="en-US"/>
        </w:rPr>
        <w:t xml:space="preserve">Becomes </w:t>
      </w:r>
      <w:r w:rsidR="005F227A" w:rsidRPr="00FA6B65">
        <w:rPr>
          <w:lang w:val="en-US"/>
        </w:rPr>
        <w:t xml:space="preserve">of the </w:t>
      </w:r>
      <w:r w:rsidR="00515373">
        <w:rPr>
          <w:lang w:val="en-US"/>
        </w:rPr>
        <w:t>P</w:t>
      </w:r>
      <w:r w:rsidR="005F227A" w:rsidRPr="00FA6B65">
        <w:rPr>
          <w:lang w:val="en-US"/>
        </w:rPr>
        <w:t>arent?</w:t>
      </w:r>
      <w:r w:rsidR="00515373">
        <w:rPr>
          <w:lang w:val="en-US"/>
        </w:rPr>
        <w:t>”</w:t>
      </w:r>
      <w:r w:rsidR="005F227A" w:rsidRPr="00FA6B65">
        <w:rPr>
          <w:lang w:val="en-US"/>
        </w:rPr>
        <w:t xml:space="preserve"> </w:t>
      </w:r>
      <w:r w:rsidR="005F227A" w:rsidRPr="00FA6B65">
        <w:rPr>
          <w:i/>
          <w:lang w:val="en-US"/>
        </w:rPr>
        <w:t>Critical Social Policy</w:t>
      </w:r>
      <w:r w:rsidR="006E0635">
        <w:rPr>
          <w:lang w:val="en-US"/>
        </w:rPr>
        <w:t xml:space="preserve"> 35 (2):</w:t>
      </w:r>
      <w:r w:rsidR="005F227A" w:rsidRPr="00FA6B65">
        <w:rPr>
          <w:lang w:val="en-US"/>
        </w:rPr>
        <w:t xml:space="preserve"> 248</w:t>
      </w:r>
      <w:r w:rsidR="00D70627">
        <w:rPr>
          <w:lang w:val="en-US"/>
        </w:rPr>
        <w:t>–</w:t>
      </w:r>
      <w:r w:rsidR="005F227A" w:rsidRPr="00FA6B65">
        <w:rPr>
          <w:lang w:val="en-US"/>
        </w:rPr>
        <w:t xml:space="preserve">69. </w:t>
      </w:r>
      <w:hyperlink r:id="rId38" w:history="1">
        <w:r w:rsidR="005F227A" w:rsidRPr="007E02A5">
          <w:rPr>
            <w:rStyle w:val="Hyperlink"/>
            <w:lang w:val="en-US"/>
          </w:rPr>
          <w:t>https://doi.org/10.1177/0261018315574019</w:t>
        </w:r>
      </w:hyperlink>
      <w:r w:rsidR="005F227A" w:rsidRPr="00FA6B65">
        <w:rPr>
          <w:lang w:val="en-US"/>
        </w:rPr>
        <w:t>.</w:t>
      </w:r>
    </w:p>
    <w:p w14:paraId="458EB418" w14:textId="78764385" w:rsidR="00445DBF" w:rsidRDefault="005F227A" w:rsidP="008F2423">
      <w:pPr>
        <w:pStyle w:val="References"/>
        <w:rPr>
          <w:rFonts w:ascii="Times New Roman" w:hAnsi="Times New Roman"/>
        </w:rPr>
      </w:pPr>
      <w:r w:rsidRPr="00201528">
        <w:rPr>
          <w:lang w:val="en-US"/>
        </w:rPr>
        <w:t xml:space="preserve">Mendenhall, Ruby. 2018. </w:t>
      </w:r>
      <w:r w:rsidR="00427B84">
        <w:rPr>
          <w:lang w:val="en-US"/>
        </w:rPr>
        <w:t>“</w:t>
      </w:r>
      <w:r w:rsidRPr="00201528">
        <w:rPr>
          <w:lang w:val="en-US"/>
        </w:rPr>
        <w:t xml:space="preserve">The </w:t>
      </w:r>
      <w:r w:rsidR="00427B84">
        <w:rPr>
          <w:lang w:val="en-US"/>
        </w:rPr>
        <w:t>M</w:t>
      </w:r>
      <w:r w:rsidRPr="00201528">
        <w:rPr>
          <w:lang w:val="en-US"/>
        </w:rPr>
        <w:t xml:space="preserve">edicalization of </w:t>
      </w:r>
      <w:r w:rsidR="00427B84">
        <w:rPr>
          <w:lang w:val="en-US"/>
        </w:rPr>
        <w:t>P</w:t>
      </w:r>
      <w:r w:rsidRPr="00201528">
        <w:rPr>
          <w:lang w:val="en-US"/>
        </w:rPr>
        <w:t xml:space="preserve">overty in the </w:t>
      </w:r>
      <w:r w:rsidR="00427B84">
        <w:rPr>
          <w:lang w:val="en-US"/>
        </w:rPr>
        <w:t>L</w:t>
      </w:r>
      <w:r w:rsidRPr="00201528">
        <w:rPr>
          <w:lang w:val="en-US"/>
        </w:rPr>
        <w:t xml:space="preserve">ives </w:t>
      </w:r>
      <w:r w:rsidR="0080019D">
        <w:rPr>
          <w:lang w:val="en-US"/>
        </w:rPr>
        <w:t>o</w:t>
      </w:r>
      <w:r w:rsidR="00427B84" w:rsidRPr="00201528">
        <w:rPr>
          <w:lang w:val="en-US"/>
        </w:rPr>
        <w:t xml:space="preserve">f Low-Income </w:t>
      </w:r>
      <w:r w:rsidRPr="00201528">
        <w:rPr>
          <w:lang w:val="en-US"/>
        </w:rPr>
        <w:t xml:space="preserve">Black </w:t>
      </w:r>
      <w:r w:rsidR="00427B84" w:rsidRPr="00201528">
        <w:rPr>
          <w:lang w:val="en-US"/>
        </w:rPr>
        <w:t xml:space="preserve">Mothers </w:t>
      </w:r>
      <w:r w:rsidR="00445DBF">
        <w:rPr>
          <w:lang w:val="en-US"/>
        </w:rPr>
        <w:t>a</w:t>
      </w:r>
      <w:r w:rsidR="00427B84" w:rsidRPr="00201528">
        <w:rPr>
          <w:lang w:val="en-US"/>
        </w:rPr>
        <w:t>nd Child</w:t>
      </w:r>
      <w:r w:rsidRPr="00201528">
        <w:rPr>
          <w:lang w:val="en-US"/>
        </w:rPr>
        <w:t>ren.</w:t>
      </w:r>
      <w:r w:rsidR="00427B84">
        <w:rPr>
          <w:lang w:val="en-US"/>
        </w:rPr>
        <w:t>”</w:t>
      </w:r>
      <w:r w:rsidRPr="00201528">
        <w:rPr>
          <w:lang w:val="en-US"/>
        </w:rPr>
        <w:t xml:space="preserve"> </w:t>
      </w:r>
      <w:r w:rsidRPr="00201528">
        <w:rPr>
          <w:i/>
          <w:lang w:val="en-US"/>
        </w:rPr>
        <w:t>The Journal of Law, Medicine &amp; Ethics</w:t>
      </w:r>
      <w:r w:rsidRPr="00201528">
        <w:rPr>
          <w:lang w:val="en-US"/>
        </w:rPr>
        <w:t xml:space="preserve"> 46 (3): 644</w:t>
      </w:r>
      <w:r w:rsidR="00D70627">
        <w:rPr>
          <w:lang w:val="en-US"/>
        </w:rPr>
        <w:t>–</w:t>
      </w:r>
      <w:r w:rsidRPr="00201528">
        <w:rPr>
          <w:lang w:val="en-US"/>
        </w:rPr>
        <w:t>50.</w:t>
      </w:r>
      <w:r w:rsidR="00445DBF">
        <w:rPr>
          <w:lang w:val="en-US"/>
        </w:rPr>
        <w:t xml:space="preserve"> </w:t>
      </w:r>
      <w:hyperlink r:id="rId39" w:tgtFrame="_blank" w:history="1">
        <w:r w:rsidR="00155E2A" w:rsidRPr="00155E2A">
          <w:rPr>
            <w:rStyle w:val="Hyperlink"/>
            <w:lang w:val="en-US"/>
          </w:rPr>
          <w:t>https://doi.org/</w:t>
        </w:r>
        <w:r w:rsidR="00445DBF" w:rsidRPr="00155E2A">
          <w:rPr>
            <w:rStyle w:val="Hyperlink"/>
            <w:rFonts w:eastAsia="Helvetica Neue"/>
          </w:rPr>
          <w:t>10.1177/1073110518804218</w:t>
        </w:r>
      </w:hyperlink>
      <w:r w:rsidR="00FA79AC" w:rsidRPr="00201528">
        <w:rPr>
          <w:lang w:val="en-US"/>
        </w:rPr>
        <w:t>.</w:t>
      </w:r>
    </w:p>
    <w:p w14:paraId="137D86A8" w14:textId="03DC2F45" w:rsidR="008F2423" w:rsidRDefault="005F227A" w:rsidP="00DB496F">
      <w:pPr>
        <w:pStyle w:val="References"/>
        <w:rPr>
          <w:rFonts w:ascii="Times New Roman" w:hAnsi="Times New Roman"/>
        </w:rPr>
      </w:pPr>
      <w:r w:rsidRPr="006D4D1E">
        <w:rPr>
          <w:lang w:val="en-US"/>
        </w:rPr>
        <w:lastRenderedPageBreak/>
        <w:t xml:space="preserve">Miller, Tina. 2011. </w:t>
      </w:r>
      <w:r w:rsidR="00744A52">
        <w:rPr>
          <w:lang w:val="en-US"/>
        </w:rPr>
        <w:t>“</w:t>
      </w:r>
      <w:r w:rsidRPr="006D4D1E">
        <w:rPr>
          <w:lang w:val="en-US"/>
        </w:rPr>
        <w:t xml:space="preserve">Falling </w:t>
      </w:r>
      <w:r w:rsidR="00744A52">
        <w:rPr>
          <w:lang w:val="en-US"/>
        </w:rPr>
        <w:t>B</w:t>
      </w:r>
      <w:r w:rsidRPr="006D4D1E">
        <w:rPr>
          <w:lang w:val="en-US"/>
        </w:rPr>
        <w:t xml:space="preserve">ack into </w:t>
      </w:r>
      <w:r w:rsidR="00744A52" w:rsidRPr="006D4D1E">
        <w:rPr>
          <w:lang w:val="en-US"/>
        </w:rPr>
        <w:t xml:space="preserve">Gender? </w:t>
      </w:r>
      <w:r w:rsidRPr="006D4D1E">
        <w:rPr>
          <w:lang w:val="en-US"/>
        </w:rPr>
        <w:t xml:space="preserve">Men’s </w:t>
      </w:r>
      <w:r w:rsidR="00744A52" w:rsidRPr="006D4D1E">
        <w:rPr>
          <w:lang w:val="en-US"/>
        </w:rPr>
        <w:t xml:space="preserve">Narratives </w:t>
      </w:r>
      <w:r w:rsidRPr="006D4D1E">
        <w:rPr>
          <w:lang w:val="en-US"/>
        </w:rPr>
        <w:t xml:space="preserve">and </w:t>
      </w:r>
      <w:r w:rsidR="00744A52">
        <w:rPr>
          <w:lang w:val="en-US"/>
        </w:rPr>
        <w:t>P</w:t>
      </w:r>
      <w:r w:rsidRPr="006D4D1E">
        <w:rPr>
          <w:lang w:val="en-US"/>
        </w:rPr>
        <w:t xml:space="preserve">ractices around </w:t>
      </w:r>
      <w:r w:rsidR="00744A52" w:rsidRPr="006D4D1E">
        <w:rPr>
          <w:lang w:val="en-US"/>
        </w:rPr>
        <w:t>First-Time Fatherhood</w:t>
      </w:r>
      <w:r w:rsidRPr="006D4D1E">
        <w:rPr>
          <w:lang w:val="en-US"/>
        </w:rPr>
        <w:t>.</w:t>
      </w:r>
      <w:r w:rsidR="00744A52">
        <w:rPr>
          <w:lang w:val="en-US"/>
        </w:rPr>
        <w:t>”</w:t>
      </w:r>
      <w:r w:rsidRPr="006D4D1E">
        <w:rPr>
          <w:lang w:val="en-US"/>
        </w:rPr>
        <w:t xml:space="preserve"> </w:t>
      </w:r>
      <w:r w:rsidRPr="006D4D1E">
        <w:rPr>
          <w:i/>
          <w:lang w:val="en-US"/>
        </w:rPr>
        <w:t>Sociology</w:t>
      </w:r>
      <w:r w:rsidRPr="006D4D1E">
        <w:rPr>
          <w:lang w:val="en-US"/>
        </w:rPr>
        <w:t xml:space="preserve"> 45 (6): 1094</w:t>
      </w:r>
      <w:r w:rsidR="00D70627">
        <w:rPr>
          <w:lang w:val="en-US"/>
        </w:rPr>
        <w:t>–</w:t>
      </w:r>
      <w:r w:rsidRPr="006D4D1E">
        <w:rPr>
          <w:lang w:val="en-US"/>
        </w:rPr>
        <w:t>109.</w:t>
      </w:r>
      <w:r w:rsidR="008F2423">
        <w:rPr>
          <w:lang w:val="en-US"/>
        </w:rPr>
        <w:t xml:space="preserve"> </w:t>
      </w:r>
      <w:hyperlink r:id="rId40" w:history="1">
        <w:r w:rsidR="008F2423">
          <w:rPr>
            <w:rStyle w:val="Hyperlink"/>
            <w:rFonts w:eastAsia="Helvetica Neue"/>
          </w:rPr>
          <w:t>https://doi.org/10.1177/0038038511419180</w:t>
        </w:r>
      </w:hyperlink>
      <w:r w:rsidR="008F2423" w:rsidRPr="00201528">
        <w:rPr>
          <w:lang w:val="en-US"/>
        </w:rPr>
        <w:t>.</w:t>
      </w:r>
    </w:p>
    <w:p w14:paraId="32B7A664" w14:textId="350B0F50" w:rsidR="005F227A" w:rsidRPr="00DB496F" w:rsidRDefault="005F227A" w:rsidP="002556C8">
      <w:pPr>
        <w:pStyle w:val="References"/>
      </w:pPr>
      <w:r w:rsidRPr="00DB496F">
        <w:t xml:space="preserve">Morrison, Michael. 2012. </w:t>
      </w:r>
      <w:r w:rsidR="00B46B24" w:rsidRPr="00155E2A">
        <w:t>“</w:t>
      </w:r>
      <w:r w:rsidRPr="00DB496F">
        <w:t xml:space="preserve">Promissory </w:t>
      </w:r>
      <w:r w:rsidR="00B46B24" w:rsidRPr="00155E2A">
        <w:t>F</w:t>
      </w:r>
      <w:r w:rsidRPr="00DB496F">
        <w:t xml:space="preserve">utures and </w:t>
      </w:r>
      <w:r w:rsidR="00B46B24" w:rsidRPr="00DB496F">
        <w:t xml:space="preserve">Possible Pasts: </w:t>
      </w:r>
      <w:r w:rsidRPr="00DB496F">
        <w:t xml:space="preserve">The </w:t>
      </w:r>
      <w:r w:rsidR="00B46B24" w:rsidRPr="00DB496F">
        <w:t xml:space="preserve">Dynamics </w:t>
      </w:r>
      <w:r w:rsidRPr="00DB496F">
        <w:t xml:space="preserve">of </w:t>
      </w:r>
      <w:r w:rsidR="00B46B24" w:rsidRPr="00DB496F">
        <w:t xml:space="preserve">Contemporary Expectations </w:t>
      </w:r>
      <w:r w:rsidRPr="00DB496F">
        <w:t xml:space="preserve">in </w:t>
      </w:r>
      <w:r w:rsidR="00B46B24" w:rsidRPr="00DB496F">
        <w:t>Regenerative Medicine</w:t>
      </w:r>
      <w:r w:rsidRPr="00DB496F">
        <w:t>.</w:t>
      </w:r>
      <w:r w:rsidR="00B46B24" w:rsidRPr="00155E2A">
        <w:t>”</w:t>
      </w:r>
      <w:r w:rsidRPr="00DB496F">
        <w:t xml:space="preserve"> </w:t>
      </w:r>
      <w:r w:rsidRPr="00DB496F">
        <w:rPr>
          <w:i/>
        </w:rPr>
        <w:t>BioSocieties</w:t>
      </w:r>
      <w:r w:rsidRPr="00DB496F">
        <w:t xml:space="preserve"> 7 (1): 3</w:t>
      </w:r>
      <w:r w:rsidR="00D70627" w:rsidRPr="00155E2A">
        <w:t>–</w:t>
      </w:r>
      <w:r w:rsidRPr="00DB496F">
        <w:t>22.</w:t>
      </w:r>
      <w:r w:rsidR="002556C8" w:rsidRPr="00155E2A">
        <w:t xml:space="preserve"> </w:t>
      </w:r>
      <w:hyperlink r:id="rId41" w:history="1">
        <w:r w:rsidR="00155E2A" w:rsidRPr="00A0481A">
          <w:rPr>
            <w:rStyle w:val="Hyperlink"/>
          </w:rPr>
          <w:t>https://doi.org/10.1057/biosoc.2011.24</w:t>
        </w:r>
      </w:hyperlink>
      <w:r w:rsidR="00155E2A" w:rsidRPr="00DB496F">
        <w:t>.</w:t>
      </w:r>
      <w:r w:rsidR="00155E2A">
        <w:t xml:space="preserve"> </w:t>
      </w:r>
    </w:p>
    <w:p w14:paraId="4A770898" w14:textId="50FF06F3" w:rsidR="005F227A" w:rsidRPr="00127530" w:rsidRDefault="005F227A" w:rsidP="005F227A">
      <w:pPr>
        <w:pStyle w:val="References"/>
        <w:rPr>
          <w:lang w:val="en-US"/>
        </w:rPr>
      </w:pPr>
      <w:r w:rsidRPr="00127530">
        <w:rPr>
          <w:lang w:val="en-US"/>
        </w:rPr>
        <w:t xml:space="preserve">Netherland, Julie. 2011. </w:t>
      </w:r>
      <w:r w:rsidR="00281014">
        <w:rPr>
          <w:lang w:val="en-US"/>
        </w:rPr>
        <w:t>“‘</w:t>
      </w:r>
      <w:r w:rsidRPr="00127530">
        <w:rPr>
          <w:lang w:val="en-US"/>
        </w:rPr>
        <w:t xml:space="preserve">We </w:t>
      </w:r>
      <w:r w:rsidR="00281014" w:rsidRPr="00127530">
        <w:rPr>
          <w:lang w:val="en-US"/>
        </w:rPr>
        <w:t xml:space="preserve">Haven't </w:t>
      </w:r>
      <w:r w:rsidRPr="00127530">
        <w:rPr>
          <w:lang w:val="en-US"/>
        </w:rPr>
        <w:t xml:space="preserve">Sliced Open </w:t>
      </w:r>
      <w:r w:rsidR="00281014" w:rsidRPr="00127530">
        <w:rPr>
          <w:lang w:val="en-US"/>
        </w:rPr>
        <w:t xml:space="preserve">Anyone's </w:t>
      </w:r>
      <w:r w:rsidRPr="00127530">
        <w:rPr>
          <w:lang w:val="en-US"/>
        </w:rPr>
        <w:t xml:space="preserve">Brain </w:t>
      </w:r>
      <w:r w:rsidR="00281014" w:rsidRPr="00127530">
        <w:rPr>
          <w:lang w:val="en-US"/>
        </w:rPr>
        <w:t>Yet</w:t>
      </w:r>
      <w:r w:rsidR="00281014">
        <w:rPr>
          <w:lang w:val="en-US"/>
        </w:rPr>
        <w:t>’</w:t>
      </w:r>
      <w:r w:rsidRPr="00127530">
        <w:rPr>
          <w:lang w:val="en-US"/>
        </w:rPr>
        <w:t>: Neuroscience, Embodiment and the Governance of Addiction.</w:t>
      </w:r>
      <w:r w:rsidR="00281014">
        <w:rPr>
          <w:lang w:val="en-US"/>
        </w:rPr>
        <w:t>”</w:t>
      </w:r>
      <w:r w:rsidRPr="00127530">
        <w:rPr>
          <w:lang w:val="en-US"/>
        </w:rPr>
        <w:t xml:space="preserve"> In </w:t>
      </w:r>
      <w:r w:rsidRPr="00127530">
        <w:rPr>
          <w:i/>
          <w:lang w:val="en-US"/>
        </w:rPr>
        <w:t>Sociological</w:t>
      </w:r>
      <w:r w:rsidR="006B49D3">
        <w:rPr>
          <w:i/>
          <w:lang w:val="en-US"/>
        </w:rPr>
        <w:t xml:space="preserve"> R</w:t>
      </w:r>
      <w:r w:rsidRPr="00127530">
        <w:rPr>
          <w:i/>
          <w:lang w:val="en-US"/>
        </w:rPr>
        <w:t xml:space="preserve">eflections on the </w:t>
      </w:r>
      <w:r w:rsidR="006B49D3">
        <w:rPr>
          <w:i/>
          <w:lang w:val="en-US"/>
        </w:rPr>
        <w:t>N</w:t>
      </w:r>
      <w:r w:rsidRPr="00127530">
        <w:rPr>
          <w:i/>
          <w:lang w:val="en-US"/>
        </w:rPr>
        <w:t>eurosciences</w:t>
      </w:r>
      <w:r w:rsidR="005E17EA">
        <w:rPr>
          <w:lang w:val="en-US"/>
        </w:rPr>
        <w:t xml:space="preserve">, edited by </w:t>
      </w:r>
      <w:r w:rsidR="00AF509A">
        <w:rPr>
          <w:lang w:val="en-US"/>
        </w:rPr>
        <w:t xml:space="preserve">Martyn </w:t>
      </w:r>
      <w:r w:rsidR="00AF509A" w:rsidRPr="00CA3422">
        <w:t>Pickersgill and Ira Van Keulen</w:t>
      </w:r>
      <w:r w:rsidR="003F3A1E">
        <w:rPr>
          <w:lang w:val="en-US"/>
        </w:rPr>
        <w:t xml:space="preserve">, 153–77. </w:t>
      </w:r>
      <w:r w:rsidR="00F91177">
        <w:rPr>
          <w:lang w:val="en-US"/>
        </w:rPr>
        <w:t xml:space="preserve">Bingley, UK: </w:t>
      </w:r>
      <w:r w:rsidRPr="00127530">
        <w:rPr>
          <w:lang w:val="en-US"/>
        </w:rPr>
        <w:t>Emerald Group Publishing Limited.</w:t>
      </w:r>
    </w:p>
    <w:p w14:paraId="2BD68515" w14:textId="17AD9F4A" w:rsidR="005B22E2" w:rsidRPr="008F25BD" w:rsidRDefault="005B22E2" w:rsidP="00EF340F">
      <w:pPr>
        <w:pStyle w:val="References"/>
        <w:rPr>
          <w:rFonts w:ascii="Times New Roman" w:hAnsi="Times New Roman"/>
        </w:rPr>
      </w:pPr>
      <w:r w:rsidRPr="00A27986">
        <w:rPr>
          <w:lang w:val="en-US"/>
        </w:rPr>
        <w:t xml:space="preserve">O’Connor, Cliodhna, and Helene Joffe. 2014. "Social </w:t>
      </w:r>
      <w:r w:rsidR="001F4C74">
        <w:rPr>
          <w:lang w:val="en-US"/>
        </w:rPr>
        <w:t>R</w:t>
      </w:r>
      <w:r w:rsidRPr="00A27986">
        <w:rPr>
          <w:lang w:val="en-US"/>
        </w:rPr>
        <w:t xml:space="preserve">epresentations of </w:t>
      </w:r>
      <w:r w:rsidR="00D24FB4">
        <w:rPr>
          <w:lang w:val="en-US"/>
        </w:rPr>
        <w:t>B</w:t>
      </w:r>
      <w:r w:rsidRPr="00A27986">
        <w:rPr>
          <w:lang w:val="en-US"/>
        </w:rPr>
        <w:t xml:space="preserve">rain </w:t>
      </w:r>
      <w:r w:rsidR="00D24FB4" w:rsidRPr="00A27986">
        <w:rPr>
          <w:lang w:val="en-US"/>
        </w:rPr>
        <w:t xml:space="preserve">Research: </w:t>
      </w:r>
      <w:r w:rsidRPr="00A27986">
        <w:rPr>
          <w:lang w:val="en-US"/>
        </w:rPr>
        <w:t xml:space="preserve">Exploring </w:t>
      </w:r>
      <w:r w:rsidR="00D24FB4" w:rsidRPr="00A27986">
        <w:rPr>
          <w:lang w:val="en-US"/>
        </w:rPr>
        <w:t>Public (Dis)</w:t>
      </w:r>
      <w:r w:rsidR="00D24FB4">
        <w:rPr>
          <w:lang w:val="en-US"/>
        </w:rPr>
        <w:t>e</w:t>
      </w:r>
      <w:r w:rsidR="00D24FB4" w:rsidRPr="00A27986">
        <w:rPr>
          <w:lang w:val="en-US"/>
        </w:rPr>
        <w:t xml:space="preserve">ngagement </w:t>
      </w:r>
      <w:r w:rsidRPr="00A27986">
        <w:rPr>
          <w:lang w:val="en-US"/>
        </w:rPr>
        <w:t xml:space="preserve">with </w:t>
      </w:r>
      <w:r w:rsidR="00D24FB4" w:rsidRPr="00A27986">
        <w:rPr>
          <w:lang w:val="en-US"/>
        </w:rPr>
        <w:t>Contemporary Neuroscience</w:t>
      </w:r>
      <w:r w:rsidRPr="00A27986">
        <w:rPr>
          <w:lang w:val="en-US"/>
        </w:rPr>
        <w:t>.</w:t>
      </w:r>
      <w:r w:rsidR="00D24FB4">
        <w:rPr>
          <w:lang w:val="en-US"/>
        </w:rPr>
        <w:t>”</w:t>
      </w:r>
      <w:r w:rsidRPr="00A27986">
        <w:rPr>
          <w:lang w:val="en-US"/>
        </w:rPr>
        <w:t xml:space="preserve"> </w:t>
      </w:r>
      <w:r w:rsidRPr="00A27986">
        <w:rPr>
          <w:i/>
          <w:lang w:val="en-US"/>
        </w:rPr>
        <w:t>Science Communication</w:t>
      </w:r>
      <w:r w:rsidRPr="00A27986">
        <w:rPr>
          <w:lang w:val="en-US"/>
        </w:rPr>
        <w:t xml:space="preserve"> 36 (5): 617</w:t>
      </w:r>
      <w:r>
        <w:rPr>
          <w:lang w:val="en-US"/>
        </w:rPr>
        <w:t>–</w:t>
      </w:r>
      <w:r w:rsidRPr="00A27986">
        <w:rPr>
          <w:lang w:val="en-US"/>
        </w:rPr>
        <w:t>45.</w:t>
      </w:r>
      <w:r w:rsidR="008305DE">
        <w:rPr>
          <w:lang w:val="en-US"/>
        </w:rPr>
        <w:t xml:space="preserve"> </w:t>
      </w:r>
      <w:hyperlink r:id="rId42" w:history="1">
        <w:r w:rsidR="008305DE">
          <w:rPr>
            <w:rStyle w:val="Hyperlink"/>
            <w:rFonts w:eastAsia="Helvetica Neue"/>
          </w:rPr>
          <w:t>https://doi.org/10.1177/1075547014549481</w:t>
        </w:r>
      </w:hyperlink>
      <w:r w:rsidR="008305DE" w:rsidRPr="00A27986">
        <w:rPr>
          <w:lang w:val="en-US"/>
        </w:rPr>
        <w:t>.</w:t>
      </w:r>
    </w:p>
    <w:p w14:paraId="48D8887D" w14:textId="4D643C67" w:rsidR="00D34856" w:rsidRDefault="005F227A" w:rsidP="00DB496F">
      <w:pPr>
        <w:pStyle w:val="References"/>
        <w:rPr>
          <w:rFonts w:ascii="Times New Roman" w:hAnsi="Times New Roman"/>
        </w:rPr>
      </w:pPr>
      <w:r w:rsidRPr="00A27986">
        <w:rPr>
          <w:lang w:val="en-US"/>
        </w:rPr>
        <w:t>O</w:t>
      </w:r>
      <w:r w:rsidR="006F35A3">
        <w:rPr>
          <w:lang w:val="en-US"/>
        </w:rPr>
        <w:t>’</w:t>
      </w:r>
      <w:r w:rsidRPr="00A27986">
        <w:rPr>
          <w:lang w:val="en-US"/>
        </w:rPr>
        <w:t xml:space="preserve">Connor, Cliodhna, Geraint Rees, and Helene Joffe. 2012. </w:t>
      </w:r>
      <w:r w:rsidR="006F6B8A">
        <w:rPr>
          <w:lang w:val="en-US"/>
        </w:rPr>
        <w:t>“</w:t>
      </w:r>
      <w:r w:rsidRPr="00A27986">
        <w:rPr>
          <w:lang w:val="en-US"/>
        </w:rPr>
        <w:t xml:space="preserve">Neuroscience in the </w:t>
      </w:r>
      <w:r w:rsidR="00852546">
        <w:rPr>
          <w:lang w:val="en-US"/>
        </w:rPr>
        <w:t>P</w:t>
      </w:r>
      <w:r w:rsidRPr="00A27986">
        <w:rPr>
          <w:lang w:val="en-US"/>
        </w:rPr>
        <w:t xml:space="preserve">ublic </w:t>
      </w:r>
      <w:r w:rsidR="00852546">
        <w:rPr>
          <w:lang w:val="en-US"/>
        </w:rPr>
        <w:t>S</w:t>
      </w:r>
      <w:r w:rsidRPr="00A27986">
        <w:rPr>
          <w:lang w:val="en-US"/>
        </w:rPr>
        <w:t>phere.</w:t>
      </w:r>
      <w:r w:rsidR="00852546">
        <w:rPr>
          <w:lang w:val="en-US"/>
        </w:rPr>
        <w:t>”</w:t>
      </w:r>
      <w:r w:rsidRPr="00A27986">
        <w:rPr>
          <w:lang w:val="en-US"/>
        </w:rPr>
        <w:t xml:space="preserve"> </w:t>
      </w:r>
      <w:r w:rsidRPr="00A27986">
        <w:rPr>
          <w:i/>
          <w:lang w:val="en-US"/>
        </w:rPr>
        <w:t>Neuron</w:t>
      </w:r>
      <w:r w:rsidRPr="00A27986">
        <w:rPr>
          <w:lang w:val="en-US"/>
        </w:rPr>
        <w:t xml:space="preserve"> 74 (2): 220</w:t>
      </w:r>
      <w:r w:rsidR="00D70627">
        <w:rPr>
          <w:lang w:val="en-US"/>
        </w:rPr>
        <w:t>–</w:t>
      </w:r>
      <w:r w:rsidRPr="00A27986">
        <w:rPr>
          <w:lang w:val="en-US"/>
        </w:rPr>
        <w:t>26.</w:t>
      </w:r>
      <w:r w:rsidR="006D5E65">
        <w:rPr>
          <w:lang w:val="en-US"/>
        </w:rPr>
        <w:t xml:space="preserve"> </w:t>
      </w:r>
      <w:hyperlink r:id="rId43" w:tgtFrame="_blank" w:history="1">
        <w:r w:rsidR="006D5E65" w:rsidRPr="006D5E65">
          <w:rPr>
            <w:rStyle w:val="Hyperlink"/>
            <w:lang w:val="en-US"/>
          </w:rPr>
          <w:t>https://</w:t>
        </w:r>
        <w:r w:rsidR="00D34856" w:rsidRPr="006D5E65">
          <w:rPr>
            <w:rStyle w:val="Hyperlink"/>
          </w:rPr>
          <w:t>doi:10.1016/j.neuron.2012.04.004</w:t>
        </w:r>
      </w:hyperlink>
      <w:r w:rsidR="00385696" w:rsidRPr="00A27986">
        <w:rPr>
          <w:lang w:val="en-US"/>
        </w:rPr>
        <w:t>.</w:t>
      </w:r>
      <w:r w:rsidR="00D34856" w:rsidRPr="00310A53">
        <w:rPr>
          <w:rStyle w:val="identifier"/>
        </w:rPr>
        <w:t xml:space="preserve"> </w:t>
      </w:r>
    </w:p>
    <w:p w14:paraId="285848E7" w14:textId="21F8970A" w:rsidR="00416C5E" w:rsidRDefault="005F227A">
      <w:pPr>
        <w:pStyle w:val="References"/>
        <w:rPr>
          <w:rStyle w:val="identifier"/>
        </w:rPr>
      </w:pPr>
      <w:r w:rsidRPr="00DB496F">
        <w:t xml:space="preserve">O’Key, Victoria, and Siobhan Hugh-Jones. 2010. </w:t>
      </w:r>
      <w:r w:rsidR="00CF6CCD" w:rsidRPr="008F25BD">
        <w:t>“‘</w:t>
      </w:r>
      <w:r w:rsidRPr="00DB496F">
        <w:t xml:space="preserve">I </w:t>
      </w:r>
      <w:r w:rsidR="00CF6CCD" w:rsidRPr="00DB496F">
        <w:t xml:space="preserve">Don’t Need Anybody </w:t>
      </w:r>
      <w:r w:rsidRPr="00DB496F">
        <w:t xml:space="preserve">to </w:t>
      </w:r>
      <w:r w:rsidR="00CF6CCD" w:rsidRPr="00DB496F">
        <w:t xml:space="preserve">Tell Me What </w:t>
      </w:r>
      <w:r w:rsidRPr="00DB496F">
        <w:t xml:space="preserve">I </w:t>
      </w:r>
      <w:r w:rsidR="00CF6CCD" w:rsidRPr="00DB496F">
        <w:t>Should Be Doing</w:t>
      </w:r>
      <w:r w:rsidR="00CF6CCD" w:rsidRPr="008F25BD">
        <w:t>’:</w:t>
      </w:r>
      <w:r w:rsidRPr="00DB496F">
        <w:t xml:space="preserve"> A </w:t>
      </w:r>
      <w:r w:rsidR="00CF6CCD" w:rsidRPr="00DB496F">
        <w:t xml:space="preserve">Discursive Analysis </w:t>
      </w:r>
      <w:r w:rsidRPr="00DB496F">
        <w:t xml:space="preserve">of </w:t>
      </w:r>
      <w:r w:rsidR="00CF6CCD" w:rsidRPr="00DB496F">
        <w:t xml:space="preserve">Maternal Accounts </w:t>
      </w:r>
      <w:r w:rsidRPr="00DB496F">
        <w:t>of (</w:t>
      </w:r>
      <w:r w:rsidR="00CF6CCD" w:rsidRPr="008F25BD">
        <w:t>M</w:t>
      </w:r>
      <w:r w:rsidRPr="00DB496F">
        <w:t xml:space="preserve">is)trust of </w:t>
      </w:r>
      <w:r w:rsidR="00CF6CCD" w:rsidRPr="00DB496F">
        <w:t>Healthy Eating Information</w:t>
      </w:r>
      <w:r w:rsidRPr="00DB496F">
        <w:t xml:space="preserve">." </w:t>
      </w:r>
      <w:r w:rsidRPr="00DB496F">
        <w:rPr>
          <w:i/>
        </w:rPr>
        <w:t>Appetite</w:t>
      </w:r>
      <w:r w:rsidRPr="00DB496F">
        <w:t xml:space="preserve"> 54 (3): 524</w:t>
      </w:r>
      <w:r w:rsidR="00D70627" w:rsidRPr="008F25BD">
        <w:t>–</w:t>
      </w:r>
      <w:r w:rsidRPr="00DB496F">
        <w:t>32.</w:t>
      </w:r>
      <w:r w:rsidR="00416C5E" w:rsidRPr="008F25BD">
        <w:t xml:space="preserve"> </w:t>
      </w:r>
      <w:hyperlink r:id="rId44" w:tgtFrame="_blank" w:history="1">
        <w:r w:rsidR="006D5E65" w:rsidRPr="006D5E65">
          <w:rPr>
            <w:rStyle w:val="Hyperlink"/>
          </w:rPr>
          <w:t>https://</w:t>
        </w:r>
        <w:r w:rsidR="00416C5E" w:rsidRPr="006D5E65">
          <w:rPr>
            <w:rStyle w:val="Hyperlink"/>
          </w:rPr>
          <w:t>doi:</w:t>
        </w:r>
        <w:r w:rsidR="00416C5E" w:rsidRPr="006D5E65">
          <w:rPr>
            <w:rStyle w:val="Hyperlink"/>
            <w:rFonts w:eastAsia="Calibri"/>
          </w:rPr>
          <w:t>1</w:t>
        </w:r>
        <w:r w:rsidR="00416C5E" w:rsidRPr="006D5E65">
          <w:rPr>
            <w:rStyle w:val="Hyperlink"/>
          </w:rPr>
          <w:t>0.1016/j.appet.2010.02.007</w:t>
        </w:r>
      </w:hyperlink>
      <w:r w:rsidR="002B0159" w:rsidRPr="00DB496F">
        <w:t>.</w:t>
      </w:r>
      <w:r w:rsidR="00416C5E" w:rsidRPr="008F25BD">
        <w:rPr>
          <w:rStyle w:val="identifier"/>
        </w:rPr>
        <w:t xml:space="preserve"> </w:t>
      </w:r>
    </w:p>
    <w:p w14:paraId="615FE23F" w14:textId="6A622BC8" w:rsidR="00C45CDD" w:rsidRDefault="00C45CDD">
      <w:pPr>
        <w:pStyle w:val="References"/>
      </w:pPr>
      <w:r w:rsidRPr="00C45CDD">
        <w:t xml:space="preserve">Pickersgill, Martyn, Sarah Cunningham-Burley, and Paul Martin. 2011. "Constituting </w:t>
      </w:r>
      <w:r w:rsidR="00E711B3">
        <w:t>N</w:t>
      </w:r>
      <w:r w:rsidRPr="00C45CDD">
        <w:t xml:space="preserve">eurologic </w:t>
      </w:r>
      <w:r w:rsidR="00E711B3">
        <w:t>S</w:t>
      </w:r>
      <w:r w:rsidRPr="00C45CDD">
        <w:t xml:space="preserve">ubjects: Neuroscience, </w:t>
      </w:r>
      <w:r w:rsidR="00E711B3">
        <w:t>S</w:t>
      </w:r>
      <w:r w:rsidRPr="00C45CDD">
        <w:t xml:space="preserve">ubjectivity and the </w:t>
      </w:r>
      <w:r w:rsidR="00E711B3">
        <w:t>M</w:t>
      </w:r>
      <w:r w:rsidRPr="00C45CDD">
        <w:t xml:space="preserve">undane </w:t>
      </w:r>
      <w:r w:rsidR="00E711B3">
        <w:t>S</w:t>
      </w:r>
      <w:r w:rsidRPr="00C45CDD">
        <w:t xml:space="preserve">ignificance of the </w:t>
      </w:r>
      <w:r w:rsidR="00E711B3">
        <w:t>B</w:t>
      </w:r>
      <w:r w:rsidRPr="00C45CDD">
        <w:t xml:space="preserve">rain." </w:t>
      </w:r>
      <w:r w:rsidRPr="008F25BD">
        <w:rPr>
          <w:i/>
          <w:iCs/>
        </w:rPr>
        <w:t>Subjectivity</w:t>
      </w:r>
      <w:r w:rsidRPr="00C45CDD">
        <w:t xml:space="preserve"> 4 (3): 346-365.</w:t>
      </w:r>
      <w:r w:rsidR="00B05D98">
        <w:t xml:space="preserve"> </w:t>
      </w:r>
      <w:hyperlink r:id="rId45" w:history="1">
        <w:r w:rsidR="005E0847" w:rsidRPr="005E0847">
          <w:rPr>
            <w:rStyle w:val="Hyperlink"/>
          </w:rPr>
          <w:t>https://doi.org/10.1057/sub.2011.10</w:t>
        </w:r>
      </w:hyperlink>
      <w:r w:rsidR="005E0847">
        <w:t>.</w:t>
      </w:r>
    </w:p>
    <w:p w14:paraId="4CB7212C" w14:textId="67C84C63" w:rsidR="00CE1C67" w:rsidRPr="008F25BD" w:rsidRDefault="00CE1C67" w:rsidP="008F25BD">
      <w:pPr>
        <w:pStyle w:val="References"/>
      </w:pPr>
      <w:r w:rsidRPr="00CE1C67">
        <w:t>Pickersgill, M</w:t>
      </w:r>
      <w:r w:rsidR="006C4DCE">
        <w:t>artyn</w:t>
      </w:r>
      <w:r w:rsidRPr="00CE1C67">
        <w:t>, Martin, P</w:t>
      </w:r>
      <w:r w:rsidR="006C4DCE">
        <w:t>aul</w:t>
      </w:r>
      <w:r w:rsidRPr="00CE1C67">
        <w:t xml:space="preserve"> and Cunningham-Burley, </w:t>
      </w:r>
      <w:r w:rsidR="006C4DCE">
        <w:t>Sarah</w:t>
      </w:r>
      <w:r w:rsidR="008501B4">
        <w:t>.</w:t>
      </w:r>
      <w:r w:rsidRPr="00CE1C67">
        <w:t xml:space="preserve"> 2015. </w:t>
      </w:r>
      <w:r>
        <w:t>“</w:t>
      </w:r>
      <w:r w:rsidRPr="00CE1C67">
        <w:t xml:space="preserve">The </w:t>
      </w:r>
      <w:r w:rsidR="008501B4">
        <w:t>C</w:t>
      </w:r>
      <w:r w:rsidRPr="00CE1C67">
        <w:t xml:space="preserve">hanging </w:t>
      </w:r>
      <w:r w:rsidR="008501B4">
        <w:t>B</w:t>
      </w:r>
      <w:r w:rsidRPr="00CE1C67">
        <w:t xml:space="preserve">rain: </w:t>
      </w:r>
      <w:r w:rsidR="008501B4">
        <w:t>N</w:t>
      </w:r>
      <w:r w:rsidRPr="00CE1C67">
        <w:t xml:space="preserve">euroscience and the </w:t>
      </w:r>
      <w:r w:rsidR="008501B4">
        <w:t>E</w:t>
      </w:r>
      <w:r w:rsidRPr="00CE1C67">
        <w:t xml:space="preserve">nduring </w:t>
      </w:r>
      <w:r w:rsidR="008501B4">
        <w:t>I</w:t>
      </w:r>
      <w:r w:rsidRPr="00CE1C67">
        <w:t xml:space="preserve">mport of </w:t>
      </w:r>
      <w:r w:rsidR="008501B4">
        <w:t>E</w:t>
      </w:r>
      <w:r w:rsidRPr="00CE1C67">
        <w:t xml:space="preserve">veryday </w:t>
      </w:r>
      <w:r w:rsidR="008501B4">
        <w:t>E</w:t>
      </w:r>
      <w:r w:rsidRPr="00CE1C67">
        <w:t>xperience.</w:t>
      </w:r>
      <w:r>
        <w:t>”</w:t>
      </w:r>
      <w:r w:rsidRPr="00CE1C67">
        <w:t xml:space="preserve"> </w:t>
      </w:r>
      <w:r w:rsidRPr="008F25BD">
        <w:rPr>
          <w:i/>
          <w:iCs/>
        </w:rPr>
        <w:t>Public Understanding of Science</w:t>
      </w:r>
      <w:r w:rsidRPr="00CE1C67">
        <w:t xml:space="preserve"> 24(7)</w:t>
      </w:r>
      <w:r>
        <w:t xml:space="preserve">: </w:t>
      </w:r>
      <w:r w:rsidRPr="00CE1C67">
        <w:t>878-892.</w:t>
      </w:r>
      <w:r w:rsidR="00955150">
        <w:t xml:space="preserve"> </w:t>
      </w:r>
      <w:hyperlink r:id="rId46" w:history="1">
        <w:r w:rsidR="009E2D17" w:rsidRPr="00955150">
          <w:rPr>
            <w:rStyle w:val="Hyperlink"/>
          </w:rPr>
          <w:t>https://doi.org/10.1177%2F0963662514521550</w:t>
        </w:r>
      </w:hyperlink>
      <w:r w:rsidR="003049FD" w:rsidRPr="00CE1C67">
        <w:t>.</w:t>
      </w:r>
    </w:p>
    <w:p w14:paraId="601773CB" w14:textId="75BF4A3F" w:rsidR="00BB66F1" w:rsidRDefault="005F227A" w:rsidP="00DB496F">
      <w:pPr>
        <w:pStyle w:val="References"/>
        <w:rPr>
          <w:rFonts w:ascii="Times New Roman" w:hAnsi="Times New Roman"/>
        </w:rPr>
      </w:pPr>
      <w:r w:rsidRPr="00D00FD0">
        <w:rPr>
          <w:lang w:val="en-US"/>
        </w:rPr>
        <w:t xml:space="preserve">Randles, Jennifer. 2021. </w:t>
      </w:r>
      <w:r w:rsidR="00BB66F1">
        <w:rPr>
          <w:lang w:val="en-US"/>
        </w:rPr>
        <w:t>“‘</w:t>
      </w:r>
      <w:r w:rsidRPr="00D00FD0">
        <w:rPr>
          <w:lang w:val="en-US"/>
        </w:rPr>
        <w:t>Willing to Do Anything for My Kids</w:t>
      </w:r>
      <w:r w:rsidR="00BB66F1">
        <w:rPr>
          <w:lang w:val="en-US"/>
        </w:rPr>
        <w:t>’</w:t>
      </w:r>
      <w:r w:rsidRPr="00D00FD0">
        <w:rPr>
          <w:lang w:val="en-US"/>
        </w:rPr>
        <w:t xml:space="preserve">: Inventive Mothering, Diapers, and the Inequalities of Carework." </w:t>
      </w:r>
      <w:r w:rsidRPr="00D00FD0">
        <w:rPr>
          <w:i/>
          <w:lang w:val="en-US"/>
        </w:rPr>
        <w:t>American Sociological Review</w:t>
      </w:r>
      <w:r w:rsidRPr="00D00FD0">
        <w:rPr>
          <w:lang w:val="en-US"/>
        </w:rPr>
        <w:t xml:space="preserve"> 86 (1): 35</w:t>
      </w:r>
      <w:r w:rsidR="00D70627">
        <w:rPr>
          <w:lang w:val="en-US"/>
        </w:rPr>
        <w:t>–</w:t>
      </w:r>
      <w:r w:rsidRPr="00D00FD0">
        <w:rPr>
          <w:lang w:val="en-US"/>
        </w:rPr>
        <w:t>59.</w:t>
      </w:r>
      <w:r w:rsidR="00BB66F1">
        <w:rPr>
          <w:lang w:val="en-US"/>
        </w:rPr>
        <w:t xml:space="preserve"> </w:t>
      </w:r>
      <w:hyperlink r:id="rId47" w:history="1">
        <w:r w:rsidR="00BB66F1" w:rsidRPr="00BB66F1">
          <w:rPr>
            <w:rStyle w:val="Hyperlink"/>
            <w:lang w:val="en-US"/>
          </w:rPr>
          <w:t>h</w:t>
        </w:r>
        <w:r w:rsidR="00BB66F1" w:rsidRPr="00EF340F">
          <w:rPr>
            <w:rStyle w:val="Hyperlink"/>
            <w:rFonts w:eastAsia="Helvetica Neue"/>
          </w:rPr>
          <w:t>ttps://doi.org/10.1177/0003122420977480</w:t>
        </w:r>
      </w:hyperlink>
      <w:r w:rsidR="00B215B0" w:rsidRPr="00D00FD0">
        <w:rPr>
          <w:lang w:val="en-US"/>
        </w:rPr>
        <w:t>.</w:t>
      </w:r>
    </w:p>
    <w:p w14:paraId="3971D752" w14:textId="77777777" w:rsidR="005F227A" w:rsidRPr="00065DD5" w:rsidRDefault="005F227A" w:rsidP="005F227A">
      <w:pPr>
        <w:pStyle w:val="References"/>
        <w:rPr>
          <w:lang w:val="en-US"/>
        </w:rPr>
      </w:pPr>
      <w:r w:rsidRPr="00065DD5">
        <w:rPr>
          <w:lang w:val="en-US"/>
        </w:rPr>
        <w:t xml:space="preserve">Rose, Nikolas. 1998. </w:t>
      </w:r>
      <w:r w:rsidRPr="00065DD5">
        <w:rPr>
          <w:i/>
          <w:lang w:val="en-US"/>
        </w:rPr>
        <w:t>Inventing Ourselves: Psychology, Power, and Personhood</w:t>
      </w:r>
      <w:r w:rsidRPr="00065DD5">
        <w:rPr>
          <w:lang w:val="en-US"/>
        </w:rPr>
        <w:t>. Cambridge: Cambridge University Press.</w:t>
      </w:r>
    </w:p>
    <w:p w14:paraId="5F5E278C" w14:textId="243D9896" w:rsidR="005F227A" w:rsidRPr="00DB496F" w:rsidRDefault="005F227A" w:rsidP="00EF340F">
      <w:pPr>
        <w:pStyle w:val="References"/>
        <w:rPr>
          <w:rFonts w:ascii="Times New Roman" w:hAnsi="Times New Roman"/>
        </w:rPr>
      </w:pPr>
      <w:r w:rsidRPr="00D90EFE">
        <w:rPr>
          <w:lang w:val="en-US"/>
        </w:rPr>
        <w:t xml:space="preserve">Rose, Nikolas, and Peter Miller. 1992. </w:t>
      </w:r>
      <w:r w:rsidR="00F03E5D">
        <w:rPr>
          <w:lang w:val="en-US"/>
        </w:rPr>
        <w:t>“</w:t>
      </w:r>
      <w:r w:rsidRPr="00D90EFE">
        <w:rPr>
          <w:lang w:val="en-US"/>
        </w:rPr>
        <w:t xml:space="preserve">Political </w:t>
      </w:r>
      <w:r w:rsidR="004D400F">
        <w:rPr>
          <w:lang w:val="en-US"/>
        </w:rPr>
        <w:t>P</w:t>
      </w:r>
      <w:r w:rsidRPr="00D90EFE">
        <w:rPr>
          <w:lang w:val="en-US"/>
        </w:rPr>
        <w:t xml:space="preserve">ower beyond the </w:t>
      </w:r>
      <w:r w:rsidR="004D400F">
        <w:rPr>
          <w:lang w:val="en-US"/>
        </w:rPr>
        <w:t>S</w:t>
      </w:r>
      <w:r w:rsidRPr="00D90EFE">
        <w:rPr>
          <w:lang w:val="en-US"/>
        </w:rPr>
        <w:t xml:space="preserve">tate: Problematics of </w:t>
      </w:r>
      <w:r w:rsidR="004D400F">
        <w:rPr>
          <w:lang w:val="en-US"/>
        </w:rPr>
        <w:t>G</w:t>
      </w:r>
      <w:r w:rsidRPr="00D90EFE">
        <w:rPr>
          <w:lang w:val="en-US"/>
        </w:rPr>
        <w:t>overnment.</w:t>
      </w:r>
      <w:r w:rsidR="004D400F">
        <w:rPr>
          <w:lang w:val="en-US"/>
        </w:rPr>
        <w:t>”</w:t>
      </w:r>
      <w:r w:rsidRPr="00D90EFE">
        <w:rPr>
          <w:lang w:val="en-US"/>
        </w:rPr>
        <w:t xml:space="preserve"> </w:t>
      </w:r>
      <w:r w:rsidRPr="00D90EFE">
        <w:rPr>
          <w:i/>
          <w:lang w:val="en-US"/>
        </w:rPr>
        <w:t xml:space="preserve">British </w:t>
      </w:r>
      <w:r w:rsidR="003B5E2F">
        <w:rPr>
          <w:i/>
          <w:lang w:val="en-US"/>
        </w:rPr>
        <w:t>J</w:t>
      </w:r>
      <w:r w:rsidRPr="00D90EFE">
        <w:rPr>
          <w:i/>
          <w:lang w:val="en-US"/>
        </w:rPr>
        <w:t xml:space="preserve">ournal of </w:t>
      </w:r>
      <w:r w:rsidR="003B5E2F">
        <w:rPr>
          <w:i/>
          <w:lang w:val="en-US"/>
        </w:rPr>
        <w:t>S</w:t>
      </w:r>
      <w:r w:rsidRPr="00D90EFE">
        <w:rPr>
          <w:i/>
          <w:lang w:val="en-US"/>
        </w:rPr>
        <w:t>ociology</w:t>
      </w:r>
      <w:r w:rsidRPr="00D90EFE">
        <w:rPr>
          <w:lang w:val="en-US"/>
        </w:rPr>
        <w:t>: 173</w:t>
      </w:r>
      <w:r w:rsidR="00D70627">
        <w:rPr>
          <w:lang w:val="en-US"/>
        </w:rPr>
        <w:t>–</w:t>
      </w:r>
      <w:r w:rsidRPr="00D90EFE">
        <w:rPr>
          <w:lang w:val="en-US"/>
        </w:rPr>
        <w:t>205.</w:t>
      </w:r>
      <w:r w:rsidR="003B5E2F">
        <w:rPr>
          <w:lang w:val="en-US"/>
        </w:rPr>
        <w:t xml:space="preserve"> </w:t>
      </w:r>
      <w:hyperlink r:id="rId48" w:tgtFrame="_blank" w:tooltip="This link opens in a new window" w:history="1">
        <w:r w:rsidR="003B5E2F">
          <w:rPr>
            <w:rStyle w:val="Hyperlink"/>
            <w:rFonts w:eastAsia="Helvetica Neue"/>
          </w:rPr>
          <w:t>https://doi.org/10.2307/591464</w:t>
        </w:r>
        <w:r w:rsidR="000E7623" w:rsidRPr="00065DD5">
          <w:rPr>
            <w:lang w:val="en-US"/>
          </w:rPr>
          <w:t>.</w:t>
        </w:r>
        <w:r w:rsidR="003B5E2F">
          <w:rPr>
            <w:rStyle w:val="Hyperlink"/>
            <w:rFonts w:eastAsia="Helvetica Neue"/>
          </w:rPr>
          <w:t xml:space="preserve"> </w:t>
        </w:r>
      </w:hyperlink>
    </w:p>
    <w:p w14:paraId="0D04F20C" w14:textId="5E599A0F" w:rsidR="008B2708" w:rsidRDefault="005F227A" w:rsidP="00DB496F">
      <w:pPr>
        <w:pStyle w:val="References"/>
        <w:rPr>
          <w:rFonts w:ascii="Times New Roman" w:hAnsi="Times New Roman"/>
        </w:rPr>
      </w:pPr>
      <w:r w:rsidRPr="002F7F82">
        <w:rPr>
          <w:lang w:val="en-US"/>
        </w:rPr>
        <w:t xml:space="preserve">Ryan, Kath, Paul Bissell, and Jo Alexander. 2010. </w:t>
      </w:r>
      <w:r w:rsidR="005C2614">
        <w:rPr>
          <w:lang w:val="en-US"/>
        </w:rPr>
        <w:t>“</w:t>
      </w:r>
      <w:r w:rsidRPr="002F7F82">
        <w:rPr>
          <w:lang w:val="en-US"/>
        </w:rPr>
        <w:t xml:space="preserve">Moral </w:t>
      </w:r>
      <w:r w:rsidR="00A9105E">
        <w:rPr>
          <w:lang w:val="en-US"/>
        </w:rPr>
        <w:t>W</w:t>
      </w:r>
      <w:r w:rsidRPr="002F7F82">
        <w:rPr>
          <w:lang w:val="en-US"/>
        </w:rPr>
        <w:t xml:space="preserve">ork in </w:t>
      </w:r>
      <w:r w:rsidR="00A9105E" w:rsidRPr="002F7F82">
        <w:rPr>
          <w:lang w:val="en-US"/>
        </w:rPr>
        <w:t xml:space="preserve">Women's Narratives </w:t>
      </w:r>
      <w:r w:rsidRPr="002F7F82">
        <w:rPr>
          <w:lang w:val="en-US"/>
        </w:rPr>
        <w:t xml:space="preserve">of </w:t>
      </w:r>
      <w:r w:rsidR="00A9105E">
        <w:rPr>
          <w:lang w:val="en-US"/>
        </w:rPr>
        <w:t>B</w:t>
      </w:r>
      <w:r w:rsidRPr="002F7F82">
        <w:rPr>
          <w:lang w:val="en-US"/>
        </w:rPr>
        <w:t>reastfeeding.</w:t>
      </w:r>
      <w:r w:rsidR="00A9105E">
        <w:rPr>
          <w:lang w:val="en-US"/>
        </w:rPr>
        <w:t>”</w:t>
      </w:r>
      <w:r w:rsidRPr="002F7F82">
        <w:rPr>
          <w:lang w:val="en-US"/>
        </w:rPr>
        <w:t xml:space="preserve"> </w:t>
      </w:r>
      <w:r w:rsidRPr="002F7F82">
        <w:rPr>
          <w:i/>
          <w:lang w:val="en-US"/>
        </w:rPr>
        <w:t>Social Science &amp; Medicine</w:t>
      </w:r>
      <w:r w:rsidRPr="002F7F82">
        <w:rPr>
          <w:lang w:val="en-US"/>
        </w:rPr>
        <w:t xml:space="preserve"> 70 (6): 951</w:t>
      </w:r>
      <w:r w:rsidR="00D70627">
        <w:rPr>
          <w:lang w:val="en-US"/>
        </w:rPr>
        <w:t>–</w:t>
      </w:r>
      <w:r w:rsidRPr="002F7F82">
        <w:rPr>
          <w:lang w:val="en-US"/>
        </w:rPr>
        <w:t>58.</w:t>
      </w:r>
      <w:r w:rsidR="008B2708">
        <w:rPr>
          <w:lang w:val="en-US"/>
        </w:rPr>
        <w:t xml:space="preserve"> </w:t>
      </w:r>
      <w:hyperlink r:id="rId49" w:history="1">
        <w:r w:rsidR="00ED5E16" w:rsidRPr="00B432F4">
          <w:rPr>
            <w:rStyle w:val="Hyperlink"/>
            <w:lang w:val="en-US"/>
          </w:rPr>
          <w:t>http://</w:t>
        </w:r>
        <w:r w:rsidR="008B2708" w:rsidRPr="00B432F4">
          <w:rPr>
            <w:rStyle w:val="Hyperlink"/>
            <w:lang w:val="en-US"/>
          </w:rPr>
          <w:t>doi:</w:t>
        </w:r>
        <w:r w:rsidR="008B2708" w:rsidRPr="00B432F4">
          <w:rPr>
            <w:rStyle w:val="Hyperlink"/>
            <w:rFonts w:eastAsia="Helvetica Neue"/>
          </w:rPr>
          <w:t>10.1016/j.socscimed.2009.11.023</w:t>
        </w:r>
      </w:hyperlink>
      <w:r w:rsidR="00162E27" w:rsidRPr="002F7F82">
        <w:rPr>
          <w:lang w:val="en-US"/>
        </w:rPr>
        <w:t>.</w:t>
      </w:r>
    </w:p>
    <w:p w14:paraId="7D782FF5" w14:textId="189A8D73" w:rsidR="005F227A" w:rsidRPr="00BB2B75" w:rsidRDefault="005F227A">
      <w:pPr>
        <w:pStyle w:val="References"/>
        <w:rPr>
          <w:lang w:val="en-US"/>
        </w:rPr>
      </w:pPr>
      <w:r w:rsidRPr="00BB2B75">
        <w:rPr>
          <w:lang w:val="en-US"/>
        </w:rPr>
        <w:t xml:space="preserve">Schmitz, Rachel M. 2016. </w:t>
      </w:r>
      <w:r w:rsidR="003A39EB">
        <w:rPr>
          <w:lang w:val="en-US"/>
        </w:rPr>
        <w:t>“</w:t>
      </w:r>
      <w:r w:rsidRPr="00BB2B75">
        <w:rPr>
          <w:lang w:val="en-US"/>
        </w:rPr>
        <w:t xml:space="preserve">Constructing </w:t>
      </w:r>
      <w:r w:rsidR="003A39EB">
        <w:rPr>
          <w:lang w:val="en-US"/>
        </w:rPr>
        <w:t>M</w:t>
      </w:r>
      <w:r w:rsidRPr="00BB2B75">
        <w:rPr>
          <w:lang w:val="en-US"/>
        </w:rPr>
        <w:t xml:space="preserve">en as </w:t>
      </w:r>
      <w:r w:rsidR="003A39EB" w:rsidRPr="00BB2B75">
        <w:rPr>
          <w:lang w:val="en-US"/>
        </w:rPr>
        <w:t xml:space="preserve">Fathers: </w:t>
      </w:r>
      <w:r w:rsidRPr="00BB2B75">
        <w:rPr>
          <w:lang w:val="en-US"/>
        </w:rPr>
        <w:t xml:space="preserve">A </w:t>
      </w:r>
      <w:r w:rsidR="003A39EB" w:rsidRPr="00BB2B75">
        <w:rPr>
          <w:lang w:val="en-US"/>
        </w:rPr>
        <w:t xml:space="preserve">Content Analysis </w:t>
      </w:r>
      <w:r w:rsidRPr="00BB2B75">
        <w:rPr>
          <w:lang w:val="en-US"/>
        </w:rPr>
        <w:t xml:space="preserve">of </w:t>
      </w:r>
      <w:r w:rsidR="003A39EB">
        <w:rPr>
          <w:lang w:val="en-US"/>
        </w:rPr>
        <w:t>F</w:t>
      </w:r>
      <w:r w:rsidRPr="00BB2B75">
        <w:rPr>
          <w:lang w:val="en-US"/>
        </w:rPr>
        <w:t xml:space="preserve">ormulations of </w:t>
      </w:r>
      <w:r w:rsidR="003A39EB">
        <w:rPr>
          <w:lang w:val="en-US"/>
        </w:rPr>
        <w:t>F</w:t>
      </w:r>
      <w:r w:rsidRPr="00BB2B75">
        <w:rPr>
          <w:lang w:val="en-US"/>
        </w:rPr>
        <w:t xml:space="preserve">atherhood in </w:t>
      </w:r>
      <w:r w:rsidR="003A39EB" w:rsidRPr="00BB2B75">
        <w:rPr>
          <w:lang w:val="en-US"/>
        </w:rPr>
        <w:t>Parenting Magazines</w:t>
      </w:r>
      <w:r w:rsidRPr="00BB2B75">
        <w:rPr>
          <w:lang w:val="en-US"/>
        </w:rPr>
        <w:t>.</w:t>
      </w:r>
      <w:r w:rsidR="003A39EB">
        <w:rPr>
          <w:lang w:val="en-US"/>
        </w:rPr>
        <w:t>”</w:t>
      </w:r>
      <w:r w:rsidRPr="00BB2B75">
        <w:rPr>
          <w:lang w:val="en-US"/>
        </w:rPr>
        <w:t xml:space="preserve"> </w:t>
      </w:r>
      <w:r w:rsidRPr="00BB2B75">
        <w:rPr>
          <w:i/>
          <w:lang w:val="en-US"/>
        </w:rPr>
        <w:t xml:space="preserve">The Journal of Men’s </w:t>
      </w:r>
      <w:r w:rsidR="00045F00">
        <w:rPr>
          <w:i/>
          <w:lang w:val="en-US"/>
        </w:rPr>
        <w:t>S</w:t>
      </w:r>
      <w:r w:rsidRPr="00BB2B75">
        <w:rPr>
          <w:i/>
          <w:lang w:val="en-US"/>
        </w:rPr>
        <w:t>tudies</w:t>
      </w:r>
      <w:r w:rsidRPr="00BB2B75">
        <w:rPr>
          <w:lang w:val="en-US"/>
        </w:rPr>
        <w:t xml:space="preserve"> 24 (1): 3</w:t>
      </w:r>
      <w:r w:rsidR="00D70627">
        <w:rPr>
          <w:lang w:val="en-US"/>
        </w:rPr>
        <w:t>–</w:t>
      </w:r>
      <w:r w:rsidRPr="00BB2B75">
        <w:rPr>
          <w:lang w:val="en-US"/>
        </w:rPr>
        <w:t>23.</w:t>
      </w:r>
      <w:r w:rsidR="00C16FCC">
        <w:rPr>
          <w:lang w:val="en-US"/>
        </w:rPr>
        <w:t xml:space="preserve"> </w:t>
      </w:r>
      <w:hyperlink r:id="rId50" w:history="1">
        <w:r w:rsidR="00C16FCC">
          <w:rPr>
            <w:rStyle w:val="Hyperlink"/>
            <w:rFonts w:eastAsia="Helvetica Neue"/>
          </w:rPr>
          <w:t>https://doi.org/10.1177/1060826515624381</w:t>
        </w:r>
      </w:hyperlink>
      <w:r w:rsidR="002C3734" w:rsidRPr="008B2708">
        <w:rPr>
          <w:lang w:val="en-US"/>
        </w:rPr>
        <w:t>.</w:t>
      </w:r>
    </w:p>
    <w:p w14:paraId="1C453533" w14:textId="75E4FD43" w:rsidR="00A653E3" w:rsidRDefault="005F227A" w:rsidP="00DB496F">
      <w:pPr>
        <w:pStyle w:val="References"/>
        <w:rPr>
          <w:rFonts w:ascii="Times New Roman" w:hAnsi="Times New Roman"/>
        </w:rPr>
      </w:pPr>
      <w:r w:rsidRPr="002156D7">
        <w:rPr>
          <w:lang w:val="en-US"/>
        </w:rPr>
        <w:lastRenderedPageBreak/>
        <w:t xml:space="preserve">Song, Felicia Wu, Jennifer Ellis West, Lisa Lundy, and Nicole Smith Dahmen. 2012. </w:t>
      </w:r>
      <w:r w:rsidR="00634D03">
        <w:rPr>
          <w:lang w:val="en-US"/>
        </w:rPr>
        <w:t>“</w:t>
      </w:r>
      <w:r w:rsidRPr="002156D7">
        <w:rPr>
          <w:lang w:val="en-US"/>
        </w:rPr>
        <w:t xml:space="preserve">Women, </w:t>
      </w:r>
      <w:r w:rsidR="00634D03">
        <w:rPr>
          <w:lang w:val="en-US"/>
        </w:rPr>
        <w:t>P</w:t>
      </w:r>
      <w:r w:rsidRPr="002156D7">
        <w:rPr>
          <w:lang w:val="en-US"/>
        </w:rPr>
        <w:t xml:space="preserve">regnancy, and </w:t>
      </w:r>
      <w:r w:rsidR="00634D03" w:rsidRPr="002156D7">
        <w:rPr>
          <w:lang w:val="en-US"/>
        </w:rPr>
        <w:t xml:space="preserve">Health Information Online: The Making </w:t>
      </w:r>
      <w:r w:rsidRPr="002156D7">
        <w:rPr>
          <w:lang w:val="en-US"/>
        </w:rPr>
        <w:t xml:space="preserve">of </w:t>
      </w:r>
      <w:r w:rsidR="00634D03" w:rsidRPr="002156D7">
        <w:rPr>
          <w:lang w:val="en-US"/>
        </w:rPr>
        <w:t>Informed Patient</w:t>
      </w:r>
      <w:r w:rsidRPr="002156D7">
        <w:rPr>
          <w:lang w:val="en-US"/>
        </w:rPr>
        <w:t xml:space="preserve">s and </w:t>
      </w:r>
      <w:r w:rsidR="00634D03" w:rsidRPr="002156D7">
        <w:rPr>
          <w:lang w:val="en-US"/>
        </w:rPr>
        <w:t>Ideal Mothers</w:t>
      </w:r>
      <w:r w:rsidRPr="002156D7">
        <w:rPr>
          <w:lang w:val="en-US"/>
        </w:rPr>
        <w:t>.</w:t>
      </w:r>
      <w:r w:rsidR="0084773A">
        <w:rPr>
          <w:lang w:val="en-US"/>
        </w:rPr>
        <w:t>”</w:t>
      </w:r>
      <w:r w:rsidRPr="002156D7">
        <w:rPr>
          <w:lang w:val="en-US"/>
        </w:rPr>
        <w:t xml:space="preserve"> </w:t>
      </w:r>
      <w:r w:rsidRPr="002156D7">
        <w:rPr>
          <w:i/>
          <w:lang w:val="en-US"/>
        </w:rPr>
        <w:t>Gender &amp; Society</w:t>
      </w:r>
      <w:r w:rsidRPr="002156D7">
        <w:rPr>
          <w:lang w:val="en-US"/>
        </w:rPr>
        <w:t xml:space="preserve"> 26 (5): 773</w:t>
      </w:r>
      <w:r w:rsidR="00D70627">
        <w:rPr>
          <w:lang w:val="en-US"/>
        </w:rPr>
        <w:t>–</w:t>
      </w:r>
      <w:r w:rsidRPr="002156D7">
        <w:rPr>
          <w:lang w:val="en-US"/>
        </w:rPr>
        <w:t>98.</w:t>
      </w:r>
      <w:r w:rsidR="00C16FCC">
        <w:rPr>
          <w:lang w:val="en-US"/>
        </w:rPr>
        <w:t xml:space="preserve"> </w:t>
      </w:r>
      <w:hyperlink r:id="rId51" w:history="1">
        <w:r w:rsidR="00A653E3">
          <w:rPr>
            <w:rStyle w:val="Hyperlink"/>
            <w:rFonts w:eastAsia="Helvetica Neue"/>
          </w:rPr>
          <w:t>https://doi.org/10.1177/0891243212446336</w:t>
        </w:r>
      </w:hyperlink>
      <w:r w:rsidR="00C20123" w:rsidRPr="008B2708">
        <w:rPr>
          <w:lang w:val="en-US"/>
        </w:rPr>
        <w:t>.</w:t>
      </w:r>
    </w:p>
    <w:p w14:paraId="23714472" w14:textId="35C78297" w:rsidR="0027119E" w:rsidRDefault="005F227A" w:rsidP="00DB496F">
      <w:pPr>
        <w:pStyle w:val="References"/>
        <w:rPr>
          <w:rFonts w:ascii="Times New Roman" w:hAnsi="Times New Roman"/>
        </w:rPr>
      </w:pPr>
      <w:r w:rsidRPr="00120D76">
        <w:rPr>
          <w:lang w:val="en-US"/>
        </w:rPr>
        <w:t xml:space="preserve">Svendsen, Mette N. 2015. </w:t>
      </w:r>
      <w:r w:rsidR="001876EE">
        <w:rPr>
          <w:lang w:val="en-US"/>
        </w:rPr>
        <w:t>“</w:t>
      </w:r>
      <w:r w:rsidRPr="00120D76">
        <w:rPr>
          <w:lang w:val="en-US"/>
        </w:rPr>
        <w:t xml:space="preserve">Selective </w:t>
      </w:r>
      <w:r w:rsidR="001876EE">
        <w:rPr>
          <w:lang w:val="en-US"/>
        </w:rPr>
        <w:t>R</w:t>
      </w:r>
      <w:r w:rsidRPr="00120D76">
        <w:rPr>
          <w:lang w:val="en-US"/>
        </w:rPr>
        <w:t xml:space="preserve">eproduction: Social and </w:t>
      </w:r>
      <w:r w:rsidR="001876EE" w:rsidRPr="00120D76">
        <w:rPr>
          <w:lang w:val="en-US"/>
        </w:rPr>
        <w:t xml:space="preserve">Temporal Imaginaries </w:t>
      </w:r>
      <w:r w:rsidRPr="00120D76">
        <w:rPr>
          <w:lang w:val="en-US"/>
        </w:rPr>
        <w:t xml:space="preserve">for </w:t>
      </w:r>
      <w:r w:rsidR="001876EE">
        <w:rPr>
          <w:lang w:val="en-US"/>
        </w:rPr>
        <w:t>N</w:t>
      </w:r>
      <w:r w:rsidRPr="00120D76">
        <w:rPr>
          <w:lang w:val="en-US"/>
        </w:rPr>
        <w:t xml:space="preserve">egotiating the </w:t>
      </w:r>
      <w:r w:rsidR="001876EE">
        <w:rPr>
          <w:lang w:val="en-US"/>
        </w:rPr>
        <w:t>V</w:t>
      </w:r>
      <w:r w:rsidRPr="00120D76">
        <w:rPr>
          <w:lang w:val="en-US"/>
        </w:rPr>
        <w:t xml:space="preserve">alue of </w:t>
      </w:r>
      <w:r w:rsidR="001876EE">
        <w:rPr>
          <w:lang w:val="en-US"/>
        </w:rPr>
        <w:t>L</w:t>
      </w:r>
      <w:r w:rsidRPr="00120D76">
        <w:rPr>
          <w:lang w:val="en-US"/>
        </w:rPr>
        <w:t xml:space="preserve">ife in </w:t>
      </w:r>
      <w:r w:rsidR="001876EE">
        <w:rPr>
          <w:lang w:val="en-US"/>
        </w:rPr>
        <w:t>H</w:t>
      </w:r>
      <w:r w:rsidRPr="00120D76">
        <w:rPr>
          <w:lang w:val="en-US"/>
        </w:rPr>
        <w:t xml:space="preserve">uman and </w:t>
      </w:r>
      <w:r w:rsidR="001876EE" w:rsidRPr="00120D76">
        <w:rPr>
          <w:lang w:val="en-US"/>
        </w:rPr>
        <w:t>Animal Neonates</w:t>
      </w:r>
      <w:r w:rsidRPr="00120D76">
        <w:rPr>
          <w:lang w:val="en-US"/>
        </w:rPr>
        <w:t>.</w:t>
      </w:r>
      <w:r w:rsidR="008F25BD">
        <w:rPr>
          <w:lang w:val="en-US"/>
        </w:rPr>
        <w:t>”</w:t>
      </w:r>
      <w:r w:rsidRPr="00120D76">
        <w:rPr>
          <w:lang w:val="en-US"/>
        </w:rPr>
        <w:t xml:space="preserve"> </w:t>
      </w:r>
      <w:r w:rsidRPr="00120D76">
        <w:rPr>
          <w:i/>
          <w:lang w:val="en-US"/>
        </w:rPr>
        <w:t>Medical Anthropology Quarterly</w:t>
      </w:r>
      <w:r w:rsidRPr="00120D76">
        <w:rPr>
          <w:lang w:val="en-US"/>
        </w:rPr>
        <w:t xml:space="preserve"> 29 (2): 178</w:t>
      </w:r>
      <w:r w:rsidR="00D70627">
        <w:rPr>
          <w:lang w:val="en-US"/>
        </w:rPr>
        <w:t>–</w:t>
      </w:r>
      <w:r w:rsidRPr="00120D76">
        <w:rPr>
          <w:lang w:val="en-US"/>
        </w:rPr>
        <w:t>95.</w:t>
      </w:r>
      <w:r w:rsidR="008F25BD">
        <w:rPr>
          <w:lang w:val="en-US"/>
        </w:rPr>
        <w:t xml:space="preserve"> </w:t>
      </w:r>
      <w:hyperlink r:id="rId52" w:history="1">
        <w:r w:rsidR="008F25BD" w:rsidRPr="00A0481A">
          <w:rPr>
            <w:rStyle w:val="Hyperlink"/>
            <w:lang w:val="en-US"/>
          </w:rPr>
          <w:t>https://doi.org/10.1111/maq.12149</w:t>
        </w:r>
      </w:hyperlink>
      <w:r w:rsidR="008F25BD" w:rsidRPr="002156D7">
        <w:rPr>
          <w:lang w:val="en-US"/>
        </w:rPr>
        <w:t>.</w:t>
      </w:r>
      <w:r w:rsidR="008F25BD">
        <w:rPr>
          <w:lang w:val="en-US"/>
        </w:rPr>
        <w:t xml:space="preserve"> </w:t>
      </w:r>
      <w:r w:rsidR="0027119E">
        <w:rPr>
          <w:lang w:val="en-US"/>
        </w:rPr>
        <w:t xml:space="preserve"> </w:t>
      </w:r>
    </w:p>
    <w:p w14:paraId="2B5CCF84" w14:textId="49352725" w:rsidR="00266652" w:rsidRPr="008F25BD" w:rsidRDefault="005F227A" w:rsidP="00DB496F">
      <w:pPr>
        <w:pStyle w:val="References"/>
        <w:rPr>
          <w:rFonts w:ascii="Times New Roman" w:hAnsi="Times New Roman"/>
          <w:b/>
        </w:rPr>
      </w:pPr>
      <w:r w:rsidRPr="008F25BD">
        <w:rPr>
          <w:lang w:val="en-US"/>
        </w:rPr>
        <w:t>Svendsen, Mette N</w:t>
      </w:r>
      <w:r w:rsidR="00504843" w:rsidRPr="008F25BD">
        <w:rPr>
          <w:lang w:val="en-US"/>
        </w:rPr>
        <w:t>.</w:t>
      </w:r>
      <w:r w:rsidRPr="008F25BD">
        <w:rPr>
          <w:lang w:val="en-US"/>
        </w:rPr>
        <w:t>, Laura E</w:t>
      </w:r>
      <w:r w:rsidR="00504843" w:rsidRPr="008F25BD">
        <w:rPr>
          <w:lang w:val="en-US"/>
        </w:rPr>
        <w:t>.</w:t>
      </w:r>
      <w:r w:rsidRPr="008F25BD">
        <w:rPr>
          <w:lang w:val="en-US"/>
        </w:rPr>
        <w:t xml:space="preserve"> Navne, Iben M</w:t>
      </w:r>
      <w:r w:rsidR="00504843" w:rsidRPr="008F25BD">
        <w:rPr>
          <w:lang w:val="en-US"/>
        </w:rPr>
        <w:t>.</w:t>
      </w:r>
      <w:r w:rsidRPr="008F25BD">
        <w:rPr>
          <w:lang w:val="en-US"/>
        </w:rPr>
        <w:t xml:space="preserve"> Gjødsbøl, and Mie S</w:t>
      </w:r>
      <w:r w:rsidR="00504843" w:rsidRPr="008F25BD">
        <w:rPr>
          <w:lang w:val="en-US"/>
        </w:rPr>
        <w:t>.</w:t>
      </w:r>
      <w:r w:rsidRPr="008F25BD">
        <w:rPr>
          <w:lang w:val="en-US"/>
        </w:rPr>
        <w:t xml:space="preserve"> Dam. 2018. </w:t>
      </w:r>
      <w:r w:rsidR="00504843">
        <w:rPr>
          <w:lang w:val="en-US"/>
        </w:rPr>
        <w:t>“</w:t>
      </w:r>
      <w:r w:rsidRPr="001D7E9D">
        <w:rPr>
          <w:lang w:val="en-US"/>
        </w:rPr>
        <w:t xml:space="preserve">A </w:t>
      </w:r>
      <w:r w:rsidR="00504843">
        <w:rPr>
          <w:lang w:val="en-US"/>
        </w:rPr>
        <w:t>Li</w:t>
      </w:r>
      <w:r w:rsidRPr="001D7E9D">
        <w:rPr>
          <w:lang w:val="en-US"/>
        </w:rPr>
        <w:t xml:space="preserve">fe </w:t>
      </w:r>
      <w:r w:rsidR="00504843" w:rsidRPr="001D7E9D">
        <w:rPr>
          <w:lang w:val="en-US"/>
        </w:rPr>
        <w:t xml:space="preserve">Worth Living: </w:t>
      </w:r>
      <w:r w:rsidRPr="001D7E9D">
        <w:rPr>
          <w:lang w:val="en-US"/>
        </w:rPr>
        <w:t>Temporality</w:t>
      </w:r>
      <w:r w:rsidR="00504843" w:rsidRPr="001D7E9D">
        <w:rPr>
          <w:lang w:val="en-US"/>
        </w:rPr>
        <w:t>, Care</w:t>
      </w:r>
      <w:r w:rsidRPr="001D7E9D">
        <w:rPr>
          <w:lang w:val="en-US"/>
        </w:rPr>
        <w:t xml:space="preserve">, and </w:t>
      </w:r>
      <w:r w:rsidR="00504843">
        <w:rPr>
          <w:lang w:val="en-US"/>
        </w:rPr>
        <w:t>P</w:t>
      </w:r>
      <w:r w:rsidRPr="001D7E9D">
        <w:rPr>
          <w:lang w:val="en-US"/>
        </w:rPr>
        <w:t xml:space="preserve">ersonhood in the Danish </w:t>
      </w:r>
      <w:r w:rsidR="00504843" w:rsidRPr="001D7E9D">
        <w:rPr>
          <w:lang w:val="en-US"/>
        </w:rPr>
        <w:t>Welfare State</w:t>
      </w:r>
      <w:r w:rsidRPr="001D7E9D">
        <w:rPr>
          <w:lang w:val="en-US"/>
        </w:rPr>
        <w:t>.</w:t>
      </w:r>
      <w:r w:rsidR="00504843">
        <w:rPr>
          <w:lang w:val="en-US"/>
        </w:rPr>
        <w:t>”</w:t>
      </w:r>
      <w:r w:rsidRPr="001D7E9D">
        <w:rPr>
          <w:lang w:val="en-US"/>
        </w:rPr>
        <w:t xml:space="preserve"> </w:t>
      </w:r>
      <w:r w:rsidRPr="001D7E9D">
        <w:rPr>
          <w:i/>
          <w:lang w:val="en-US"/>
        </w:rPr>
        <w:t>American Ethnologist</w:t>
      </w:r>
      <w:r w:rsidRPr="001D7E9D">
        <w:rPr>
          <w:lang w:val="en-US"/>
        </w:rPr>
        <w:t xml:space="preserve"> 45 (1): 20</w:t>
      </w:r>
      <w:r w:rsidR="00D70627">
        <w:rPr>
          <w:lang w:val="en-US"/>
        </w:rPr>
        <w:t>–</w:t>
      </w:r>
      <w:r w:rsidRPr="001D7E9D">
        <w:rPr>
          <w:lang w:val="en-US"/>
        </w:rPr>
        <w:t>33.</w:t>
      </w:r>
      <w:r w:rsidR="00266652">
        <w:rPr>
          <w:lang w:val="en-US"/>
        </w:rPr>
        <w:t xml:space="preserve"> </w:t>
      </w:r>
      <w:hyperlink r:id="rId53" w:history="1">
        <w:r w:rsidR="00266652">
          <w:rPr>
            <w:rStyle w:val="Hyperlink"/>
            <w:rFonts w:eastAsia="Helvetica Neue"/>
          </w:rPr>
          <w:t>https://doi.org/10.1111/amet.12596</w:t>
        </w:r>
      </w:hyperlink>
      <w:r w:rsidR="00266652" w:rsidRPr="001D7E9D">
        <w:rPr>
          <w:lang w:val="en-US"/>
        </w:rPr>
        <w:t>.</w:t>
      </w:r>
    </w:p>
    <w:p w14:paraId="4F97C665" w14:textId="3F315680" w:rsidR="005F227A" w:rsidRPr="00DB496F" w:rsidRDefault="005F227A" w:rsidP="005F227A">
      <w:pPr>
        <w:pStyle w:val="References"/>
        <w:rPr>
          <w:rFonts w:ascii="Times New Roman" w:hAnsi="Times New Roman"/>
        </w:rPr>
      </w:pPr>
      <w:r w:rsidRPr="009F15A2">
        <w:rPr>
          <w:lang w:val="en-US"/>
        </w:rPr>
        <w:t xml:space="preserve">Thornton, Davi Johnson. 2011. </w:t>
      </w:r>
      <w:r w:rsidR="00110D92">
        <w:rPr>
          <w:lang w:val="en-US"/>
        </w:rPr>
        <w:t>“</w:t>
      </w:r>
      <w:r w:rsidRPr="009F15A2">
        <w:rPr>
          <w:lang w:val="en-US"/>
        </w:rPr>
        <w:t xml:space="preserve">Neuroscience, </w:t>
      </w:r>
      <w:r w:rsidR="00110D92">
        <w:rPr>
          <w:lang w:val="en-US"/>
        </w:rPr>
        <w:t>A</w:t>
      </w:r>
      <w:r w:rsidRPr="009F15A2">
        <w:rPr>
          <w:lang w:val="en-US"/>
        </w:rPr>
        <w:t xml:space="preserve">ffect, and the </w:t>
      </w:r>
      <w:r w:rsidR="00110D92">
        <w:rPr>
          <w:lang w:val="en-US"/>
        </w:rPr>
        <w:t>E</w:t>
      </w:r>
      <w:r w:rsidRPr="009F15A2">
        <w:rPr>
          <w:lang w:val="en-US"/>
        </w:rPr>
        <w:t xml:space="preserve">ntrepreneurialization of </w:t>
      </w:r>
      <w:r w:rsidR="00110D92">
        <w:rPr>
          <w:lang w:val="en-US"/>
        </w:rPr>
        <w:t>M</w:t>
      </w:r>
      <w:r w:rsidRPr="009F15A2">
        <w:rPr>
          <w:lang w:val="en-US"/>
        </w:rPr>
        <w:t>otherhood.</w:t>
      </w:r>
      <w:r w:rsidR="00110D92">
        <w:rPr>
          <w:lang w:val="en-US"/>
        </w:rPr>
        <w:t>”</w:t>
      </w:r>
      <w:r w:rsidRPr="009F15A2">
        <w:rPr>
          <w:lang w:val="en-US"/>
        </w:rPr>
        <w:t xml:space="preserve"> </w:t>
      </w:r>
      <w:r w:rsidRPr="009F15A2">
        <w:rPr>
          <w:i/>
          <w:lang w:val="en-US"/>
        </w:rPr>
        <w:t>Communication and Critical/Cultural Studies</w:t>
      </w:r>
      <w:r w:rsidRPr="009F15A2">
        <w:rPr>
          <w:lang w:val="en-US"/>
        </w:rPr>
        <w:t xml:space="preserve"> 8 (4): 399</w:t>
      </w:r>
      <w:r w:rsidR="00D70627">
        <w:rPr>
          <w:lang w:val="en-US"/>
        </w:rPr>
        <w:t>–</w:t>
      </w:r>
      <w:r w:rsidRPr="009F15A2">
        <w:rPr>
          <w:lang w:val="en-US"/>
        </w:rPr>
        <w:t>424.</w:t>
      </w:r>
      <w:r w:rsidR="0065701D">
        <w:rPr>
          <w:lang w:val="en-US"/>
        </w:rPr>
        <w:t xml:space="preserve"> </w:t>
      </w:r>
      <w:hyperlink r:id="rId54" w:history="1">
        <w:r w:rsidR="0065701D">
          <w:rPr>
            <w:rStyle w:val="Hyperlink"/>
            <w:rFonts w:eastAsia="Helvetica Neue"/>
          </w:rPr>
          <w:t>https://doi.org/10.1080/14791420.2011.610327</w:t>
        </w:r>
      </w:hyperlink>
      <w:r w:rsidR="0065701D" w:rsidRPr="009F15A2">
        <w:rPr>
          <w:lang w:val="en-US"/>
        </w:rPr>
        <w:t>.</w:t>
      </w:r>
    </w:p>
    <w:p w14:paraId="21571E04" w14:textId="1FB2AC91" w:rsidR="00163052" w:rsidRDefault="005F227A" w:rsidP="00DB496F">
      <w:pPr>
        <w:pStyle w:val="References"/>
        <w:rPr>
          <w:rFonts w:ascii="Times New Roman" w:hAnsi="Times New Roman"/>
        </w:rPr>
      </w:pPr>
      <w:r w:rsidRPr="006675BE">
        <w:rPr>
          <w:lang w:val="en-US"/>
        </w:rPr>
        <w:t xml:space="preserve">Turner, Jennifer L. 2020. </w:t>
      </w:r>
      <w:r w:rsidR="00C10DAE">
        <w:rPr>
          <w:lang w:val="en-US"/>
        </w:rPr>
        <w:t>“</w:t>
      </w:r>
      <w:r w:rsidRPr="006675BE">
        <w:rPr>
          <w:lang w:val="en-US"/>
        </w:rPr>
        <w:t xml:space="preserve">Black </w:t>
      </w:r>
      <w:r w:rsidR="00C10DAE">
        <w:rPr>
          <w:lang w:val="en-US"/>
        </w:rPr>
        <w:t>M</w:t>
      </w:r>
      <w:r w:rsidRPr="006675BE">
        <w:rPr>
          <w:lang w:val="en-US"/>
        </w:rPr>
        <w:t xml:space="preserve">othering in </w:t>
      </w:r>
      <w:r w:rsidR="00C10DAE" w:rsidRPr="006675BE">
        <w:rPr>
          <w:lang w:val="en-US"/>
        </w:rPr>
        <w:t xml:space="preserve">Action: </w:t>
      </w:r>
      <w:r w:rsidRPr="006675BE">
        <w:rPr>
          <w:lang w:val="en-US"/>
        </w:rPr>
        <w:t xml:space="preserve">The </w:t>
      </w:r>
      <w:r w:rsidR="00C10DAE" w:rsidRPr="006675BE">
        <w:rPr>
          <w:lang w:val="en-US"/>
        </w:rPr>
        <w:t xml:space="preserve">Racial-Class Socialization </w:t>
      </w:r>
      <w:r w:rsidR="00C10DAE">
        <w:rPr>
          <w:lang w:val="en-US"/>
        </w:rPr>
        <w:t>P</w:t>
      </w:r>
      <w:r w:rsidRPr="006675BE">
        <w:rPr>
          <w:lang w:val="en-US"/>
        </w:rPr>
        <w:t xml:space="preserve">ractices of </w:t>
      </w:r>
      <w:r w:rsidR="00C10DAE" w:rsidRPr="006675BE">
        <w:rPr>
          <w:lang w:val="en-US"/>
        </w:rPr>
        <w:t xml:space="preserve">Low-Income </w:t>
      </w:r>
      <w:r w:rsidRPr="006675BE">
        <w:rPr>
          <w:lang w:val="en-US"/>
        </w:rPr>
        <w:t xml:space="preserve">Black </w:t>
      </w:r>
      <w:r w:rsidR="00C10DAE" w:rsidRPr="006675BE">
        <w:rPr>
          <w:lang w:val="en-US"/>
        </w:rPr>
        <w:t>Single Mothers</w:t>
      </w:r>
      <w:r w:rsidRPr="006675BE">
        <w:rPr>
          <w:lang w:val="en-US"/>
        </w:rPr>
        <w:t>.</w:t>
      </w:r>
      <w:r w:rsidR="00C10DAE">
        <w:rPr>
          <w:lang w:val="en-US"/>
        </w:rPr>
        <w:t>”</w:t>
      </w:r>
      <w:r w:rsidRPr="006675BE">
        <w:rPr>
          <w:lang w:val="en-US"/>
        </w:rPr>
        <w:t xml:space="preserve"> </w:t>
      </w:r>
      <w:r w:rsidRPr="006675BE">
        <w:rPr>
          <w:i/>
          <w:lang w:val="en-US"/>
        </w:rPr>
        <w:t>Sociology of Race and Ethnicity</w:t>
      </w:r>
      <w:r w:rsidRPr="006675BE">
        <w:rPr>
          <w:lang w:val="en-US"/>
        </w:rPr>
        <w:t xml:space="preserve"> 6 (2): 242</w:t>
      </w:r>
      <w:r w:rsidR="00D70627">
        <w:rPr>
          <w:lang w:val="en-US"/>
        </w:rPr>
        <w:t>–</w:t>
      </w:r>
      <w:r w:rsidRPr="006675BE">
        <w:rPr>
          <w:lang w:val="en-US"/>
        </w:rPr>
        <w:t>53.</w:t>
      </w:r>
      <w:r w:rsidR="00163052">
        <w:rPr>
          <w:lang w:val="en-US"/>
        </w:rPr>
        <w:t xml:space="preserve"> </w:t>
      </w:r>
      <w:hyperlink r:id="rId55" w:history="1">
        <w:r w:rsidR="00163052" w:rsidRPr="00163052">
          <w:rPr>
            <w:rStyle w:val="Hyperlink"/>
            <w:lang w:val="en-US"/>
          </w:rPr>
          <w:t>h</w:t>
        </w:r>
        <w:r w:rsidR="00163052" w:rsidRPr="00EF340F">
          <w:rPr>
            <w:rStyle w:val="Hyperlink"/>
            <w:rFonts w:eastAsia="Helvetica Neue"/>
          </w:rPr>
          <w:t>ttps://doi.org/10.1177/2332649219899683</w:t>
        </w:r>
      </w:hyperlink>
      <w:r w:rsidR="00163052" w:rsidRPr="006675BE">
        <w:rPr>
          <w:lang w:val="en-US"/>
        </w:rPr>
        <w:t>.</w:t>
      </w:r>
    </w:p>
    <w:p w14:paraId="74814C4C" w14:textId="25D0A3A6" w:rsidR="008A5ECB" w:rsidRDefault="005F227A" w:rsidP="00DB496F">
      <w:pPr>
        <w:pStyle w:val="References"/>
        <w:rPr>
          <w:rFonts w:ascii="Times New Roman" w:hAnsi="Times New Roman"/>
        </w:rPr>
      </w:pPr>
      <w:r w:rsidRPr="002F7F82">
        <w:rPr>
          <w:lang w:val="en-US"/>
        </w:rPr>
        <w:t xml:space="preserve">Wall, Glenda. 2001. </w:t>
      </w:r>
      <w:r w:rsidR="001131BD">
        <w:rPr>
          <w:lang w:val="en-US"/>
        </w:rPr>
        <w:t>“</w:t>
      </w:r>
      <w:r w:rsidRPr="002F7F82">
        <w:rPr>
          <w:lang w:val="en-US"/>
        </w:rPr>
        <w:t xml:space="preserve">Moral </w:t>
      </w:r>
      <w:r w:rsidR="001131BD">
        <w:rPr>
          <w:lang w:val="en-US"/>
        </w:rPr>
        <w:t>C</w:t>
      </w:r>
      <w:r w:rsidRPr="002F7F82">
        <w:rPr>
          <w:lang w:val="en-US"/>
        </w:rPr>
        <w:t xml:space="preserve">onstructions of </w:t>
      </w:r>
      <w:r w:rsidR="001131BD">
        <w:rPr>
          <w:lang w:val="en-US"/>
        </w:rPr>
        <w:t>M</w:t>
      </w:r>
      <w:r w:rsidRPr="002F7F82">
        <w:rPr>
          <w:lang w:val="en-US"/>
        </w:rPr>
        <w:t xml:space="preserve">otherhood in </w:t>
      </w:r>
      <w:r w:rsidR="001131BD" w:rsidRPr="002F7F82">
        <w:rPr>
          <w:lang w:val="en-US"/>
        </w:rPr>
        <w:t>Breastfeeding Discourse.</w:t>
      </w:r>
      <w:r w:rsidR="001131BD">
        <w:rPr>
          <w:lang w:val="en-US"/>
        </w:rPr>
        <w:t>”</w:t>
      </w:r>
      <w:r w:rsidR="001131BD" w:rsidRPr="002F7F82">
        <w:rPr>
          <w:lang w:val="en-US"/>
        </w:rPr>
        <w:t xml:space="preserve"> </w:t>
      </w:r>
      <w:r w:rsidRPr="002F7F82">
        <w:rPr>
          <w:i/>
          <w:lang w:val="en-US"/>
        </w:rPr>
        <w:t>Gender &amp; Society</w:t>
      </w:r>
      <w:r w:rsidRPr="002F7F82">
        <w:rPr>
          <w:lang w:val="en-US"/>
        </w:rPr>
        <w:t xml:space="preserve"> 15 (4): 592</w:t>
      </w:r>
      <w:r w:rsidR="00D70627">
        <w:rPr>
          <w:lang w:val="en-US"/>
        </w:rPr>
        <w:t>–</w:t>
      </w:r>
      <w:r w:rsidRPr="002F7F82">
        <w:rPr>
          <w:lang w:val="en-US"/>
        </w:rPr>
        <w:t>610.</w:t>
      </w:r>
      <w:r w:rsidR="008A5ECB">
        <w:rPr>
          <w:lang w:val="en-US"/>
        </w:rPr>
        <w:t xml:space="preserve"> </w:t>
      </w:r>
      <w:hyperlink r:id="rId56" w:history="1">
        <w:r w:rsidR="008A5ECB">
          <w:rPr>
            <w:rStyle w:val="Hyperlink"/>
            <w:rFonts w:eastAsia="Helvetica Neue"/>
          </w:rPr>
          <w:t>https://doi.org/10.1177/089124301015004006</w:t>
        </w:r>
      </w:hyperlink>
      <w:r w:rsidR="008A5ECB" w:rsidRPr="002F7F82">
        <w:rPr>
          <w:lang w:val="en-US"/>
        </w:rPr>
        <w:t>.</w:t>
      </w:r>
    </w:p>
    <w:p w14:paraId="4EC1F9A8" w14:textId="50B08797" w:rsidR="0077072E" w:rsidRDefault="00D70627" w:rsidP="00DB496F">
      <w:pPr>
        <w:pStyle w:val="References"/>
        <w:rPr>
          <w:rFonts w:ascii="Times New Roman" w:hAnsi="Times New Roman"/>
        </w:rPr>
      </w:pPr>
      <w:r>
        <w:rPr>
          <w:lang w:val="en-US"/>
        </w:rPr>
        <w:t>———</w:t>
      </w:r>
      <w:r w:rsidRPr="00847DD1">
        <w:rPr>
          <w:lang w:val="en-US"/>
        </w:rPr>
        <w:t xml:space="preserve">. </w:t>
      </w:r>
      <w:r w:rsidR="005F227A" w:rsidRPr="00847DD1">
        <w:rPr>
          <w:lang w:val="en-US"/>
        </w:rPr>
        <w:t xml:space="preserve">2010. </w:t>
      </w:r>
      <w:r w:rsidR="009052F2">
        <w:rPr>
          <w:lang w:val="en-US"/>
        </w:rPr>
        <w:t>“</w:t>
      </w:r>
      <w:r w:rsidR="005F227A" w:rsidRPr="00847DD1">
        <w:rPr>
          <w:lang w:val="en-US"/>
        </w:rPr>
        <w:t>Mothers</w:t>
      </w:r>
      <w:r w:rsidR="008F25BD">
        <w:rPr>
          <w:lang w:val="en-US"/>
        </w:rPr>
        <w:t>’</w:t>
      </w:r>
      <w:r w:rsidR="005F227A" w:rsidRPr="00847DD1">
        <w:rPr>
          <w:lang w:val="en-US"/>
        </w:rPr>
        <w:t xml:space="preserve"> </w:t>
      </w:r>
      <w:r w:rsidR="009052F2">
        <w:rPr>
          <w:lang w:val="en-US"/>
        </w:rPr>
        <w:t>E</w:t>
      </w:r>
      <w:r w:rsidR="005F227A" w:rsidRPr="00847DD1">
        <w:rPr>
          <w:lang w:val="en-US"/>
        </w:rPr>
        <w:t xml:space="preserve">xperiences with </w:t>
      </w:r>
      <w:r w:rsidR="009052F2" w:rsidRPr="00847DD1">
        <w:rPr>
          <w:lang w:val="en-US"/>
        </w:rPr>
        <w:t xml:space="preserve">Intensive Parenting </w:t>
      </w:r>
      <w:r w:rsidR="005F227A" w:rsidRPr="00847DD1">
        <w:rPr>
          <w:lang w:val="en-US"/>
        </w:rPr>
        <w:t xml:space="preserve">and </w:t>
      </w:r>
      <w:r w:rsidR="009052F2" w:rsidRPr="00847DD1">
        <w:rPr>
          <w:lang w:val="en-US"/>
        </w:rPr>
        <w:t>Brain Development Discourse</w:t>
      </w:r>
      <w:r w:rsidR="005F227A" w:rsidRPr="00847DD1">
        <w:rPr>
          <w:lang w:val="en-US"/>
        </w:rPr>
        <w:t>.</w:t>
      </w:r>
      <w:r w:rsidR="009052F2">
        <w:rPr>
          <w:lang w:val="en-US"/>
        </w:rPr>
        <w:t>”</w:t>
      </w:r>
      <w:r w:rsidR="005F227A" w:rsidRPr="00847DD1">
        <w:rPr>
          <w:lang w:val="en-US"/>
        </w:rPr>
        <w:t xml:space="preserve"> </w:t>
      </w:r>
      <w:r w:rsidR="005F227A" w:rsidRPr="00DB496F">
        <w:rPr>
          <w:i/>
          <w:lang w:val="en-US"/>
        </w:rPr>
        <w:t>Women's Studies International Forum</w:t>
      </w:r>
      <w:r w:rsidR="0077072E">
        <w:rPr>
          <w:lang w:val="en-US"/>
        </w:rPr>
        <w:t xml:space="preserve"> 33 (3): </w:t>
      </w:r>
      <w:r w:rsidR="00E45BDC">
        <w:rPr>
          <w:lang w:val="en-US"/>
        </w:rPr>
        <w:t xml:space="preserve">253–63. </w:t>
      </w:r>
      <w:hyperlink r:id="rId57" w:history="1">
        <w:r w:rsidR="00E45BDC" w:rsidRPr="00EF340F">
          <w:rPr>
            <w:rStyle w:val="Hyperlink"/>
            <w:rFonts w:eastAsia="Helvetica Neue"/>
          </w:rPr>
          <w:t>https://doi.org/10.1016/j.wsif.2010.02.019</w:t>
        </w:r>
      </w:hyperlink>
      <w:r w:rsidR="00E45BDC" w:rsidRPr="00847DD1">
        <w:rPr>
          <w:lang w:val="en-US"/>
        </w:rPr>
        <w:t>.</w:t>
      </w:r>
    </w:p>
    <w:p w14:paraId="3487070A" w14:textId="5D16643B" w:rsidR="00F76A76" w:rsidRDefault="005F227A" w:rsidP="00DB496F">
      <w:pPr>
        <w:pStyle w:val="References"/>
        <w:rPr>
          <w:rFonts w:ascii="Times New Roman" w:hAnsi="Times New Roman"/>
        </w:rPr>
      </w:pPr>
      <w:r w:rsidRPr="008A10ED">
        <w:rPr>
          <w:lang w:val="en-US"/>
        </w:rPr>
        <w:t>Whiteley, Louise, Emily Borgelt, S</w:t>
      </w:r>
      <w:r w:rsidR="006479E1">
        <w:rPr>
          <w:lang w:val="en-US"/>
        </w:rPr>
        <w:t>.</w:t>
      </w:r>
      <w:r w:rsidRPr="008A10ED">
        <w:rPr>
          <w:lang w:val="en-US"/>
        </w:rPr>
        <w:t xml:space="preserve"> Evelyn Stewart, and Judy Illes. 2017. </w:t>
      </w:r>
      <w:r w:rsidR="006479E1">
        <w:rPr>
          <w:lang w:val="en-US"/>
        </w:rPr>
        <w:t>“</w:t>
      </w:r>
      <w:r w:rsidRPr="008A10ED">
        <w:rPr>
          <w:lang w:val="en-US"/>
        </w:rPr>
        <w:t xml:space="preserve">Parent </w:t>
      </w:r>
      <w:r w:rsidR="003E6E63">
        <w:rPr>
          <w:lang w:val="en-US"/>
        </w:rPr>
        <w:t>P</w:t>
      </w:r>
      <w:r w:rsidRPr="008A10ED">
        <w:rPr>
          <w:lang w:val="en-US"/>
        </w:rPr>
        <w:t xml:space="preserve">erspectives on </w:t>
      </w:r>
      <w:r w:rsidR="003E6E63" w:rsidRPr="008A10ED">
        <w:rPr>
          <w:lang w:val="en-US"/>
        </w:rPr>
        <w:t xml:space="preserve">Brain Scans </w:t>
      </w:r>
      <w:r w:rsidRPr="008A10ED">
        <w:rPr>
          <w:lang w:val="en-US"/>
        </w:rPr>
        <w:t xml:space="preserve">and </w:t>
      </w:r>
      <w:r w:rsidR="003E6E63" w:rsidRPr="008A10ED">
        <w:rPr>
          <w:lang w:val="en-US"/>
        </w:rPr>
        <w:t>Genetic Test</w:t>
      </w:r>
      <w:r w:rsidRPr="008A10ED">
        <w:rPr>
          <w:lang w:val="en-US"/>
        </w:rPr>
        <w:t xml:space="preserve">s for OCD: Talking of </w:t>
      </w:r>
      <w:r w:rsidR="003E6E63" w:rsidRPr="008A10ED">
        <w:rPr>
          <w:lang w:val="en-US"/>
        </w:rPr>
        <w:t>Difficult Presents, Desired Pasts,</w:t>
      </w:r>
      <w:r w:rsidRPr="008A10ED">
        <w:rPr>
          <w:lang w:val="en-US"/>
        </w:rPr>
        <w:t xml:space="preserve"> and </w:t>
      </w:r>
      <w:r w:rsidR="003E6E63" w:rsidRPr="008A10ED">
        <w:rPr>
          <w:lang w:val="en-US"/>
        </w:rPr>
        <w:t>Imagined Futures</w:t>
      </w:r>
      <w:r w:rsidRPr="008A10ED">
        <w:rPr>
          <w:lang w:val="en-US"/>
        </w:rPr>
        <w:t>.</w:t>
      </w:r>
      <w:r w:rsidR="003E6E63">
        <w:rPr>
          <w:lang w:val="en-US"/>
        </w:rPr>
        <w:t>”</w:t>
      </w:r>
      <w:r w:rsidRPr="008A10ED">
        <w:rPr>
          <w:lang w:val="en-US"/>
        </w:rPr>
        <w:t xml:space="preserve"> </w:t>
      </w:r>
      <w:r w:rsidRPr="008A10ED">
        <w:rPr>
          <w:i/>
          <w:lang w:val="en-US"/>
        </w:rPr>
        <w:t>BioSocieties</w:t>
      </w:r>
      <w:r w:rsidRPr="008A10ED">
        <w:rPr>
          <w:lang w:val="en-US"/>
        </w:rPr>
        <w:t xml:space="preserve"> 12 (4): 471</w:t>
      </w:r>
      <w:r w:rsidR="00560A6D">
        <w:rPr>
          <w:lang w:val="en-US"/>
        </w:rPr>
        <w:t>–</w:t>
      </w:r>
      <w:r w:rsidRPr="008A10ED">
        <w:rPr>
          <w:lang w:val="en-US"/>
        </w:rPr>
        <w:t>93.</w:t>
      </w:r>
      <w:r w:rsidR="00F76A76">
        <w:rPr>
          <w:lang w:val="en-US"/>
        </w:rPr>
        <w:t xml:space="preserve"> </w:t>
      </w:r>
      <w:hyperlink r:id="rId58" w:history="1">
        <w:r w:rsidR="008F25BD" w:rsidRPr="00A0481A">
          <w:rPr>
            <w:rStyle w:val="Hyperlink"/>
            <w:lang w:val="en-US"/>
          </w:rPr>
          <w:t>https://doi.org/</w:t>
        </w:r>
        <w:r w:rsidR="008F25BD" w:rsidRPr="00A0481A">
          <w:rPr>
            <w:rStyle w:val="Hyperlink"/>
            <w:rFonts w:eastAsia="Helvetica Neue"/>
          </w:rPr>
          <w:t>10.1057/s41292-017-0046-3</w:t>
        </w:r>
      </w:hyperlink>
      <w:r w:rsidR="00F76A76" w:rsidRPr="008A10ED">
        <w:rPr>
          <w:lang w:val="en-US"/>
        </w:rPr>
        <w:t>.</w:t>
      </w:r>
    </w:p>
    <w:p w14:paraId="6772491E" w14:textId="72D8F9B2" w:rsidR="00817E21" w:rsidRDefault="005F227A" w:rsidP="00DB496F">
      <w:pPr>
        <w:pStyle w:val="References"/>
        <w:rPr>
          <w:rFonts w:ascii="Times New Roman" w:hAnsi="Times New Roman"/>
        </w:rPr>
      </w:pPr>
      <w:r w:rsidRPr="00004DB6">
        <w:rPr>
          <w:lang w:val="en-US"/>
        </w:rPr>
        <w:t xml:space="preserve">Zhang, Shaoying, and Derek McGhee. 2019. </w:t>
      </w:r>
      <w:r w:rsidR="00817E21">
        <w:rPr>
          <w:lang w:val="en-US"/>
        </w:rPr>
        <w:t>“</w:t>
      </w:r>
      <w:r w:rsidRPr="00004DB6">
        <w:rPr>
          <w:lang w:val="en-US"/>
        </w:rPr>
        <w:t xml:space="preserve">Governing through ‘the </w:t>
      </w:r>
      <w:r w:rsidR="00817E21">
        <w:rPr>
          <w:lang w:val="en-US"/>
        </w:rPr>
        <w:t>F</w:t>
      </w:r>
      <w:r w:rsidRPr="00004DB6">
        <w:rPr>
          <w:lang w:val="en-US"/>
        </w:rPr>
        <w:t>amily’</w:t>
      </w:r>
      <w:r w:rsidR="00817E21">
        <w:rPr>
          <w:lang w:val="en-US"/>
        </w:rPr>
        <w:t xml:space="preserve"> </w:t>
      </w:r>
      <w:r w:rsidRPr="00004DB6">
        <w:rPr>
          <w:lang w:val="en-US"/>
        </w:rPr>
        <w:t xml:space="preserve">in China: Cultivating </w:t>
      </w:r>
      <w:r w:rsidR="00817E21" w:rsidRPr="00004DB6">
        <w:rPr>
          <w:lang w:val="en-US"/>
        </w:rPr>
        <w:t xml:space="preserve">Ethical Political Subjects </w:t>
      </w:r>
      <w:r w:rsidRPr="00004DB6">
        <w:rPr>
          <w:lang w:val="en-US"/>
        </w:rPr>
        <w:t xml:space="preserve">through </w:t>
      </w:r>
      <w:r w:rsidR="00817E21">
        <w:rPr>
          <w:lang w:val="en-US"/>
        </w:rPr>
        <w:t>O</w:t>
      </w:r>
      <w:r w:rsidRPr="00004DB6">
        <w:rPr>
          <w:lang w:val="en-US"/>
        </w:rPr>
        <w:t>fficials’</w:t>
      </w:r>
      <w:r w:rsidR="00817E21">
        <w:rPr>
          <w:lang w:val="en-US"/>
        </w:rPr>
        <w:t xml:space="preserve"> </w:t>
      </w:r>
      <w:r w:rsidRPr="00004DB6">
        <w:rPr>
          <w:lang w:val="en-US"/>
        </w:rPr>
        <w:t>‘nearest and dearest</w:t>
      </w:r>
      <w:r w:rsidR="00867520" w:rsidRPr="00004DB6">
        <w:rPr>
          <w:lang w:val="en-US"/>
        </w:rPr>
        <w:t>.</w:t>
      </w:r>
      <w:r w:rsidR="00817E21">
        <w:rPr>
          <w:lang w:val="en-US"/>
        </w:rPr>
        <w:t>’”</w:t>
      </w:r>
      <w:r w:rsidRPr="00004DB6">
        <w:rPr>
          <w:lang w:val="en-US"/>
        </w:rPr>
        <w:t xml:space="preserve"> </w:t>
      </w:r>
      <w:r w:rsidRPr="00004DB6">
        <w:rPr>
          <w:i/>
          <w:lang w:val="en-US"/>
        </w:rPr>
        <w:t>Families, Relationships and Societies</w:t>
      </w:r>
      <w:r w:rsidR="00817E21">
        <w:rPr>
          <w:lang w:val="en-US"/>
        </w:rPr>
        <w:t xml:space="preserve"> 8 (3): 495–510. </w:t>
      </w:r>
      <w:hyperlink r:id="rId59" w:history="1">
        <w:r w:rsidR="00817E21">
          <w:rPr>
            <w:rStyle w:val="Hyperlink"/>
            <w:rFonts w:eastAsia="Helvetica Neue"/>
          </w:rPr>
          <w:t>https://doi.org/10.1332/204674318X15271465130398</w:t>
        </w:r>
      </w:hyperlink>
      <w:r w:rsidR="00817E21">
        <w:rPr>
          <w:lang w:val="en-US"/>
        </w:rPr>
        <w:t>.</w:t>
      </w:r>
    </w:p>
    <w:p w14:paraId="143D2F76" w14:textId="18182E8F" w:rsidR="005940B0" w:rsidRPr="004D6C9B" w:rsidRDefault="005940B0" w:rsidP="005940B0">
      <w:pPr>
        <w:rPr>
          <w:lang w:val="en-US"/>
        </w:rPr>
      </w:pPr>
    </w:p>
    <w:p w14:paraId="72BEDB78" w14:textId="77777777" w:rsidR="006C6B27" w:rsidRPr="004D6C9B" w:rsidRDefault="006C6B27" w:rsidP="005940B0">
      <w:pPr>
        <w:rPr>
          <w:lang w:val="en-US"/>
        </w:rPr>
      </w:pPr>
    </w:p>
    <w:p w14:paraId="6259101B" w14:textId="70220282" w:rsidR="00480E8F" w:rsidRPr="004D6C9B" w:rsidRDefault="00480E8F" w:rsidP="00480E8F">
      <w:pPr>
        <w:pStyle w:val="Heading3"/>
        <w:rPr>
          <w:lang w:val="en-US"/>
        </w:rPr>
      </w:pPr>
      <w:r w:rsidRPr="004D6C9B">
        <w:rPr>
          <w:lang w:val="en-US"/>
        </w:rPr>
        <w:t>Author Bio</w:t>
      </w:r>
      <w:r w:rsidR="00046BB3" w:rsidRPr="004D6C9B">
        <w:rPr>
          <w:lang w:val="en-US"/>
        </w:rPr>
        <w:t>s</w:t>
      </w:r>
    </w:p>
    <w:p w14:paraId="1ADAE0AC" w14:textId="122BF975" w:rsidR="00205FFB" w:rsidRPr="00DB7797" w:rsidRDefault="00DB7797" w:rsidP="000229DB">
      <w:pPr>
        <w:rPr>
          <w:rFonts w:cstheme="majorHAnsi"/>
          <w:color w:val="000000"/>
          <w:lang w:val="en-US"/>
        </w:rPr>
      </w:pPr>
      <w:r w:rsidRPr="00DB7797">
        <w:rPr>
          <w:b/>
          <w:lang w:val="en-US"/>
        </w:rPr>
        <w:t>Tineke Broer</w:t>
      </w:r>
      <w:r w:rsidR="000229DB" w:rsidRPr="00DB7797">
        <w:rPr>
          <w:rFonts w:eastAsia="Roboto"/>
          <w:lang w:val="en-US"/>
        </w:rPr>
        <w:t xml:space="preserve"> is </w:t>
      </w:r>
      <w:r w:rsidR="00A5030E">
        <w:rPr>
          <w:rFonts w:eastAsia="Roboto"/>
          <w:lang w:val="en-US"/>
        </w:rPr>
        <w:t xml:space="preserve">an </w:t>
      </w:r>
      <w:r w:rsidR="007C6171">
        <w:rPr>
          <w:rFonts w:eastAsia="Roboto"/>
          <w:lang w:val="en-US"/>
        </w:rPr>
        <w:t>A</w:t>
      </w:r>
      <w:r w:rsidRPr="00DB7797">
        <w:rPr>
          <w:rFonts w:eastAsia="Roboto"/>
          <w:lang w:val="en-US"/>
        </w:rPr>
        <w:t xml:space="preserve">ssistant </w:t>
      </w:r>
      <w:r w:rsidR="007C6171">
        <w:rPr>
          <w:rFonts w:eastAsia="Roboto"/>
          <w:lang w:val="en-US"/>
        </w:rPr>
        <w:t>P</w:t>
      </w:r>
      <w:r w:rsidRPr="008F25BD">
        <w:rPr>
          <w:rFonts w:eastAsia="Roboto"/>
          <w:lang w:val="en-US"/>
        </w:rPr>
        <w:t>rofessor</w:t>
      </w:r>
      <w:r w:rsidR="00A5030E" w:rsidRPr="00A5030E">
        <w:rPr>
          <w:rFonts w:eastAsia="Roboto"/>
          <w:lang w:val="en-US"/>
        </w:rPr>
        <w:t xml:space="preserve"> </w:t>
      </w:r>
      <w:r w:rsidR="00A5030E">
        <w:rPr>
          <w:rFonts w:eastAsia="Roboto"/>
          <w:lang w:val="en-US"/>
        </w:rPr>
        <w:t>at Tilburg University</w:t>
      </w:r>
      <w:r w:rsidRPr="008F25BD">
        <w:rPr>
          <w:rFonts w:eastAsia="Roboto"/>
          <w:lang w:val="en-US"/>
        </w:rPr>
        <w:t>, currently</w:t>
      </w:r>
      <w:r>
        <w:rPr>
          <w:rFonts w:eastAsia="Roboto"/>
          <w:lang w:val="en-US"/>
        </w:rPr>
        <w:t xml:space="preserve"> working at the Tilburg Institute for Law, Technology, and Society. Previously, Tineke </w:t>
      </w:r>
      <w:r w:rsidR="00A5030E">
        <w:rPr>
          <w:rFonts w:eastAsia="Roboto"/>
          <w:lang w:val="en-US"/>
        </w:rPr>
        <w:t>was</w:t>
      </w:r>
      <w:r>
        <w:rPr>
          <w:rFonts w:eastAsia="Roboto"/>
          <w:lang w:val="en-US"/>
        </w:rPr>
        <w:t xml:space="preserve"> a </w:t>
      </w:r>
      <w:r w:rsidR="007C6171">
        <w:rPr>
          <w:rFonts w:eastAsia="Roboto"/>
          <w:lang w:val="en-US"/>
        </w:rPr>
        <w:t>R</w:t>
      </w:r>
      <w:r>
        <w:rPr>
          <w:rFonts w:eastAsia="Roboto"/>
          <w:lang w:val="en-US"/>
        </w:rPr>
        <w:t xml:space="preserve">esearch </w:t>
      </w:r>
      <w:r w:rsidR="007C6171">
        <w:rPr>
          <w:rFonts w:eastAsia="Roboto"/>
          <w:lang w:val="en-US"/>
        </w:rPr>
        <w:t>F</w:t>
      </w:r>
      <w:r>
        <w:rPr>
          <w:rFonts w:eastAsia="Roboto"/>
          <w:lang w:val="en-US"/>
        </w:rPr>
        <w:t xml:space="preserve">ellow at the University of Edinburgh. </w:t>
      </w:r>
      <w:r w:rsidR="006C103B">
        <w:rPr>
          <w:rFonts w:eastAsia="Roboto"/>
          <w:lang w:val="en-US"/>
        </w:rPr>
        <w:t xml:space="preserve">Tineke works across medical sociology and </w:t>
      </w:r>
      <w:r w:rsidR="00A5030E">
        <w:rPr>
          <w:rFonts w:eastAsia="Roboto"/>
          <w:lang w:val="en-US"/>
        </w:rPr>
        <w:t>s</w:t>
      </w:r>
      <w:r w:rsidR="006C103B">
        <w:rPr>
          <w:rFonts w:eastAsia="Roboto"/>
          <w:lang w:val="en-US"/>
        </w:rPr>
        <w:t xml:space="preserve">cience </w:t>
      </w:r>
      <w:r w:rsidR="00A5030E">
        <w:rPr>
          <w:rFonts w:eastAsia="Roboto"/>
          <w:lang w:val="en-US"/>
        </w:rPr>
        <w:t>and</w:t>
      </w:r>
      <w:r w:rsidR="006C103B">
        <w:rPr>
          <w:rFonts w:eastAsia="Roboto"/>
          <w:lang w:val="en-US"/>
        </w:rPr>
        <w:t xml:space="preserve"> </w:t>
      </w:r>
      <w:r w:rsidR="00A5030E">
        <w:rPr>
          <w:rFonts w:eastAsia="Roboto"/>
          <w:lang w:val="en-US"/>
        </w:rPr>
        <w:t>t</w:t>
      </w:r>
      <w:r w:rsidR="006C103B">
        <w:rPr>
          <w:rFonts w:eastAsia="Roboto"/>
          <w:lang w:val="en-US"/>
        </w:rPr>
        <w:t xml:space="preserve">echnology </w:t>
      </w:r>
      <w:r w:rsidR="00A5030E">
        <w:rPr>
          <w:rFonts w:eastAsia="Roboto"/>
          <w:lang w:val="en-US"/>
        </w:rPr>
        <w:t>s</w:t>
      </w:r>
      <w:r w:rsidR="006C103B">
        <w:rPr>
          <w:rFonts w:eastAsia="Roboto"/>
          <w:lang w:val="en-US"/>
        </w:rPr>
        <w:t xml:space="preserve">tudies. </w:t>
      </w:r>
    </w:p>
    <w:p w14:paraId="7DCB47F9" w14:textId="5396CF31" w:rsidR="00205FFB" w:rsidRDefault="00205FFB" w:rsidP="000229DB">
      <w:pPr>
        <w:rPr>
          <w:rFonts w:eastAsia="Roboto"/>
          <w:lang w:val="en-US"/>
        </w:rPr>
      </w:pPr>
    </w:p>
    <w:p w14:paraId="5B97647D" w14:textId="59F6F982" w:rsidR="008F25BD" w:rsidRDefault="008F25BD" w:rsidP="000229DB">
      <w:pPr>
        <w:rPr>
          <w:rFonts w:eastAsia="Roboto"/>
          <w:lang w:val="en-US"/>
        </w:rPr>
      </w:pPr>
    </w:p>
    <w:p w14:paraId="72CED1DB" w14:textId="77777777" w:rsidR="008F25BD" w:rsidRPr="00DB7797" w:rsidRDefault="008F25BD" w:rsidP="000229DB">
      <w:pPr>
        <w:rPr>
          <w:rFonts w:eastAsia="Roboto"/>
          <w:lang w:val="en-US"/>
        </w:rPr>
      </w:pPr>
    </w:p>
    <w:p w14:paraId="2A45E908" w14:textId="494A41A5" w:rsidR="00A5030E" w:rsidRPr="008F25BD" w:rsidRDefault="00A5030E" w:rsidP="007F79B8">
      <w:pPr>
        <w:rPr>
          <w:rFonts w:eastAsia="Roboto"/>
          <w:bCs/>
          <w:lang w:val="en-US"/>
        </w:rPr>
      </w:pPr>
      <w:r>
        <w:rPr>
          <w:rFonts w:eastAsia="Roboto"/>
          <w:b/>
          <w:lang w:val="en-US"/>
        </w:rPr>
        <w:lastRenderedPageBreak/>
        <w:t xml:space="preserve">Martyn Pickersgill </w:t>
      </w:r>
      <w:r w:rsidRPr="008F25BD">
        <w:rPr>
          <w:rFonts w:eastAsia="Roboto"/>
          <w:bCs/>
          <w:lang w:val="en-US"/>
        </w:rPr>
        <w:t>is Chair of the Sociology of Science and Medicine at the University of Edinburgh. He is also Associate Director of the Centre for Biomedicine, Self and Society. Martyn’s research in the social dimensions of biomedicine intersects sociology, STS, and the medical humanities.</w:t>
      </w:r>
    </w:p>
    <w:p w14:paraId="29DADF39" w14:textId="77777777" w:rsidR="00A5030E" w:rsidRDefault="00A5030E" w:rsidP="007F79B8">
      <w:pPr>
        <w:rPr>
          <w:rFonts w:eastAsia="Roboto"/>
          <w:b/>
          <w:lang w:val="en-US"/>
        </w:rPr>
      </w:pPr>
    </w:p>
    <w:p w14:paraId="5ADE523C" w14:textId="34C4C242" w:rsidR="007F79B8" w:rsidRPr="00F37660" w:rsidRDefault="00A5030E" w:rsidP="007F79B8">
      <w:pPr>
        <w:rPr>
          <w:bCs/>
          <w:lang w:val="en-US"/>
        </w:rPr>
      </w:pPr>
      <w:r w:rsidRPr="00F37660">
        <w:rPr>
          <w:rFonts w:eastAsia="Roboto"/>
          <w:b/>
          <w:lang w:val="en-US"/>
        </w:rPr>
        <w:t>Sarah Cunningham-Burley</w:t>
      </w:r>
      <w:r w:rsidRPr="008F25BD">
        <w:rPr>
          <w:rFonts w:eastAsia="Roboto"/>
          <w:bCs/>
          <w:lang w:val="en-US"/>
        </w:rPr>
        <w:t xml:space="preserve"> is Chair of Medical and Family Sociology at the University of Edinburgh. She is also Co-</w:t>
      </w:r>
      <w:r w:rsidR="00F37660" w:rsidRPr="00F37660">
        <w:rPr>
          <w:rFonts w:eastAsia="Roboto"/>
          <w:bCs/>
          <w:lang w:val="en-US"/>
        </w:rPr>
        <w:t>Director</w:t>
      </w:r>
      <w:r w:rsidRPr="008F25BD">
        <w:rPr>
          <w:rFonts w:eastAsia="Roboto"/>
          <w:bCs/>
          <w:lang w:val="en-US"/>
        </w:rPr>
        <w:t xml:space="preserve"> of the </w:t>
      </w:r>
      <w:r w:rsidR="006901B1" w:rsidRPr="006901B1">
        <w:rPr>
          <w:rFonts w:eastAsia="Roboto"/>
          <w:bCs/>
          <w:lang w:val="en-US"/>
        </w:rPr>
        <w:t>Centre</w:t>
      </w:r>
      <w:r w:rsidRPr="008F25BD">
        <w:rPr>
          <w:rFonts w:eastAsia="Roboto"/>
          <w:bCs/>
          <w:lang w:val="en-US"/>
        </w:rPr>
        <w:t xml:space="preserve"> for </w:t>
      </w:r>
      <w:r w:rsidR="00F37660" w:rsidRPr="00F37660">
        <w:rPr>
          <w:rFonts w:eastAsia="Roboto"/>
          <w:bCs/>
          <w:lang w:val="en-US"/>
        </w:rPr>
        <w:t>Biomedicines</w:t>
      </w:r>
      <w:r w:rsidRPr="008F25BD">
        <w:rPr>
          <w:rFonts w:eastAsia="Roboto"/>
          <w:bCs/>
          <w:lang w:val="en-US"/>
        </w:rPr>
        <w:t xml:space="preserve">, Self and Society. </w:t>
      </w:r>
      <w:r w:rsidR="00F37660" w:rsidRPr="008F25BD">
        <w:rPr>
          <w:rFonts w:eastAsia="Roboto"/>
          <w:bCs/>
          <w:lang w:val="en-US"/>
        </w:rPr>
        <w:t xml:space="preserve">Sarah's research focusses on the social and ethical contexts of medical technologies, data science, engagement, </w:t>
      </w:r>
      <w:r w:rsidR="00F37660">
        <w:rPr>
          <w:rFonts w:eastAsia="Roboto"/>
          <w:bCs/>
          <w:lang w:val="en-US"/>
        </w:rPr>
        <w:t xml:space="preserve">and </w:t>
      </w:r>
      <w:r w:rsidR="00F37660" w:rsidRPr="008F25BD">
        <w:rPr>
          <w:rFonts w:eastAsia="Roboto"/>
          <w:bCs/>
          <w:lang w:val="en-US"/>
        </w:rPr>
        <w:t>health and disease</w:t>
      </w:r>
      <w:r w:rsidR="00974174">
        <w:rPr>
          <w:rFonts w:eastAsia="Roboto"/>
          <w:bCs/>
          <w:lang w:val="en-US"/>
        </w:rPr>
        <w:t>.</w:t>
      </w:r>
    </w:p>
    <w:sectPr w:rsidR="007F79B8" w:rsidRPr="00F37660" w:rsidSect="00DD7A0A">
      <w:headerReference w:type="even" r:id="rId60"/>
      <w:headerReference w:type="default" r:id="rId61"/>
      <w:footerReference w:type="even" r:id="rId62"/>
      <w:footerReference w:type="default" r:id="rId63"/>
      <w:headerReference w:type="first" r:id="rId64"/>
      <w:footerReference w:type="first" r:id="rId65"/>
      <w:endnotePr>
        <w:numFmt w:val="decimal"/>
      </w:endnotePr>
      <w:pgSz w:w="12240" w:h="15840"/>
      <w:pgMar w:top="432" w:right="1620" w:bottom="1440" w:left="2520" w:header="432" w:footer="576"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BBA1FF" w14:textId="77777777" w:rsidR="00983061" w:rsidRDefault="00983061"/>
  </w:endnote>
  <w:endnote w:type="continuationSeparator" w:id="0">
    <w:p w14:paraId="0A9C3A1C" w14:textId="77777777" w:rsidR="00983061" w:rsidRDefault="00983061" w:rsidP="002B09A6">
      <w:r>
        <w:continuationSeparator/>
      </w:r>
    </w:p>
    <w:p w14:paraId="266DF3AE" w14:textId="77777777" w:rsidR="00983061" w:rsidRDefault="009830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Times">
    <w:altName w:val="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Open Sans">
    <w:panose1 w:val="020B0604020202020204"/>
    <w:charset w:val="00"/>
    <w:family w:val="swiss"/>
    <w:pitch w:val="variable"/>
    <w:sig w:usb0="E00002EF" w:usb1="4000205B" w:usb2="00000028"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02507535"/>
      <w:docPartObj>
        <w:docPartGallery w:val="Page Numbers (Bottom of Page)"/>
        <w:docPartUnique/>
      </w:docPartObj>
    </w:sdtPr>
    <w:sdtEndPr>
      <w:rPr>
        <w:rStyle w:val="PageNumber"/>
      </w:rPr>
    </w:sdtEndPr>
    <w:sdtContent>
      <w:p w14:paraId="3990B7F1" w14:textId="539AB461" w:rsidR="0077072E" w:rsidRDefault="0077072E"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77072E" w:rsidRDefault="0077072E" w:rsidP="00CC3034">
    <w:pPr>
      <w:pStyle w:val="Footer"/>
      <w:ind w:firstLine="360"/>
      <w:rPr>
        <w:rStyle w:val="PageNumber"/>
      </w:rPr>
    </w:pPr>
  </w:p>
  <w:p w14:paraId="70B930E3" w14:textId="77777777" w:rsidR="0077072E" w:rsidRDefault="0077072E" w:rsidP="002B09A6">
    <w:pPr>
      <w:pStyle w:val="Footer"/>
    </w:pPr>
  </w:p>
  <w:p w14:paraId="0B95623D" w14:textId="77777777" w:rsidR="0077072E" w:rsidRDefault="0077072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9977254"/>
      <w:docPartObj>
        <w:docPartGallery w:val="Page Numbers (Bottom of Page)"/>
        <w:docPartUnique/>
      </w:docPartObj>
    </w:sdtPr>
    <w:sdtEndPr>
      <w:rPr>
        <w:rStyle w:val="PageNumber"/>
      </w:rPr>
    </w:sdtEndPr>
    <w:sdtContent>
      <w:p w14:paraId="107D29EF" w14:textId="180AA8E9" w:rsidR="0077072E" w:rsidRDefault="0077072E"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sidR="0051037E">
          <w:rPr>
            <w:rStyle w:val="PageNumber"/>
          </w:rPr>
          <w:t xml:space="preserve">  </w:t>
        </w:r>
        <w:r>
          <w:rPr>
            <w:rStyle w:val="PageNumber"/>
          </w:rPr>
          <w:t xml:space="preserve">  </w:t>
        </w:r>
      </w:p>
    </w:sdtContent>
  </w:sdt>
  <w:sdt>
    <w:sdtPr>
      <w:rPr>
        <w:rStyle w:val="PageNumber"/>
        <w:sz w:val="18"/>
        <w:szCs w:val="18"/>
      </w:rPr>
      <w:id w:val="1382365115"/>
      <w:docPartObj>
        <w:docPartGallery w:val="Page Numbers (Bottom of Page)"/>
        <w:docPartUnique/>
      </w:docPartObj>
    </w:sdtPr>
    <w:sdtEndPr>
      <w:rPr>
        <w:rStyle w:val="PageNumber"/>
      </w:rPr>
    </w:sdtEndPr>
    <w:sdtContent>
      <w:p w14:paraId="303D84E8" w14:textId="7EE6236F" w:rsidR="0077072E" w:rsidRPr="00CB20DD" w:rsidRDefault="0077072E" w:rsidP="00D77F09">
        <w:pPr>
          <w:pStyle w:val="Footer"/>
          <w:rPr>
            <w:sz w:val="18"/>
            <w:szCs w:val="18"/>
          </w:rPr>
        </w:pPr>
        <w:r>
          <w:rPr>
            <w:rStyle w:val="PageNumber"/>
            <w:sz w:val="18"/>
            <w:szCs w:val="18"/>
          </w:rPr>
          <w:t xml:space="preserve">   </w:t>
        </w:r>
        <w:r w:rsidR="0051037E">
          <w:rPr>
            <w:rStyle w:val="PageNumber"/>
            <w:sz w:val="18"/>
            <w:szCs w:val="18"/>
          </w:rPr>
          <w:t xml:space="preserve">  </w:t>
        </w:r>
        <w:r>
          <w:rPr>
            <w:rStyle w:val="PageNumber"/>
            <w:sz w:val="18"/>
            <w:szCs w:val="18"/>
          </w:rPr>
          <w:t xml:space="preserve">| </w:t>
        </w:r>
        <w:r w:rsidRPr="00CB20DD">
          <w:rPr>
            <w:sz w:val="18"/>
            <w:szCs w:val="18"/>
          </w:rPr>
          <w:t xml:space="preserve">Catalyst: Feminism, Theory, Technoscience </w:t>
        </w:r>
        <w:r>
          <w:rPr>
            <w:sz w:val="18"/>
            <w:szCs w:val="18"/>
          </w:rPr>
          <w:t xml:space="preserve">8 </w:t>
        </w:r>
        <w:r w:rsidRPr="00CB20DD">
          <w:rPr>
            <w:sz w:val="18"/>
            <w:szCs w:val="18"/>
          </w:rPr>
          <w:t>(</w:t>
        </w:r>
        <w:r>
          <w:rPr>
            <w:sz w:val="18"/>
            <w:szCs w:val="18"/>
          </w:rPr>
          <w:t>1</w:t>
        </w:r>
        <w:r w:rsidR="00D77F09">
          <w:rPr>
            <w:color w:val="595959" w:themeColor="text1" w:themeTint="A6"/>
            <w:sz w:val="18"/>
            <w:szCs w:val="18"/>
          </w:rPr>
          <w:t>)</w:t>
        </w:r>
        <w:r>
          <w:rPr>
            <w:color w:val="595959" w:themeColor="text1" w:themeTint="A6"/>
            <w:sz w:val="18"/>
            <w:szCs w:val="18"/>
          </w:rPr>
          <w:t xml:space="preserve">                           </w:t>
        </w:r>
        <w:r w:rsidR="00AA2C88">
          <w:rPr>
            <w:sz w:val="18"/>
            <w:szCs w:val="18"/>
          </w:rPr>
          <w:t>Broer, Pickersgill, Cunningham-Burley</w:t>
        </w:r>
        <w:r w:rsidRPr="00001B58">
          <w:rPr>
            <w:sz w:val="18"/>
            <w:szCs w:val="18"/>
          </w:rPr>
          <w:t>, 202</w:t>
        </w:r>
        <w:r>
          <w:rPr>
            <w:sz w:val="18"/>
            <w:szCs w:val="18"/>
          </w:rPr>
          <w:t>2</w:t>
        </w:r>
      </w:p>
    </w:sdtContent>
  </w:sdt>
  <w:p w14:paraId="432072F3" w14:textId="77777777" w:rsidR="0077072E" w:rsidRPr="00CB20DD" w:rsidRDefault="0077072E">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81980" w14:textId="77777777" w:rsidR="0077072E" w:rsidRPr="003E769C" w:rsidRDefault="0077072E" w:rsidP="002B09A6">
    <w:pPr>
      <w:pStyle w:val="Footer"/>
    </w:pPr>
  </w:p>
  <w:p w14:paraId="77B7469F" w14:textId="7EE5B068" w:rsidR="0077072E" w:rsidRPr="000F4BC2" w:rsidRDefault="0077072E" w:rsidP="00346A09">
    <w:pPr>
      <w:pStyle w:val="FirstPageFooter"/>
      <w:spacing w:after="60" w:line="216" w:lineRule="auto"/>
    </w:pPr>
    <w:r w:rsidRPr="00CF5391">
      <w:t xml:space="preserve">Broer, </w:t>
    </w:r>
    <w:r w:rsidR="007579A7" w:rsidRPr="00CF5391">
      <w:t>Tineke</w:t>
    </w:r>
    <w:r w:rsidRPr="00CF5391">
      <w:t xml:space="preserve">, </w:t>
    </w:r>
    <w:r w:rsidR="007579A7" w:rsidRPr="00CF5391">
      <w:t>Martyn Pickersgill</w:t>
    </w:r>
    <w:r w:rsidR="00CE638D" w:rsidRPr="00CF5391">
      <w:t>, Sarah Cunningham-Burley</w:t>
    </w:r>
    <w:r w:rsidRPr="000F4BC2">
      <w:t xml:space="preserve">. 2022. “Temporal Imaginaries in Accounts of Parenting Practices: Negotiations of Time, Advice, and Expertise.” </w:t>
    </w:r>
    <w:r w:rsidRPr="000F4BC2">
      <w:rPr>
        <w:i/>
      </w:rPr>
      <w:t>Catalyst: Feminism, Theory, Technoscience</w:t>
    </w:r>
    <w:r w:rsidRPr="000F4BC2">
      <w:t xml:space="preserve"> 8 (1): 1–</w:t>
    </w:r>
    <w:r w:rsidR="00D1345F" w:rsidRPr="000F4BC2">
      <w:t>2</w:t>
    </w:r>
    <w:r w:rsidR="008F25BD">
      <w:t>4</w:t>
    </w:r>
    <w:r w:rsidRPr="000F4BC2">
      <w:t>.</w:t>
    </w:r>
  </w:p>
  <w:p w14:paraId="4D1D3D2B" w14:textId="77777777" w:rsidR="0077072E" w:rsidRPr="000F4BC2" w:rsidRDefault="0077072E" w:rsidP="00346A09">
    <w:pPr>
      <w:pStyle w:val="FirstPageFooter"/>
      <w:spacing w:after="60" w:line="216" w:lineRule="auto"/>
    </w:pPr>
    <w:r w:rsidRPr="000F4BC2">
      <w:t>http://www.catalystjournal.org | ISSN: 2380-3312</w:t>
    </w:r>
  </w:p>
  <w:p w14:paraId="75C07AC0" w14:textId="44524712" w:rsidR="0077072E" w:rsidRPr="002B09A6" w:rsidRDefault="0077072E" w:rsidP="00346A09">
    <w:pPr>
      <w:pStyle w:val="FirstPageFooter"/>
      <w:spacing w:after="60" w:line="216" w:lineRule="auto"/>
    </w:pPr>
    <w:r w:rsidRPr="000F4BC2">
      <w:t xml:space="preserve">© </w:t>
    </w:r>
    <w:r w:rsidR="00CE638D" w:rsidRPr="000F4BC2">
      <w:t>Broer, Pickersgill and Cunningham-Burley</w:t>
    </w:r>
    <w:r w:rsidRPr="000F4BC2">
      <w:t>, 2022 | Licensed to the Catalyst Project under a Creative Commons Attribution Non-Commercial No Derivatives license</w:t>
    </w:r>
  </w:p>
  <w:p w14:paraId="743219AC" w14:textId="77777777" w:rsidR="0077072E" w:rsidRPr="003E769C" w:rsidRDefault="0077072E"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2A33F" w14:textId="77777777" w:rsidR="00983061" w:rsidRDefault="00983061" w:rsidP="002B09A6">
      <w:r>
        <w:separator/>
      </w:r>
    </w:p>
    <w:p w14:paraId="461D74FD" w14:textId="77777777" w:rsidR="00983061" w:rsidRDefault="00983061"/>
  </w:footnote>
  <w:footnote w:type="continuationSeparator" w:id="0">
    <w:p w14:paraId="5CC96880" w14:textId="77777777" w:rsidR="00983061" w:rsidRDefault="00983061" w:rsidP="002B09A6">
      <w:r>
        <w:continuationSeparator/>
      </w:r>
    </w:p>
    <w:p w14:paraId="35BAD1D7" w14:textId="77777777" w:rsidR="00983061" w:rsidRDefault="009830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B33200" w14:textId="77777777" w:rsidR="0077072E" w:rsidRDefault="0077072E" w:rsidP="002B09A6">
    <w:pPr>
      <w:pStyle w:val="Header"/>
    </w:pPr>
  </w:p>
  <w:p w14:paraId="1F9203FE" w14:textId="77777777" w:rsidR="0077072E" w:rsidRDefault="0077072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51F76" w14:textId="520EFBB3" w:rsidR="0077072E" w:rsidRPr="00CB20DD" w:rsidRDefault="0077072E" w:rsidP="002B09A6">
    <w:pPr>
      <w:pStyle w:val="Header"/>
      <w:rPr>
        <w:sz w:val="18"/>
        <w:szCs w:val="18"/>
      </w:rPr>
    </w:pPr>
    <w:r>
      <w:rPr>
        <w:sz w:val="18"/>
        <w:szCs w:val="18"/>
      </w:rPr>
      <w:br/>
      <w:t>Original Research</w:t>
    </w:r>
    <w:r w:rsidRPr="00CB20DD">
      <w:rPr>
        <w:sz w:val="18"/>
        <w:szCs w:val="18"/>
      </w:rPr>
      <w:tab/>
      <w:t xml:space="preserve">                                              </w:t>
    </w:r>
  </w:p>
  <w:p w14:paraId="4BD4E734" w14:textId="77777777" w:rsidR="0077072E" w:rsidRDefault="0077072E" w:rsidP="002B09A6"/>
  <w:p w14:paraId="41B6A0F7" w14:textId="77777777" w:rsidR="0077072E" w:rsidRDefault="0077072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80F7F" w14:textId="77777777" w:rsidR="00A913C8" w:rsidRDefault="00A913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1C05A9"/>
    <w:multiLevelType w:val="hybridMultilevel"/>
    <w:tmpl w:val="02E441B6"/>
    <w:lvl w:ilvl="0" w:tplc="2952A21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FB0B43"/>
    <w:multiLevelType w:val="hybridMultilevel"/>
    <w:tmpl w:val="5BECFE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836AE4"/>
    <w:multiLevelType w:val="multilevel"/>
    <w:tmpl w:val="199CF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22"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4"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A08CD"/>
    <w:multiLevelType w:val="hybridMultilevel"/>
    <w:tmpl w:val="B628B2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28" w15:restartNumberingAfterBreak="0">
    <w:nsid w:val="7AA96B2C"/>
    <w:multiLevelType w:val="hybridMultilevel"/>
    <w:tmpl w:val="8F727AD0"/>
    <w:lvl w:ilvl="0" w:tplc="551C696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26"/>
  </w:num>
  <w:num w:numId="3">
    <w:abstractNumId w:val="14"/>
  </w:num>
  <w:num w:numId="4">
    <w:abstractNumId w:val="15"/>
  </w:num>
  <w:num w:numId="5">
    <w:abstractNumId w:val="2"/>
  </w:num>
  <w:num w:numId="6">
    <w:abstractNumId w:val="22"/>
  </w:num>
  <w:num w:numId="7">
    <w:abstractNumId w:val="12"/>
  </w:num>
  <w:num w:numId="8">
    <w:abstractNumId w:val="16"/>
  </w:num>
  <w:num w:numId="9">
    <w:abstractNumId w:val="17"/>
  </w:num>
  <w:num w:numId="10">
    <w:abstractNumId w:val="13"/>
  </w:num>
  <w:num w:numId="11">
    <w:abstractNumId w:val="23"/>
  </w:num>
  <w:num w:numId="12">
    <w:abstractNumId w:val="4"/>
  </w:num>
  <w:num w:numId="13">
    <w:abstractNumId w:val="27"/>
  </w:num>
  <w:num w:numId="14">
    <w:abstractNumId w:val="21"/>
  </w:num>
  <w:num w:numId="15">
    <w:abstractNumId w:val="19"/>
  </w:num>
  <w:num w:numId="16">
    <w:abstractNumId w:val="29"/>
  </w:num>
  <w:num w:numId="17">
    <w:abstractNumId w:val="5"/>
  </w:num>
  <w:num w:numId="18">
    <w:abstractNumId w:val="3"/>
  </w:num>
  <w:num w:numId="19">
    <w:abstractNumId w:val="7"/>
  </w:num>
  <w:num w:numId="20">
    <w:abstractNumId w:val="24"/>
  </w:num>
  <w:num w:numId="21">
    <w:abstractNumId w:val="6"/>
  </w:num>
  <w:num w:numId="22">
    <w:abstractNumId w:val="18"/>
  </w:num>
  <w:num w:numId="23">
    <w:abstractNumId w:val="11"/>
  </w:num>
  <w:num w:numId="24">
    <w:abstractNumId w:val="0"/>
  </w:num>
  <w:num w:numId="25">
    <w:abstractNumId w:val="1"/>
  </w:num>
  <w:num w:numId="26">
    <w:abstractNumId w:val="9"/>
  </w:num>
  <w:num w:numId="27">
    <w:abstractNumId w:val="25"/>
  </w:num>
  <w:num w:numId="28">
    <w:abstractNumId w:val="8"/>
  </w:num>
  <w:num w:numId="29">
    <w:abstractNumId w:val="28"/>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1B58"/>
    <w:rsid w:val="0000273B"/>
    <w:rsid w:val="00003A95"/>
    <w:rsid w:val="00004DB6"/>
    <w:rsid w:val="00004F76"/>
    <w:rsid w:val="00005BEF"/>
    <w:rsid w:val="000070FF"/>
    <w:rsid w:val="00010AF5"/>
    <w:rsid w:val="000112D5"/>
    <w:rsid w:val="00013C2F"/>
    <w:rsid w:val="00014168"/>
    <w:rsid w:val="00015D43"/>
    <w:rsid w:val="0001711F"/>
    <w:rsid w:val="00020730"/>
    <w:rsid w:val="000209AE"/>
    <w:rsid w:val="00020EB4"/>
    <w:rsid w:val="00020EDC"/>
    <w:rsid w:val="000229DB"/>
    <w:rsid w:val="00022B15"/>
    <w:rsid w:val="00023C5A"/>
    <w:rsid w:val="00025920"/>
    <w:rsid w:val="00026E11"/>
    <w:rsid w:val="000273AE"/>
    <w:rsid w:val="000276AE"/>
    <w:rsid w:val="00031A70"/>
    <w:rsid w:val="0003246C"/>
    <w:rsid w:val="00040C86"/>
    <w:rsid w:val="00041C68"/>
    <w:rsid w:val="00045E46"/>
    <w:rsid w:val="00045F00"/>
    <w:rsid w:val="00046BB3"/>
    <w:rsid w:val="000501E8"/>
    <w:rsid w:val="0005056E"/>
    <w:rsid w:val="00050BE0"/>
    <w:rsid w:val="00053F2D"/>
    <w:rsid w:val="00055508"/>
    <w:rsid w:val="00055C3C"/>
    <w:rsid w:val="00056389"/>
    <w:rsid w:val="0005702B"/>
    <w:rsid w:val="00057D21"/>
    <w:rsid w:val="000615A0"/>
    <w:rsid w:val="00061C32"/>
    <w:rsid w:val="00061DDA"/>
    <w:rsid w:val="0006291B"/>
    <w:rsid w:val="000635C6"/>
    <w:rsid w:val="00064670"/>
    <w:rsid w:val="00065DD5"/>
    <w:rsid w:val="00066560"/>
    <w:rsid w:val="00066929"/>
    <w:rsid w:val="00067946"/>
    <w:rsid w:val="00071705"/>
    <w:rsid w:val="0007283F"/>
    <w:rsid w:val="00072F82"/>
    <w:rsid w:val="000756A0"/>
    <w:rsid w:val="00075985"/>
    <w:rsid w:val="00075EFE"/>
    <w:rsid w:val="00080ECE"/>
    <w:rsid w:val="00081634"/>
    <w:rsid w:val="00082154"/>
    <w:rsid w:val="000821FE"/>
    <w:rsid w:val="00082C04"/>
    <w:rsid w:val="00083287"/>
    <w:rsid w:val="00085F24"/>
    <w:rsid w:val="000869DB"/>
    <w:rsid w:val="00086EB0"/>
    <w:rsid w:val="00086FEA"/>
    <w:rsid w:val="0008738C"/>
    <w:rsid w:val="00087928"/>
    <w:rsid w:val="00087CB2"/>
    <w:rsid w:val="00090F21"/>
    <w:rsid w:val="000915E0"/>
    <w:rsid w:val="000929CC"/>
    <w:rsid w:val="00093361"/>
    <w:rsid w:val="000935A6"/>
    <w:rsid w:val="00095009"/>
    <w:rsid w:val="00095B5F"/>
    <w:rsid w:val="0009793C"/>
    <w:rsid w:val="00097C59"/>
    <w:rsid w:val="000A2486"/>
    <w:rsid w:val="000A2C29"/>
    <w:rsid w:val="000A3D12"/>
    <w:rsid w:val="000A48A0"/>
    <w:rsid w:val="000A5356"/>
    <w:rsid w:val="000B1AAD"/>
    <w:rsid w:val="000B57DB"/>
    <w:rsid w:val="000B673A"/>
    <w:rsid w:val="000C0DD9"/>
    <w:rsid w:val="000C0DEF"/>
    <w:rsid w:val="000C1500"/>
    <w:rsid w:val="000C29AA"/>
    <w:rsid w:val="000C3068"/>
    <w:rsid w:val="000C38F9"/>
    <w:rsid w:val="000C4290"/>
    <w:rsid w:val="000C486E"/>
    <w:rsid w:val="000C48FE"/>
    <w:rsid w:val="000C5B49"/>
    <w:rsid w:val="000C6BE0"/>
    <w:rsid w:val="000C7888"/>
    <w:rsid w:val="000D045B"/>
    <w:rsid w:val="000D0997"/>
    <w:rsid w:val="000D25AF"/>
    <w:rsid w:val="000D2BC5"/>
    <w:rsid w:val="000D4C8A"/>
    <w:rsid w:val="000D5101"/>
    <w:rsid w:val="000D517E"/>
    <w:rsid w:val="000D5690"/>
    <w:rsid w:val="000D5A14"/>
    <w:rsid w:val="000D61B0"/>
    <w:rsid w:val="000D64CE"/>
    <w:rsid w:val="000E0469"/>
    <w:rsid w:val="000E0D94"/>
    <w:rsid w:val="000E2EB5"/>
    <w:rsid w:val="000E441C"/>
    <w:rsid w:val="000E4477"/>
    <w:rsid w:val="000E46DC"/>
    <w:rsid w:val="000E5E0E"/>
    <w:rsid w:val="000E62C0"/>
    <w:rsid w:val="000E7623"/>
    <w:rsid w:val="000F1FC7"/>
    <w:rsid w:val="000F23B0"/>
    <w:rsid w:val="000F319A"/>
    <w:rsid w:val="000F473E"/>
    <w:rsid w:val="000F4BC2"/>
    <w:rsid w:val="000F4E8B"/>
    <w:rsid w:val="000F538B"/>
    <w:rsid w:val="000F6D36"/>
    <w:rsid w:val="000F6FAE"/>
    <w:rsid w:val="000F7E14"/>
    <w:rsid w:val="001033C8"/>
    <w:rsid w:val="00104C66"/>
    <w:rsid w:val="00106B08"/>
    <w:rsid w:val="00110769"/>
    <w:rsid w:val="00110CFA"/>
    <w:rsid w:val="00110D92"/>
    <w:rsid w:val="001115E7"/>
    <w:rsid w:val="00111AA1"/>
    <w:rsid w:val="001128E9"/>
    <w:rsid w:val="001131BD"/>
    <w:rsid w:val="0011424D"/>
    <w:rsid w:val="00114B80"/>
    <w:rsid w:val="00114F54"/>
    <w:rsid w:val="00115B80"/>
    <w:rsid w:val="00115EED"/>
    <w:rsid w:val="001161B0"/>
    <w:rsid w:val="00116546"/>
    <w:rsid w:val="00116A8A"/>
    <w:rsid w:val="00120D76"/>
    <w:rsid w:val="00120D7D"/>
    <w:rsid w:val="001219B1"/>
    <w:rsid w:val="00123D12"/>
    <w:rsid w:val="00124A4C"/>
    <w:rsid w:val="00125B13"/>
    <w:rsid w:val="0012678F"/>
    <w:rsid w:val="00127530"/>
    <w:rsid w:val="0013088D"/>
    <w:rsid w:val="00132F66"/>
    <w:rsid w:val="00133C61"/>
    <w:rsid w:val="00135DCD"/>
    <w:rsid w:val="001378D6"/>
    <w:rsid w:val="00141264"/>
    <w:rsid w:val="0014371F"/>
    <w:rsid w:val="00145588"/>
    <w:rsid w:val="001455A1"/>
    <w:rsid w:val="00146911"/>
    <w:rsid w:val="00150389"/>
    <w:rsid w:val="0015172A"/>
    <w:rsid w:val="00151D4D"/>
    <w:rsid w:val="0015258C"/>
    <w:rsid w:val="00152679"/>
    <w:rsid w:val="001548CC"/>
    <w:rsid w:val="00155E2A"/>
    <w:rsid w:val="00157374"/>
    <w:rsid w:val="00161C31"/>
    <w:rsid w:val="00162C6C"/>
    <w:rsid w:val="00162E27"/>
    <w:rsid w:val="00163052"/>
    <w:rsid w:val="0016340D"/>
    <w:rsid w:val="00164992"/>
    <w:rsid w:val="001653D0"/>
    <w:rsid w:val="001666A7"/>
    <w:rsid w:val="00166871"/>
    <w:rsid w:val="00167EC2"/>
    <w:rsid w:val="001701A6"/>
    <w:rsid w:val="0017132E"/>
    <w:rsid w:val="001725A5"/>
    <w:rsid w:val="00172EE7"/>
    <w:rsid w:val="00173444"/>
    <w:rsid w:val="001739E4"/>
    <w:rsid w:val="00176577"/>
    <w:rsid w:val="0017766F"/>
    <w:rsid w:val="00177EE5"/>
    <w:rsid w:val="00180218"/>
    <w:rsid w:val="00180D80"/>
    <w:rsid w:val="00181421"/>
    <w:rsid w:val="001815EA"/>
    <w:rsid w:val="00181BD4"/>
    <w:rsid w:val="00183EAC"/>
    <w:rsid w:val="00185D0C"/>
    <w:rsid w:val="001876EE"/>
    <w:rsid w:val="001878C1"/>
    <w:rsid w:val="00194D61"/>
    <w:rsid w:val="00197536"/>
    <w:rsid w:val="00197A6C"/>
    <w:rsid w:val="00197C94"/>
    <w:rsid w:val="00197FF5"/>
    <w:rsid w:val="001A34E7"/>
    <w:rsid w:val="001A776E"/>
    <w:rsid w:val="001B0EA5"/>
    <w:rsid w:val="001B1B35"/>
    <w:rsid w:val="001B22B8"/>
    <w:rsid w:val="001B3233"/>
    <w:rsid w:val="001B47FC"/>
    <w:rsid w:val="001B58F2"/>
    <w:rsid w:val="001B6E99"/>
    <w:rsid w:val="001C082B"/>
    <w:rsid w:val="001C282F"/>
    <w:rsid w:val="001C4063"/>
    <w:rsid w:val="001C4C27"/>
    <w:rsid w:val="001D013E"/>
    <w:rsid w:val="001D188B"/>
    <w:rsid w:val="001D4706"/>
    <w:rsid w:val="001D51E9"/>
    <w:rsid w:val="001D5D9A"/>
    <w:rsid w:val="001D7552"/>
    <w:rsid w:val="001D7CEE"/>
    <w:rsid w:val="001D7E9D"/>
    <w:rsid w:val="001E0EEE"/>
    <w:rsid w:val="001E151F"/>
    <w:rsid w:val="001E2204"/>
    <w:rsid w:val="001E2A55"/>
    <w:rsid w:val="001E392A"/>
    <w:rsid w:val="001E39F9"/>
    <w:rsid w:val="001E4D77"/>
    <w:rsid w:val="001E4FCD"/>
    <w:rsid w:val="001E5653"/>
    <w:rsid w:val="001E5DE6"/>
    <w:rsid w:val="001E6239"/>
    <w:rsid w:val="001F08E9"/>
    <w:rsid w:val="001F0E68"/>
    <w:rsid w:val="001F24CF"/>
    <w:rsid w:val="001F2D54"/>
    <w:rsid w:val="001F4C74"/>
    <w:rsid w:val="001F5F96"/>
    <w:rsid w:val="001F6F94"/>
    <w:rsid w:val="0020082A"/>
    <w:rsid w:val="00200ECF"/>
    <w:rsid w:val="00201528"/>
    <w:rsid w:val="002027CB"/>
    <w:rsid w:val="00202E3C"/>
    <w:rsid w:val="00203F77"/>
    <w:rsid w:val="00204CF6"/>
    <w:rsid w:val="00205D01"/>
    <w:rsid w:val="00205FFB"/>
    <w:rsid w:val="00207204"/>
    <w:rsid w:val="00210B9A"/>
    <w:rsid w:val="00212930"/>
    <w:rsid w:val="002136AD"/>
    <w:rsid w:val="002156D7"/>
    <w:rsid w:val="002158A4"/>
    <w:rsid w:val="002161CA"/>
    <w:rsid w:val="00217665"/>
    <w:rsid w:val="00217EB6"/>
    <w:rsid w:val="00220880"/>
    <w:rsid w:val="002213E9"/>
    <w:rsid w:val="00221803"/>
    <w:rsid w:val="00222AAD"/>
    <w:rsid w:val="00223120"/>
    <w:rsid w:val="002247DB"/>
    <w:rsid w:val="00225B9D"/>
    <w:rsid w:val="00226D54"/>
    <w:rsid w:val="002301F2"/>
    <w:rsid w:val="00230708"/>
    <w:rsid w:val="00233C3F"/>
    <w:rsid w:val="002369D1"/>
    <w:rsid w:val="00236A48"/>
    <w:rsid w:val="0024009D"/>
    <w:rsid w:val="00240C7F"/>
    <w:rsid w:val="002438DD"/>
    <w:rsid w:val="0024472C"/>
    <w:rsid w:val="00244E08"/>
    <w:rsid w:val="002503CF"/>
    <w:rsid w:val="002505D7"/>
    <w:rsid w:val="00250717"/>
    <w:rsid w:val="00250B14"/>
    <w:rsid w:val="00250EF2"/>
    <w:rsid w:val="00251123"/>
    <w:rsid w:val="002516F8"/>
    <w:rsid w:val="002534F4"/>
    <w:rsid w:val="00254528"/>
    <w:rsid w:val="002556C8"/>
    <w:rsid w:val="00256587"/>
    <w:rsid w:val="00256B11"/>
    <w:rsid w:val="00261D4E"/>
    <w:rsid w:val="0026381A"/>
    <w:rsid w:val="002638A1"/>
    <w:rsid w:val="0026397D"/>
    <w:rsid w:val="00263C9B"/>
    <w:rsid w:val="00265F1C"/>
    <w:rsid w:val="00265F48"/>
    <w:rsid w:val="00266652"/>
    <w:rsid w:val="00267FC9"/>
    <w:rsid w:val="00270A0B"/>
    <w:rsid w:val="002710FF"/>
    <w:rsid w:val="0027119E"/>
    <w:rsid w:val="002716E0"/>
    <w:rsid w:val="0027212E"/>
    <w:rsid w:val="00272FEA"/>
    <w:rsid w:val="002740B8"/>
    <w:rsid w:val="00277BBE"/>
    <w:rsid w:val="00277FCD"/>
    <w:rsid w:val="002801C6"/>
    <w:rsid w:val="00280D7D"/>
    <w:rsid w:val="00281014"/>
    <w:rsid w:val="00282612"/>
    <w:rsid w:val="00283DC2"/>
    <w:rsid w:val="00285D8C"/>
    <w:rsid w:val="00286484"/>
    <w:rsid w:val="0029036D"/>
    <w:rsid w:val="0029248E"/>
    <w:rsid w:val="0029278E"/>
    <w:rsid w:val="00292A6B"/>
    <w:rsid w:val="00293BB5"/>
    <w:rsid w:val="00295F92"/>
    <w:rsid w:val="002A03B1"/>
    <w:rsid w:val="002A5964"/>
    <w:rsid w:val="002A596F"/>
    <w:rsid w:val="002A5F8E"/>
    <w:rsid w:val="002A6123"/>
    <w:rsid w:val="002B0159"/>
    <w:rsid w:val="002B0809"/>
    <w:rsid w:val="002B09A6"/>
    <w:rsid w:val="002B24DC"/>
    <w:rsid w:val="002B2671"/>
    <w:rsid w:val="002B2697"/>
    <w:rsid w:val="002B392B"/>
    <w:rsid w:val="002B40A7"/>
    <w:rsid w:val="002B4478"/>
    <w:rsid w:val="002B5088"/>
    <w:rsid w:val="002B664F"/>
    <w:rsid w:val="002B6797"/>
    <w:rsid w:val="002C0CE2"/>
    <w:rsid w:val="002C0D7E"/>
    <w:rsid w:val="002C135B"/>
    <w:rsid w:val="002C3734"/>
    <w:rsid w:val="002C57B2"/>
    <w:rsid w:val="002C5ABB"/>
    <w:rsid w:val="002C5FA0"/>
    <w:rsid w:val="002C7C43"/>
    <w:rsid w:val="002D21AA"/>
    <w:rsid w:val="002D4265"/>
    <w:rsid w:val="002D47D2"/>
    <w:rsid w:val="002D4BEF"/>
    <w:rsid w:val="002D4E7B"/>
    <w:rsid w:val="002D69B4"/>
    <w:rsid w:val="002D7EAE"/>
    <w:rsid w:val="002E05BE"/>
    <w:rsid w:val="002E17ED"/>
    <w:rsid w:val="002E1FB3"/>
    <w:rsid w:val="002E29C4"/>
    <w:rsid w:val="002E2BA4"/>
    <w:rsid w:val="002E497F"/>
    <w:rsid w:val="002E6375"/>
    <w:rsid w:val="002F0605"/>
    <w:rsid w:val="002F0D7F"/>
    <w:rsid w:val="002F177D"/>
    <w:rsid w:val="002F4542"/>
    <w:rsid w:val="002F5296"/>
    <w:rsid w:val="002F6257"/>
    <w:rsid w:val="002F656E"/>
    <w:rsid w:val="002F6C21"/>
    <w:rsid w:val="002F7F82"/>
    <w:rsid w:val="00300973"/>
    <w:rsid w:val="0030327D"/>
    <w:rsid w:val="00303289"/>
    <w:rsid w:val="003049FD"/>
    <w:rsid w:val="00305443"/>
    <w:rsid w:val="00305F29"/>
    <w:rsid w:val="00307428"/>
    <w:rsid w:val="003075FD"/>
    <w:rsid w:val="00310A53"/>
    <w:rsid w:val="00311F32"/>
    <w:rsid w:val="003123B1"/>
    <w:rsid w:val="00312410"/>
    <w:rsid w:val="003151DF"/>
    <w:rsid w:val="00315D4D"/>
    <w:rsid w:val="003161B9"/>
    <w:rsid w:val="003166AE"/>
    <w:rsid w:val="00316EAB"/>
    <w:rsid w:val="00317565"/>
    <w:rsid w:val="00322669"/>
    <w:rsid w:val="003227E2"/>
    <w:rsid w:val="00323367"/>
    <w:rsid w:val="00323FDF"/>
    <w:rsid w:val="00325EB3"/>
    <w:rsid w:val="00327521"/>
    <w:rsid w:val="003306EC"/>
    <w:rsid w:val="00330F6B"/>
    <w:rsid w:val="00331289"/>
    <w:rsid w:val="00332EC7"/>
    <w:rsid w:val="00332F49"/>
    <w:rsid w:val="003333B3"/>
    <w:rsid w:val="003335BC"/>
    <w:rsid w:val="00333864"/>
    <w:rsid w:val="00334C03"/>
    <w:rsid w:val="00335ABA"/>
    <w:rsid w:val="00335DCD"/>
    <w:rsid w:val="00337158"/>
    <w:rsid w:val="00340272"/>
    <w:rsid w:val="003403F3"/>
    <w:rsid w:val="00341307"/>
    <w:rsid w:val="00341C7D"/>
    <w:rsid w:val="00342C21"/>
    <w:rsid w:val="00342C24"/>
    <w:rsid w:val="003462FD"/>
    <w:rsid w:val="00346352"/>
    <w:rsid w:val="00346A09"/>
    <w:rsid w:val="00350B43"/>
    <w:rsid w:val="00350CEF"/>
    <w:rsid w:val="0035349B"/>
    <w:rsid w:val="00354406"/>
    <w:rsid w:val="00354627"/>
    <w:rsid w:val="00354B98"/>
    <w:rsid w:val="00355C54"/>
    <w:rsid w:val="00356AC9"/>
    <w:rsid w:val="003574A2"/>
    <w:rsid w:val="00362F89"/>
    <w:rsid w:val="003635A5"/>
    <w:rsid w:val="00363BE2"/>
    <w:rsid w:val="00364C08"/>
    <w:rsid w:val="00364F8B"/>
    <w:rsid w:val="003651DF"/>
    <w:rsid w:val="00366033"/>
    <w:rsid w:val="00366CB2"/>
    <w:rsid w:val="00367727"/>
    <w:rsid w:val="00370833"/>
    <w:rsid w:val="00371748"/>
    <w:rsid w:val="00372EEC"/>
    <w:rsid w:val="0037300A"/>
    <w:rsid w:val="00374E8E"/>
    <w:rsid w:val="00375622"/>
    <w:rsid w:val="003810B4"/>
    <w:rsid w:val="003814FB"/>
    <w:rsid w:val="00381AC3"/>
    <w:rsid w:val="00382099"/>
    <w:rsid w:val="003824E7"/>
    <w:rsid w:val="00382AF1"/>
    <w:rsid w:val="003851A2"/>
    <w:rsid w:val="00385696"/>
    <w:rsid w:val="00387487"/>
    <w:rsid w:val="00387505"/>
    <w:rsid w:val="00387B29"/>
    <w:rsid w:val="00387C66"/>
    <w:rsid w:val="003905CC"/>
    <w:rsid w:val="003905D6"/>
    <w:rsid w:val="0039179E"/>
    <w:rsid w:val="003935E3"/>
    <w:rsid w:val="00393A21"/>
    <w:rsid w:val="003949A9"/>
    <w:rsid w:val="00396640"/>
    <w:rsid w:val="003A172A"/>
    <w:rsid w:val="003A1953"/>
    <w:rsid w:val="003A26D4"/>
    <w:rsid w:val="003A39EB"/>
    <w:rsid w:val="003A5078"/>
    <w:rsid w:val="003A6EFD"/>
    <w:rsid w:val="003B0160"/>
    <w:rsid w:val="003B1899"/>
    <w:rsid w:val="003B2347"/>
    <w:rsid w:val="003B2BB1"/>
    <w:rsid w:val="003B2CB4"/>
    <w:rsid w:val="003B2CC6"/>
    <w:rsid w:val="003B4742"/>
    <w:rsid w:val="003B4D68"/>
    <w:rsid w:val="003B5E2F"/>
    <w:rsid w:val="003B7E19"/>
    <w:rsid w:val="003C00C5"/>
    <w:rsid w:val="003C2FBA"/>
    <w:rsid w:val="003C3866"/>
    <w:rsid w:val="003C3B95"/>
    <w:rsid w:val="003C76CC"/>
    <w:rsid w:val="003C7DBB"/>
    <w:rsid w:val="003D14D1"/>
    <w:rsid w:val="003D2227"/>
    <w:rsid w:val="003D3782"/>
    <w:rsid w:val="003D5CB7"/>
    <w:rsid w:val="003D635D"/>
    <w:rsid w:val="003D6554"/>
    <w:rsid w:val="003D7884"/>
    <w:rsid w:val="003D7C5E"/>
    <w:rsid w:val="003E032B"/>
    <w:rsid w:val="003E1230"/>
    <w:rsid w:val="003E2D73"/>
    <w:rsid w:val="003E3143"/>
    <w:rsid w:val="003E36F3"/>
    <w:rsid w:val="003E3DD3"/>
    <w:rsid w:val="003E4FAD"/>
    <w:rsid w:val="003E5321"/>
    <w:rsid w:val="003E5F5B"/>
    <w:rsid w:val="003E6E63"/>
    <w:rsid w:val="003E7433"/>
    <w:rsid w:val="003E769C"/>
    <w:rsid w:val="003E7A2F"/>
    <w:rsid w:val="003F1483"/>
    <w:rsid w:val="003F281B"/>
    <w:rsid w:val="003F3A1E"/>
    <w:rsid w:val="003F4E76"/>
    <w:rsid w:val="003F5B56"/>
    <w:rsid w:val="003F6D72"/>
    <w:rsid w:val="003F775E"/>
    <w:rsid w:val="003F7831"/>
    <w:rsid w:val="00401BF1"/>
    <w:rsid w:val="00401D94"/>
    <w:rsid w:val="004025F2"/>
    <w:rsid w:val="00403C0C"/>
    <w:rsid w:val="00407377"/>
    <w:rsid w:val="00407BA8"/>
    <w:rsid w:val="00410C27"/>
    <w:rsid w:val="0041360B"/>
    <w:rsid w:val="00413EE3"/>
    <w:rsid w:val="00416595"/>
    <w:rsid w:val="00416819"/>
    <w:rsid w:val="00416C5E"/>
    <w:rsid w:val="00420450"/>
    <w:rsid w:val="004213FF"/>
    <w:rsid w:val="00421498"/>
    <w:rsid w:val="0042250E"/>
    <w:rsid w:val="00424B12"/>
    <w:rsid w:val="0042544F"/>
    <w:rsid w:val="004256D2"/>
    <w:rsid w:val="004272C4"/>
    <w:rsid w:val="00427B84"/>
    <w:rsid w:val="004319C6"/>
    <w:rsid w:val="0043508B"/>
    <w:rsid w:val="004351F7"/>
    <w:rsid w:val="00437085"/>
    <w:rsid w:val="00437BD8"/>
    <w:rsid w:val="00437DEA"/>
    <w:rsid w:val="00441649"/>
    <w:rsid w:val="00442348"/>
    <w:rsid w:val="00443B6D"/>
    <w:rsid w:val="00444672"/>
    <w:rsid w:val="00445DBF"/>
    <w:rsid w:val="00446495"/>
    <w:rsid w:val="00447831"/>
    <w:rsid w:val="0045052E"/>
    <w:rsid w:val="00451177"/>
    <w:rsid w:val="00452FDC"/>
    <w:rsid w:val="00454450"/>
    <w:rsid w:val="00456255"/>
    <w:rsid w:val="0046132F"/>
    <w:rsid w:val="0046196C"/>
    <w:rsid w:val="00463B84"/>
    <w:rsid w:val="0046502B"/>
    <w:rsid w:val="00465660"/>
    <w:rsid w:val="00465CB5"/>
    <w:rsid w:val="00472796"/>
    <w:rsid w:val="004733B8"/>
    <w:rsid w:val="00474B34"/>
    <w:rsid w:val="0047758A"/>
    <w:rsid w:val="00480E8F"/>
    <w:rsid w:val="004810EE"/>
    <w:rsid w:val="00481235"/>
    <w:rsid w:val="0048164A"/>
    <w:rsid w:val="00482A51"/>
    <w:rsid w:val="0048465C"/>
    <w:rsid w:val="004856DC"/>
    <w:rsid w:val="0048575F"/>
    <w:rsid w:val="004857BD"/>
    <w:rsid w:val="00485840"/>
    <w:rsid w:val="00486FFF"/>
    <w:rsid w:val="00495107"/>
    <w:rsid w:val="004970FB"/>
    <w:rsid w:val="0049789A"/>
    <w:rsid w:val="004A147D"/>
    <w:rsid w:val="004A241A"/>
    <w:rsid w:val="004A28AF"/>
    <w:rsid w:val="004A304B"/>
    <w:rsid w:val="004A5929"/>
    <w:rsid w:val="004A6BEA"/>
    <w:rsid w:val="004A6D12"/>
    <w:rsid w:val="004B0573"/>
    <w:rsid w:val="004B0915"/>
    <w:rsid w:val="004B10F8"/>
    <w:rsid w:val="004B3DC8"/>
    <w:rsid w:val="004B4AA5"/>
    <w:rsid w:val="004B536D"/>
    <w:rsid w:val="004B68EA"/>
    <w:rsid w:val="004B6D19"/>
    <w:rsid w:val="004C3BE5"/>
    <w:rsid w:val="004C6513"/>
    <w:rsid w:val="004C6EFA"/>
    <w:rsid w:val="004C7DCD"/>
    <w:rsid w:val="004D1149"/>
    <w:rsid w:val="004D1ED1"/>
    <w:rsid w:val="004D400F"/>
    <w:rsid w:val="004D5277"/>
    <w:rsid w:val="004D57D7"/>
    <w:rsid w:val="004D682A"/>
    <w:rsid w:val="004D6BE3"/>
    <w:rsid w:val="004D6C9B"/>
    <w:rsid w:val="004D727C"/>
    <w:rsid w:val="004E357E"/>
    <w:rsid w:val="004E3D61"/>
    <w:rsid w:val="004E4935"/>
    <w:rsid w:val="004E67E5"/>
    <w:rsid w:val="004E688C"/>
    <w:rsid w:val="004E74CE"/>
    <w:rsid w:val="004F103C"/>
    <w:rsid w:val="004F18DF"/>
    <w:rsid w:val="004F2AB2"/>
    <w:rsid w:val="004F30D3"/>
    <w:rsid w:val="004F3B89"/>
    <w:rsid w:val="004F41A1"/>
    <w:rsid w:val="00500112"/>
    <w:rsid w:val="00500659"/>
    <w:rsid w:val="005009E4"/>
    <w:rsid w:val="00500D1B"/>
    <w:rsid w:val="00501212"/>
    <w:rsid w:val="00501660"/>
    <w:rsid w:val="00503CF4"/>
    <w:rsid w:val="00504843"/>
    <w:rsid w:val="005068B7"/>
    <w:rsid w:val="0051037E"/>
    <w:rsid w:val="00511F29"/>
    <w:rsid w:val="00512049"/>
    <w:rsid w:val="00512C16"/>
    <w:rsid w:val="005135EB"/>
    <w:rsid w:val="005149E1"/>
    <w:rsid w:val="00515373"/>
    <w:rsid w:val="005171A4"/>
    <w:rsid w:val="005210BB"/>
    <w:rsid w:val="005216B7"/>
    <w:rsid w:val="0052216E"/>
    <w:rsid w:val="00522B16"/>
    <w:rsid w:val="005232E0"/>
    <w:rsid w:val="00523C36"/>
    <w:rsid w:val="005269BA"/>
    <w:rsid w:val="0052723C"/>
    <w:rsid w:val="00532FC9"/>
    <w:rsid w:val="005330A5"/>
    <w:rsid w:val="005347DA"/>
    <w:rsid w:val="00534E65"/>
    <w:rsid w:val="00537497"/>
    <w:rsid w:val="005376FD"/>
    <w:rsid w:val="00541433"/>
    <w:rsid w:val="00542E82"/>
    <w:rsid w:val="00544F31"/>
    <w:rsid w:val="00546401"/>
    <w:rsid w:val="0054715F"/>
    <w:rsid w:val="005506CB"/>
    <w:rsid w:val="0055312B"/>
    <w:rsid w:val="00553EE8"/>
    <w:rsid w:val="00555BE4"/>
    <w:rsid w:val="00555C6B"/>
    <w:rsid w:val="00560229"/>
    <w:rsid w:val="00560A6D"/>
    <w:rsid w:val="005611D2"/>
    <w:rsid w:val="005620E4"/>
    <w:rsid w:val="00562147"/>
    <w:rsid w:val="00562F1C"/>
    <w:rsid w:val="00562FFC"/>
    <w:rsid w:val="00570A1F"/>
    <w:rsid w:val="00571B4B"/>
    <w:rsid w:val="00573516"/>
    <w:rsid w:val="00573E41"/>
    <w:rsid w:val="0057592F"/>
    <w:rsid w:val="00575AB7"/>
    <w:rsid w:val="0057722B"/>
    <w:rsid w:val="00577455"/>
    <w:rsid w:val="005827B2"/>
    <w:rsid w:val="00582CF8"/>
    <w:rsid w:val="00587B2B"/>
    <w:rsid w:val="005913B6"/>
    <w:rsid w:val="00592549"/>
    <w:rsid w:val="005940B0"/>
    <w:rsid w:val="005947C4"/>
    <w:rsid w:val="00595367"/>
    <w:rsid w:val="00595AB5"/>
    <w:rsid w:val="00595FC1"/>
    <w:rsid w:val="005A37D2"/>
    <w:rsid w:val="005A43E8"/>
    <w:rsid w:val="005A52AE"/>
    <w:rsid w:val="005A56B4"/>
    <w:rsid w:val="005A6B16"/>
    <w:rsid w:val="005B0812"/>
    <w:rsid w:val="005B0ABD"/>
    <w:rsid w:val="005B0D23"/>
    <w:rsid w:val="005B22E2"/>
    <w:rsid w:val="005B22E5"/>
    <w:rsid w:val="005B28EF"/>
    <w:rsid w:val="005B3161"/>
    <w:rsid w:val="005B32A5"/>
    <w:rsid w:val="005B3507"/>
    <w:rsid w:val="005B411E"/>
    <w:rsid w:val="005B6E2D"/>
    <w:rsid w:val="005C1504"/>
    <w:rsid w:val="005C1ABB"/>
    <w:rsid w:val="005C2614"/>
    <w:rsid w:val="005C3A49"/>
    <w:rsid w:val="005C5E46"/>
    <w:rsid w:val="005C7285"/>
    <w:rsid w:val="005C762B"/>
    <w:rsid w:val="005D1C16"/>
    <w:rsid w:val="005D3298"/>
    <w:rsid w:val="005D3707"/>
    <w:rsid w:val="005D3E22"/>
    <w:rsid w:val="005D50B0"/>
    <w:rsid w:val="005D527F"/>
    <w:rsid w:val="005D68FE"/>
    <w:rsid w:val="005D7A83"/>
    <w:rsid w:val="005E0847"/>
    <w:rsid w:val="005E0969"/>
    <w:rsid w:val="005E0E99"/>
    <w:rsid w:val="005E17EA"/>
    <w:rsid w:val="005E3C6A"/>
    <w:rsid w:val="005E462A"/>
    <w:rsid w:val="005F0200"/>
    <w:rsid w:val="005F041A"/>
    <w:rsid w:val="005F12D6"/>
    <w:rsid w:val="005F18CA"/>
    <w:rsid w:val="005F1F44"/>
    <w:rsid w:val="005F227A"/>
    <w:rsid w:val="005F331E"/>
    <w:rsid w:val="005F393A"/>
    <w:rsid w:val="005F396F"/>
    <w:rsid w:val="005F4D60"/>
    <w:rsid w:val="005F649B"/>
    <w:rsid w:val="005F6D91"/>
    <w:rsid w:val="005F7B63"/>
    <w:rsid w:val="006027B3"/>
    <w:rsid w:val="0060445D"/>
    <w:rsid w:val="00605797"/>
    <w:rsid w:val="00607AF8"/>
    <w:rsid w:val="006118EA"/>
    <w:rsid w:val="00614CF9"/>
    <w:rsid w:val="00615A75"/>
    <w:rsid w:val="0061733E"/>
    <w:rsid w:val="00617B9A"/>
    <w:rsid w:val="00621531"/>
    <w:rsid w:val="0062410B"/>
    <w:rsid w:val="0062477F"/>
    <w:rsid w:val="0062620F"/>
    <w:rsid w:val="0062701D"/>
    <w:rsid w:val="00627A0E"/>
    <w:rsid w:val="00630896"/>
    <w:rsid w:val="00632D5E"/>
    <w:rsid w:val="0063321D"/>
    <w:rsid w:val="00634D03"/>
    <w:rsid w:val="006358A7"/>
    <w:rsid w:val="00635FDA"/>
    <w:rsid w:val="00637286"/>
    <w:rsid w:val="00637EE8"/>
    <w:rsid w:val="00637F55"/>
    <w:rsid w:val="00640BE6"/>
    <w:rsid w:val="00641ECA"/>
    <w:rsid w:val="00642251"/>
    <w:rsid w:val="00642EBE"/>
    <w:rsid w:val="006430A8"/>
    <w:rsid w:val="00643293"/>
    <w:rsid w:val="00643649"/>
    <w:rsid w:val="006442E1"/>
    <w:rsid w:val="006449C1"/>
    <w:rsid w:val="00644C9E"/>
    <w:rsid w:val="006479E1"/>
    <w:rsid w:val="006513AF"/>
    <w:rsid w:val="00653081"/>
    <w:rsid w:val="00654742"/>
    <w:rsid w:val="00655CD1"/>
    <w:rsid w:val="0065701D"/>
    <w:rsid w:val="00661401"/>
    <w:rsid w:val="00662B60"/>
    <w:rsid w:val="00663986"/>
    <w:rsid w:val="00665452"/>
    <w:rsid w:val="00665F49"/>
    <w:rsid w:val="00666911"/>
    <w:rsid w:val="006675BE"/>
    <w:rsid w:val="00667A27"/>
    <w:rsid w:val="00667B42"/>
    <w:rsid w:val="00667ECF"/>
    <w:rsid w:val="006716AF"/>
    <w:rsid w:val="0067173D"/>
    <w:rsid w:val="006724D9"/>
    <w:rsid w:val="00672970"/>
    <w:rsid w:val="006730CE"/>
    <w:rsid w:val="006743C6"/>
    <w:rsid w:val="006745D2"/>
    <w:rsid w:val="006746AF"/>
    <w:rsid w:val="00675782"/>
    <w:rsid w:val="00675B10"/>
    <w:rsid w:val="006776C1"/>
    <w:rsid w:val="0068196E"/>
    <w:rsid w:val="00682710"/>
    <w:rsid w:val="00684632"/>
    <w:rsid w:val="00685A18"/>
    <w:rsid w:val="00686549"/>
    <w:rsid w:val="00686B12"/>
    <w:rsid w:val="006877FE"/>
    <w:rsid w:val="006901B1"/>
    <w:rsid w:val="006920B3"/>
    <w:rsid w:val="006921C3"/>
    <w:rsid w:val="00692D96"/>
    <w:rsid w:val="006A03D2"/>
    <w:rsid w:val="006A1F88"/>
    <w:rsid w:val="006A360E"/>
    <w:rsid w:val="006A4B33"/>
    <w:rsid w:val="006A63B3"/>
    <w:rsid w:val="006A669D"/>
    <w:rsid w:val="006B0449"/>
    <w:rsid w:val="006B0F61"/>
    <w:rsid w:val="006B1A11"/>
    <w:rsid w:val="006B25FE"/>
    <w:rsid w:val="006B35D4"/>
    <w:rsid w:val="006B3AA8"/>
    <w:rsid w:val="006B3F6C"/>
    <w:rsid w:val="006B4609"/>
    <w:rsid w:val="006B49D3"/>
    <w:rsid w:val="006B69D5"/>
    <w:rsid w:val="006B7795"/>
    <w:rsid w:val="006B7EA5"/>
    <w:rsid w:val="006C0ACA"/>
    <w:rsid w:val="006C103B"/>
    <w:rsid w:val="006C4DCE"/>
    <w:rsid w:val="006C599A"/>
    <w:rsid w:val="006C5E15"/>
    <w:rsid w:val="006C6B27"/>
    <w:rsid w:val="006C7B69"/>
    <w:rsid w:val="006D0595"/>
    <w:rsid w:val="006D0A69"/>
    <w:rsid w:val="006D1724"/>
    <w:rsid w:val="006D1BB4"/>
    <w:rsid w:val="006D37C3"/>
    <w:rsid w:val="006D3D56"/>
    <w:rsid w:val="006D4D1E"/>
    <w:rsid w:val="006D5E53"/>
    <w:rsid w:val="006D5E65"/>
    <w:rsid w:val="006E0635"/>
    <w:rsid w:val="006E0EAB"/>
    <w:rsid w:val="006E1AE4"/>
    <w:rsid w:val="006E1E0F"/>
    <w:rsid w:val="006E4070"/>
    <w:rsid w:val="006E5158"/>
    <w:rsid w:val="006E7572"/>
    <w:rsid w:val="006E79A8"/>
    <w:rsid w:val="006F0903"/>
    <w:rsid w:val="006F35A3"/>
    <w:rsid w:val="006F42FE"/>
    <w:rsid w:val="006F4788"/>
    <w:rsid w:val="006F4DBF"/>
    <w:rsid w:val="006F6134"/>
    <w:rsid w:val="006F6B8A"/>
    <w:rsid w:val="006F7C27"/>
    <w:rsid w:val="0070004E"/>
    <w:rsid w:val="00700CE2"/>
    <w:rsid w:val="00701013"/>
    <w:rsid w:val="007018C2"/>
    <w:rsid w:val="00703220"/>
    <w:rsid w:val="00703AF5"/>
    <w:rsid w:val="00703DB7"/>
    <w:rsid w:val="00704AF5"/>
    <w:rsid w:val="007067B7"/>
    <w:rsid w:val="007069D5"/>
    <w:rsid w:val="007069D9"/>
    <w:rsid w:val="00707CE8"/>
    <w:rsid w:val="00710827"/>
    <w:rsid w:val="00710A47"/>
    <w:rsid w:val="0071150E"/>
    <w:rsid w:val="00713D4B"/>
    <w:rsid w:val="00714BE2"/>
    <w:rsid w:val="00714EEC"/>
    <w:rsid w:val="00717AC1"/>
    <w:rsid w:val="00717DD3"/>
    <w:rsid w:val="00724AE5"/>
    <w:rsid w:val="00724B38"/>
    <w:rsid w:val="00730D57"/>
    <w:rsid w:val="00731EA4"/>
    <w:rsid w:val="007320A2"/>
    <w:rsid w:val="0073298A"/>
    <w:rsid w:val="00735076"/>
    <w:rsid w:val="00735520"/>
    <w:rsid w:val="00735758"/>
    <w:rsid w:val="007358F5"/>
    <w:rsid w:val="00736F9C"/>
    <w:rsid w:val="00742C57"/>
    <w:rsid w:val="00743F7F"/>
    <w:rsid w:val="007448FA"/>
    <w:rsid w:val="00744A52"/>
    <w:rsid w:val="007455F0"/>
    <w:rsid w:val="007467AC"/>
    <w:rsid w:val="00752A95"/>
    <w:rsid w:val="007546F6"/>
    <w:rsid w:val="00754767"/>
    <w:rsid w:val="00754A0B"/>
    <w:rsid w:val="00757201"/>
    <w:rsid w:val="00757724"/>
    <w:rsid w:val="007579A7"/>
    <w:rsid w:val="00760351"/>
    <w:rsid w:val="007605CF"/>
    <w:rsid w:val="00760E4C"/>
    <w:rsid w:val="007614F9"/>
    <w:rsid w:val="007629A5"/>
    <w:rsid w:val="0076350B"/>
    <w:rsid w:val="00763C8F"/>
    <w:rsid w:val="00763CB9"/>
    <w:rsid w:val="00764FC8"/>
    <w:rsid w:val="0077072E"/>
    <w:rsid w:val="007716F6"/>
    <w:rsid w:val="00772A9C"/>
    <w:rsid w:val="00773715"/>
    <w:rsid w:val="007743FE"/>
    <w:rsid w:val="00775185"/>
    <w:rsid w:val="0077529C"/>
    <w:rsid w:val="007762F8"/>
    <w:rsid w:val="0077682C"/>
    <w:rsid w:val="00776E91"/>
    <w:rsid w:val="0078010F"/>
    <w:rsid w:val="00780E19"/>
    <w:rsid w:val="007813BB"/>
    <w:rsid w:val="00781B37"/>
    <w:rsid w:val="0078698D"/>
    <w:rsid w:val="00786F6C"/>
    <w:rsid w:val="00791CA7"/>
    <w:rsid w:val="007935EE"/>
    <w:rsid w:val="0079360E"/>
    <w:rsid w:val="00796028"/>
    <w:rsid w:val="007975E2"/>
    <w:rsid w:val="007A05A7"/>
    <w:rsid w:val="007A0E14"/>
    <w:rsid w:val="007A1571"/>
    <w:rsid w:val="007A1684"/>
    <w:rsid w:val="007A1966"/>
    <w:rsid w:val="007A1BD6"/>
    <w:rsid w:val="007A5569"/>
    <w:rsid w:val="007A65B2"/>
    <w:rsid w:val="007A6D66"/>
    <w:rsid w:val="007A7585"/>
    <w:rsid w:val="007B191E"/>
    <w:rsid w:val="007B1F56"/>
    <w:rsid w:val="007B2136"/>
    <w:rsid w:val="007B2D36"/>
    <w:rsid w:val="007B3720"/>
    <w:rsid w:val="007B421B"/>
    <w:rsid w:val="007B518C"/>
    <w:rsid w:val="007B6039"/>
    <w:rsid w:val="007B6677"/>
    <w:rsid w:val="007C2521"/>
    <w:rsid w:val="007C3182"/>
    <w:rsid w:val="007C32ED"/>
    <w:rsid w:val="007C49E1"/>
    <w:rsid w:val="007C6171"/>
    <w:rsid w:val="007C782D"/>
    <w:rsid w:val="007C7864"/>
    <w:rsid w:val="007C7D19"/>
    <w:rsid w:val="007D0A77"/>
    <w:rsid w:val="007D2188"/>
    <w:rsid w:val="007D22DE"/>
    <w:rsid w:val="007D346E"/>
    <w:rsid w:val="007D37A1"/>
    <w:rsid w:val="007D38F7"/>
    <w:rsid w:val="007D46AF"/>
    <w:rsid w:val="007D4B64"/>
    <w:rsid w:val="007D58FE"/>
    <w:rsid w:val="007D5BF5"/>
    <w:rsid w:val="007D7195"/>
    <w:rsid w:val="007D7882"/>
    <w:rsid w:val="007E02A5"/>
    <w:rsid w:val="007E16A9"/>
    <w:rsid w:val="007E48A8"/>
    <w:rsid w:val="007E5ADA"/>
    <w:rsid w:val="007F0C0E"/>
    <w:rsid w:val="007F2C77"/>
    <w:rsid w:val="007F37DC"/>
    <w:rsid w:val="007F52F9"/>
    <w:rsid w:val="007F559E"/>
    <w:rsid w:val="007F7234"/>
    <w:rsid w:val="007F79B8"/>
    <w:rsid w:val="007F7C85"/>
    <w:rsid w:val="0080019D"/>
    <w:rsid w:val="00800DE3"/>
    <w:rsid w:val="00802511"/>
    <w:rsid w:val="0080482B"/>
    <w:rsid w:val="00804D57"/>
    <w:rsid w:val="008064AA"/>
    <w:rsid w:val="00807175"/>
    <w:rsid w:val="00807807"/>
    <w:rsid w:val="008102A5"/>
    <w:rsid w:val="0081229F"/>
    <w:rsid w:val="00812494"/>
    <w:rsid w:val="00812C52"/>
    <w:rsid w:val="00813832"/>
    <w:rsid w:val="00813CC1"/>
    <w:rsid w:val="00814B81"/>
    <w:rsid w:val="0081740B"/>
    <w:rsid w:val="00817E21"/>
    <w:rsid w:val="00820A3C"/>
    <w:rsid w:val="00823E20"/>
    <w:rsid w:val="00824929"/>
    <w:rsid w:val="00825AE0"/>
    <w:rsid w:val="00825BB0"/>
    <w:rsid w:val="008277D8"/>
    <w:rsid w:val="008305DE"/>
    <w:rsid w:val="0083300C"/>
    <w:rsid w:val="008341FD"/>
    <w:rsid w:val="00834A1F"/>
    <w:rsid w:val="00835741"/>
    <w:rsid w:val="00835D62"/>
    <w:rsid w:val="008362B4"/>
    <w:rsid w:val="008366D1"/>
    <w:rsid w:val="00837AC3"/>
    <w:rsid w:val="00840E40"/>
    <w:rsid w:val="00841AD2"/>
    <w:rsid w:val="00841EE9"/>
    <w:rsid w:val="00842B37"/>
    <w:rsid w:val="00844451"/>
    <w:rsid w:val="008468AF"/>
    <w:rsid w:val="00846CCC"/>
    <w:rsid w:val="0084773A"/>
    <w:rsid w:val="00847DD1"/>
    <w:rsid w:val="008501B4"/>
    <w:rsid w:val="00851432"/>
    <w:rsid w:val="00852546"/>
    <w:rsid w:val="00854CC0"/>
    <w:rsid w:val="00855BC8"/>
    <w:rsid w:val="008562FC"/>
    <w:rsid w:val="0085767F"/>
    <w:rsid w:val="00857DCE"/>
    <w:rsid w:val="00857DE2"/>
    <w:rsid w:val="00860C5D"/>
    <w:rsid w:val="008629BF"/>
    <w:rsid w:val="00863C88"/>
    <w:rsid w:val="00864FCE"/>
    <w:rsid w:val="008658FD"/>
    <w:rsid w:val="00867520"/>
    <w:rsid w:val="00870DC5"/>
    <w:rsid w:val="008715EF"/>
    <w:rsid w:val="008718AA"/>
    <w:rsid w:val="00871C2C"/>
    <w:rsid w:val="00871E9F"/>
    <w:rsid w:val="00873F8C"/>
    <w:rsid w:val="008756A0"/>
    <w:rsid w:val="008804F8"/>
    <w:rsid w:val="00881AFC"/>
    <w:rsid w:val="008834F6"/>
    <w:rsid w:val="008847F4"/>
    <w:rsid w:val="008907E9"/>
    <w:rsid w:val="00890A43"/>
    <w:rsid w:val="008914C4"/>
    <w:rsid w:val="00891B40"/>
    <w:rsid w:val="00893C11"/>
    <w:rsid w:val="00894D8D"/>
    <w:rsid w:val="008956A1"/>
    <w:rsid w:val="008A0239"/>
    <w:rsid w:val="008A10ED"/>
    <w:rsid w:val="008A17F0"/>
    <w:rsid w:val="008A1FF7"/>
    <w:rsid w:val="008A2EE7"/>
    <w:rsid w:val="008A40A3"/>
    <w:rsid w:val="008A4D82"/>
    <w:rsid w:val="008A5ECB"/>
    <w:rsid w:val="008B05C6"/>
    <w:rsid w:val="008B0FAE"/>
    <w:rsid w:val="008B0FB7"/>
    <w:rsid w:val="008B1052"/>
    <w:rsid w:val="008B2708"/>
    <w:rsid w:val="008B2E24"/>
    <w:rsid w:val="008B36C0"/>
    <w:rsid w:val="008B3CE9"/>
    <w:rsid w:val="008B7BC0"/>
    <w:rsid w:val="008B7D72"/>
    <w:rsid w:val="008C091E"/>
    <w:rsid w:val="008C2359"/>
    <w:rsid w:val="008C34F7"/>
    <w:rsid w:val="008C438B"/>
    <w:rsid w:val="008C4772"/>
    <w:rsid w:val="008C4C96"/>
    <w:rsid w:val="008C5152"/>
    <w:rsid w:val="008C631F"/>
    <w:rsid w:val="008C68C0"/>
    <w:rsid w:val="008D2D10"/>
    <w:rsid w:val="008D33E3"/>
    <w:rsid w:val="008D3500"/>
    <w:rsid w:val="008D3F39"/>
    <w:rsid w:val="008D41DA"/>
    <w:rsid w:val="008D4522"/>
    <w:rsid w:val="008D5D19"/>
    <w:rsid w:val="008E144F"/>
    <w:rsid w:val="008E338E"/>
    <w:rsid w:val="008E4839"/>
    <w:rsid w:val="008E49B0"/>
    <w:rsid w:val="008E4ECD"/>
    <w:rsid w:val="008E6D26"/>
    <w:rsid w:val="008E6D68"/>
    <w:rsid w:val="008E7119"/>
    <w:rsid w:val="008E73E5"/>
    <w:rsid w:val="008E7B8F"/>
    <w:rsid w:val="008F2329"/>
    <w:rsid w:val="008F2423"/>
    <w:rsid w:val="008F25BD"/>
    <w:rsid w:val="008F2A64"/>
    <w:rsid w:val="008F2BA0"/>
    <w:rsid w:val="008F486E"/>
    <w:rsid w:val="008F4DC2"/>
    <w:rsid w:val="008F5577"/>
    <w:rsid w:val="008F6527"/>
    <w:rsid w:val="008F725E"/>
    <w:rsid w:val="009016B9"/>
    <w:rsid w:val="00903083"/>
    <w:rsid w:val="00903A3B"/>
    <w:rsid w:val="00903E4A"/>
    <w:rsid w:val="00905263"/>
    <w:rsid w:val="009052F2"/>
    <w:rsid w:val="00905335"/>
    <w:rsid w:val="00906DFA"/>
    <w:rsid w:val="00914477"/>
    <w:rsid w:val="009144F4"/>
    <w:rsid w:val="00914D0B"/>
    <w:rsid w:val="009158D6"/>
    <w:rsid w:val="00920336"/>
    <w:rsid w:val="009214B0"/>
    <w:rsid w:val="00924039"/>
    <w:rsid w:val="009242E9"/>
    <w:rsid w:val="0092583C"/>
    <w:rsid w:val="0092654A"/>
    <w:rsid w:val="00927159"/>
    <w:rsid w:val="009272E6"/>
    <w:rsid w:val="00927EC9"/>
    <w:rsid w:val="00936141"/>
    <w:rsid w:val="00936581"/>
    <w:rsid w:val="00936ACF"/>
    <w:rsid w:val="009410C0"/>
    <w:rsid w:val="0094148A"/>
    <w:rsid w:val="00941DC3"/>
    <w:rsid w:val="00942624"/>
    <w:rsid w:val="009437B9"/>
    <w:rsid w:val="00943F3B"/>
    <w:rsid w:val="00944F2A"/>
    <w:rsid w:val="0094553E"/>
    <w:rsid w:val="00950594"/>
    <w:rsid w:val="00951651"/>
    <w:rsid w:val="009537F8"/>
    <w:rsid w:val="00953F24"/>
    <w:rsid w:val="00955150"/>
    <w:rsid w:val="009555AD"/>
    <w:rsid w:val="00955F52"/>
    <w:rsid w:val="00956519"/>
    <w:rsid w:val="00956D07"/>
    <w:rsid w:val="00957BC0"/>
    <w:rsid w:val="00961C56"/>
    <w:rsid w:val="00963B9F"/>
    <w:rsid w:val="0096510D"/>
    <w:rsid w:val="00965207"/>
    <w:rsid w:val="00965536"/>
    <w:rsid w:val="0096616E"/>
    <w:rsid w:val="009661D1"/>
    <w:rsid w:val="009663EA"/>
    <w:rsid w:val="009676E0"/>
    <w:rsid w:val="00971057"/>
    <w:rsid w:val="0097129B"/>
    <w:rsid w:val="0097144E"/>
    <w:rsid w:val="00971C0D"/>
    <w:rsid w:val="009737EB"/>
    <w:rsid w:val="00974174"/>
    <w:rsid w:val="00974206"/>
    <w:rsid w:val="0097428F"/>
    <w:rsid w:val="00974545"/>
    <w:rsid w:val="00974B70"/>
    <w:rsid w:val="0097695E"/>
    <w:rsid w:val="00977191"/>
    <w:rsid w:val="00980FD1"/>
    <w:rsid w:val="00981325"/>
    <w:rsid w:val="00983061"/>
    <w:rsid w:val="00983997"/>
    <w:rsid w:val="00983A0A"/>
    <w:rsid w:val="00985405"/>
    <w:rsid w:val="0098744B"/>
    <w:rsid w:val="00987B41"/>
    <w:rsid w:val="00987D57"/>
    <w:rsid w:val="009903C8"/>
    <w:rsid w:val="0099120B"/>
    <w:rsid w:val="009914E1"/>
    <w:rsid w:val="00993E69"/>
    <w:rsid w:val="00994763"/>
    <w:rsid w:val="00994915"/>
    <w:rsid w:val="0099554D"/>
    <w:rsid w:val="00996E1C"/>
    <w:rsid w:val="00997B2B"/>
    <w:rsid w:val="009A18E2"/>
    <w:rsid w:val="009A23CA"/>
    <w:rsid w:val="009A24CA"/>
    <w:rsid w:val="009A260A"/>
    <w:rsid w:val="009A28C8"/>
    <w:rsid w:val="009A4B52"/>
    <w:rsid w:val="009A4C6E"/>
    <w:rsid w:val="009A5D66"/>
    <w:rsid w:val="009A6642"/>
    <w:rsid w:val="009A6E39"/>
    <w:rsid w:val="009B060D"/>
    <w:rsid w:val="009B2026"/>
    <w:rsid w:val="009B2AAC"/>
    <w:rsid w:val="009B5E17"/>
    <w:rsid w:val="009B652A"/>
    <w:rsid w:val="009B6E63"/>
    <w:rsid w:val="009C1090"/>
    <w:rsid w:val="009C3714"/>
    <w:rsid w:val="009C5261"/>
    <w:rsid w:val="009C7940"/>
    <w:rsid w:val="009C7B7F"/>
    <w:rsid w:val="009D0EDD"/>
    <w:rsid w:val="009D24CD"/>
    <w:rsid w:val="009D3365"/>
    <w:rsid w:val="009D4BCC"/>
    <w:rsid w:val="009D62CE"/>
    <w:rsid w:val="009D73C1"/>
    <w:rsid w:val="009E0A74"/>
    <w:rsid w:val="009E0C47"/>
    <w:rsid w:val="009E1ED6"/>
    <w:rsid w:val="009E2D17"/>
    <w:rsid w:val="009E411B"/>
    <w:rsid w:val="009E43D2"/>
    <w:rsid w:val="009E55A1"/>
    <w:rsid w:val="009E55E5"/>
    <w:rsid w:val="009E6478"/>
    <w:rsid w:val="009E647A"/>
    <w:rsid w:val="009E6CB6"/>
    <w:rsid w:val="009E71EF"/>
    <w:rsid w:val="009F15A2"/>
    <w:rsid w:val="009F3F24"/>
    <w:rsid w:val="009F420A"/>
    <w:rsid w:val="009F4470"/>
    <w:rsid w:val="009F5F5E"/>
    <w:rsid w:val="009F661D"/>
    <w:rsid w:val="009F782C"/>
    <w:rsid w:val="00A00956"/>
    <w:rsid w:val="00A00C2C"/>
    <w:rsid w:val="00A03443"/>
    <w:rsid w:val="00A05680"/>
    <w:rsid w:val="00A0597A"/>
    <w:rsid w:val="00A10F5F"/>
    <w:rsid w:val="00A115CC"/>
    <w:rsid w:val="00A11C13"/>
    <w:rsid w:val="00A12D7A"/>
    <w:rsid w:val="00A13C7D"/>
    <w:rsid w:val="00A14E24"/>
    <w:rsid w:val="00A151C7"/>
    <w:rsid w:val="00A154E9"/>
    <w:rsid w:val="00A15B6B"/>
    <w:rsid w:val="00A1602B"/>
    <w:rsid w:val="00A1765B"/>
    <w:rsid w:val="00A176AA"/>
    <w:rsid w:val="00A179BB"/>
    <w:rsid w:val="00A17CE9"/>
    <w:rsid w:val="00A204EA"/>
    <w:rsid w:val="00A20D7C"/>
    <w:rsid w:val="00A2105B"/>
    <w:rsid w:val="00A24914"/>
    <w:rsid w:val="00A24966"/>
    <w:rsid w:val="00A27986"/>
    <w:rsid w:val="00A309FF"/>
    <w:rsid w:val="00A31864"/>
    <w:rsid w:val="00A31972"/>
    <w:rsid w:val="00A33339"/>
    <w:rsid w:val="00A33D73"/>
    <w:rsid w:val="00A34834"/>
    <w:rsid w:val="00A36E4A"/>
    <w:rsid w:val="00A37A38"/>
    <w:rsid w:val="00A401A6"/>
    <w:rsid w:val="00A402B0"/>
    <w:rsid w:val="00A4257C"/>
    <w:rsid w:val="00A446E5"/>
    <w:rsid w:val="00A5030E"/>
    <w:rsid w:val="00A515F8"/>
    <w:rsid w:val="00A539A0"/>
    <w:rsid w:val="00A53BBB"/>
    <w:rsid w:val="00A56AB3"/>
    <w:rsid w:val="00A619EE"/>
    <w:rsid w:val="00A642F6"/>
    <w:rsid w:val="00A644A8"/>
    <w:rsid w:val="00A648CD"/>
    <w:rsid w:val="00A64DDC"/>
    <w:rsid w:val="00A653E3"/>
    <w:rsid w:val="00A66C12"/>
    <w:rsid w:val="00A67CCA"/>
    <w:rsid w:val="00A70919"/>
    <w:rsid w:val="00A70D7A"/>
    <w:rsid w:val="00A7128E"/>
    <w:rsid w:val="00A71442"/>
    <w:rsid w:val="00A7222C"/>
    <w:rsid w:val="00A72C55"/>
    <w:rsid w:val="00A74AE8"/>
    <w:rsid w:val="00A74CF7"/>
    <w:rsid w:val="00A7530E"/>
    <w:rsid w:val="00A75606"/>
    <w:rsid w:val="00A75E16"/>
    <w:rsid w:val="00A76013"/>
    <w:rsid w:val="00A77002"/>
    <w:rsid w:val="00A80248"/>
    <w:rsid w:val="00A806D9"/>
    <w:rsid w:val="00A817FE"/>
    <w:rsid w:val="00A81EA0"/>
    <w:rsid w:val="00A82CDE"/>
    <w:rsid w:val="00A82E00"/>
    <w:rsid w:val="00A840FD"/>
    <w:rsid w:val="00A8441B"/>
    <w:rsid w:val="00A84F9E"/>
    <w:rsid w:val="00A86896"/>
    <w:rsid w:val="00A86C04"/>
    <w:rsid w:val="00A87DE7"/>
    <w:rsid w:val="00A9105E"/>
    <w:rsid w:val="00A913C8"/>
    <w:rsid w:val="00A92CE5"/>
    <w:rsid w:val="00A9327F"/>
    <w:rsid w:val="00A93831"/>
    <w:rsid w:val="00A956B3"/>
    <w:rsid w:val="00AA1B3B"/>
    <w:rsid w:val="00AA2C88"/>
    <w:rsid w:val="00AA34A7"/>
    <w:rsid w:val="00AA34C8"/>
    <w:rsid w:val="00AA4395"/>
    <w:rsid w:val="00AA48DB"/>
    <w:rsid w:val="00AA4F6E"/>
    <w:rsid w:val="00AA595D"/>
    <w:rsid w:val="00AA5F71"/>
    <w:rsid w:val="00AA6431"/>
    <w:rsid w:val="00AB00B0"/>
    <w:rsid w:val="00AB2512"/>
    <w:rsid w:val="00AB2F76"/>
    <w:rsid w:val="00AB43C2"/>
    <w:rsid w:val="00AB5357"/>
    <w:rsid w:val="00AB5441"/>
    <w:rsid w:val="00AB5BFF"/>
    <w:rsid w:val="00AC0C66"/>
    <w:rsid w:val="00AC314C"/>
    <w:rsid w:val="00AC471C"/>
    <w:rsid w:val="00AC534F"/>
    <w:rsid w:val="00AD1571"/>
    <w:rsid w:val="00AD18C4"/>
    <w:rsid w:val="00AD1FD3"/>
    <w:rsid w:val="00AD2AB3"/>
    <w:rsid w:val="00AD3343"/>
    <w:rsid w:val="00AD3422"/>
    <w:rsid w:val="00AD3C98"/>
    <w:rsid w:val="00AD41DD"/>
    <w:rsid w:val="00AD42E3"/>
    <w:rsid w:val="00AD6AA4"/>
    <w:rsid w:val="00AD78EC"/>
    <w:rsid w:val="00AD7D83"/>
    <w:rsid w:val="00AE1B70"/>
    <w:rsid w:val="00AE2EF0"/>
    <w:rsid w:val="00AE38F1"/>
    <w:rsid w:val="00AE3B32"/>
    <w:rsid w:val="00AE5015"/>
    <w:rsid w:val="00AE6AE8"/>
    <w:rsid w:val="00AE799F"/>
    <w:rsid w:val="00AF38A2"/>
    <w:rsid w:val="00AF4077"/>
    <w:rsid w:val="00AF43AE"/>
    <w:rsid w:val="00AF4B28"/>
    <w:rsid w:val="00AF509A"/>
    <w:rsid w:val="00AF5593"/>
    <w:rsid w:val="00AF6668"/>
    <w:rsid w:val="00B0010D"/>
    <w:rsid w:val="00B00B31"/>
    <w:rsid w:val="00B02CE5"/>
    <w:rsid w:val="00B03869"/>
    <w:rsid w:val="00B05D98"/>
    <w:rsid w:val="00B10D6A"/>
    <w:rsid w:val="00B12184"/>
    <w:rsid w:val="00B12AE0"/>
    <w:rsid w:val="00B12F2D"/>
    <w:rsid w:val="00B215B0"/>
    <w:rsid w:val="00B21B4A"/>
    <w:rsid w:val="00B22377"/>
    <w:rsid w:val="00B22752"/>
    <w:rsid w:val="00B22A23"/>
    <w:rsid w:val="00B22A62"/>
    <w:rsid w:val="00B23571"/>
    <w:rsid w:val="00B26B01"/>
    <w:rsid w:val="00B302FE"/>
    <w:rsid w:val="00B30335"/>
    <w:rsid w:val="00B31BD5"/>
    <w:rsid w:val="00B32C34"/>
    <w:rsid w:val="00B33AD9"/>
    <w:rsid w:val="00B34779"/>
    <w:rsid w:val="00B34AF6"/>
    <w:rsid w:val="00B37BC4"/>
    <w:rsid w:val="00B40F9C"/>
    <w:rsid w:val="00B432F4"/>
    <w:rsid w:val="00B45E82"/>
    <w:rsid w:val="00B46B24"/>
    <w:rsid w:val="00B474C6"/>
    <w:rsid w:val="00B47B0F"/>
    <w:rsid w:val="00B52B29"/>
    <w:rsid w:val="00B52D71"/>
    <w:rsid w:val="00B53318"/>
    <w:rsid w:val="00B55170"/>
    <w:rsid w:val="00B55263"/>
    <w:rsid w:val="00B5528C"/>
    <w:rsid w:val="00B57540"/>
    <w:rsid w:val="00B6272A"/>
    <w:rsid w:val="00B629FE"/>
    <w:rsid w:val="00B637BE"/>
    <w:rsid w:val="00B63B0A"/>
    <w:rsid w:val="00B646DE"/>
    <w:rsid w:val="00B64DE0"/>
    <w:rsid w:val="00B661FA"/>
    <w:rsid w:val="00B67FDC"/>
    <w:rsid w:val="00B7138B"/>
    <w:rsid w:val="00B720D4"/>
    <w:rsid w:val="00B727E2"/>
    <w:rsid w:val="00B72CAB"/>
    <w:rsid w:val="00B7362F"/>
    <w:rsid w:val="00B73B1E"/>
    <w:rsid w:val="00B7422D"/>
    <w:rsid w:val="00B74ADB"/>
    <w:rsid w:val="00B76116"/>
    <w:rsid w:val="00B76802"/>
    <w:rsid w:val="00B77660"/>
    <w:rsid w:val="00B808FF"/>
    <w:rsid w:val="00B814E7"/>
    <w:rsid w:val="00B81667"/>
    <w:rsid w:val="00B816B8"/>
    <w:rsid w:val="00B81D12"/>
    <w:rsid w:val="00B84AAB"/>
    <w:rsid w:val="00B8618F"/>
    <w:rsid w:val="00B86D72"/>
    <w:rsid w:val="00B875B4"/>
    <w:rsid w:val="00B92341"/>
    <w:rsid w:val="00B94EF5"/>
    <w:rsid w:val="00BA026E"/>
    <w:rsid w:val="00BA1435"/>
    <w:rsid w:val="00BA1DF5"/>
    <w:rsid w:val="00BA2170"/>
    <w:rsid w:val="00BA236B"/>
    <w:rsid w:val="00BA6606"/>
    <w:rsid w:val="00BA6870"/>
    <w:rsid w:val="00BA69C5"/>
    <w:rsid w:val="00BA7C03"/>
    <w:rsid w:val="00BA7D48"/>
    <w:rsid w:val="00BA7E6B"/>
    <w:rsid w:val="00BA7F23"/>
    <w:rsid w:val="00BB03A7"/>
    <w:rsid w:val="00BB0775"/>
    <w:rsid w:val="00BB0E1C"/>
    <w:rsid w:val="00BB0EBD"/>
    <w:rsid w:val="00BB27BF"/>
    <w:rsid w:val="00BB2B75"/>
    <w:rsid w:val="00BB460C"/>
    <w:rsid w:val="00BB5545"/>
    <w:rsid w:val="00BB66F1"/>
    <w:rsid w:val="00BB739A"/>
    <w:rsid w:val="00BC3B4B"/>
    <w:rsid w:val="00BC4668"/>
    <w:rsid w:val="00BC62B0"/>
    <w:rsid w:val="00BD0809"/>
    <w:rsid w:val="00BD402D"/>
    <w:rsid w:val="00BD5705"/>
    <w:rsid w:val="00BD6CC2"/>
    <w:rsid w:val="00BD75D3"/>
    <w:rsid w:val="00BD7E97"/>
    <w:rsid w:val="00BE0F1A"/>
    <w:rsid w:val="00BE1CD8"/>
    <w:rsid w:val="00BE2683"/>
    <w:rsid w:val="00BE28D3"/>
    <w:rsid w:val="00BE3EF6"/>
    <w:rsid w:val="00BE5754"/>
    <w:rsid w:val="00BE7BE2"/>
    <w:rsid w:val="00BF1451"/>
    <w:rsid w:val="00BF45D5"/>
    <w:rsid w:val="00BF4A72"/>
    <w:rsid w:val="00BF502F"/>
    <w:rsid w:val="00BF5FDA"/>
    <w:rsid w:val="00BF6A4D"/>
    <w:rsid w:val="00BF73CE"/>
    <w:rsid w:val="00BF74A8"/>
    <w:rsid w:val="00BF7728"/>
    <w:rsid w:val="00BF7841"/>
    <w:rsid w:val="00C007ED"/>
    <w:rsid w:val="00C00ACB"/>
    <w:rsid w:val="00C01308"/>
    <w:rsid w:val="00C023C7"/>
    <w:rsid w:val="00C07BCA"/>
    <w:rsid w:val="00C10DAE"/>
    <w:rsid w:val="00C11A84"/>
    <w:rsid w:val="00C132B8"/>
    <w:rsid w:val="00C141B9"/>
    <w:rsid w:val="00C14F66"/>
    <w:rsid w:val="00C152E3"/>
    <w:rsid w:val="00C1555D"/>
    <w:rsid w:val="00C15E54"/>
    <w:rsid w:val="00C166B1"/>
    <w:rsid w:val="00C16FCC"/>
    <w:rsid w:val="00C20123"/>
    <w:rsid w:val="00C20281"/>
    <w:rsid w:val="00C2046C"/>
    <w:rsid w:val="00C2141E"/>
    <w:rsid w:val="00C21FB8"/>
    <w:rsid w:val="00C22B7B"/>
    <w:rsid w:val="00C22CC5"/>
    <w:rsid w:val="00C233B1"/>
    <w:rsid w:val="00C2439E"/>
    <w:rsid w:val="00C269FE"/>
    <w:rsid w:val="00C27503"/>
    <w:rsid w:val="00C27A7E"/>
    <w:rsid w:val="00C32E39"/>
    <w:rsid w:val="00C33971"/>
    <w:rsid w:val="00C34327"/>
    <w:rsid w:val="00C35A78"/>
    <w:rsid w:val="00C4027C"/>
    <w:rsid w:val="00C40436"/>
    <w:rsid w:val="00C4360D"/>
    <w:rsid w:val="00C444B3"/>
    <w:rsid w:val="00C44EBA"/>
    <w:rsid w:val="00C45CDD"/>
    <w:rsid w:val="00C45D79"/>
    <w:rsid w:val="00C460AA"/>
    <w:rsid w:val="00C47CAF"/>
    <w:rsid w:val="00C47ED6"/>
    <w:rsid w:val="00C51BB7"/>
    <w:rsid w:val="00C52DDA"/>
    <w:rsid w:val="00C533F7"/>
    <w:rsid w:val="00C54265"/>
    <w:rsid w:val="00C547CC"/>
    <w:rsid w:val="00C54AAF"/>
    <w:rsid w:val="00C57ADC"/>
    <w:rsid w:val="00C6198D"/>
    <w:rsid w:val="00C619F5"/>
    <w:rsid w:val="00C62367"/>
    <w:rsid w:val="00C6351F"/>
    <w:rsid w:val="00C639FC"/>
    <w:rsid w:val="00C65CF5"/>
    <w:rsid w:val="00C660D8"/>
    <w:rsid w:val="00C665CF"/>
    <w:rsid w:val="00C7062A"/>
    <w:rsid w:val="00C70D8C"/>
    <w:rsid w:val="00C71A7B"/>
    <w:rsid w:val="00C71B74"/>
    <w:rsid w:val="00C73DCB"/>
    <w:rsid w:val="00C75C4A"/>
    <w:rsid w:val="00C81184"/>
    <w:rsid w:val="00C8263D"/>
    <w:rsid w:val="00C84744"/>
    <w:rsid w:val="00C84C01"/>
    <w:rsid w:val="00C85A55"/>
    <w:rsid w:val="00C8706B"/>
    <w:rsid w:val="00C87467"/>
    <w:rsid w:val="00C87723"/>
    <w:rsid w:val="00C902A2"/>
    <w:rsid w:val="00C9078C"/>
    <w:rsid w:val="00C90A05"/>
    <w:rsid w:val="00C92408"/>
    <w:rsid w:val="00C92A16"/>
    <w:rsid w:val="00C92B18"/>
    <w:rsid w:val="00C972D8"/>
    <w:rsid w:val="00C97B79"/>
    <w:rsid w:val="00CA0018"/>
    <w:rsid w:val="00CA1E18"/>
    <w:rsid w:val="00CA3AE1"/>
    <w:rsid w:val="00CA4341"/>
    <w:rsid w:val="00CA4B3C"/>
    <w:rsid w:val="00CA5988"/>
    <w:rsid w:val="00CA62C0"/>
    <w:rsid w:val="00CA6468"/>
    <w:rsid w:val="00CA64AA"/>
    <w:rsid w:val="00CA7B7E"/>
    <w:rsid w:val="00CB0641"/>
    <w:rsid w:val="00CB0D96"/>
    <w:rsid w:val="00CB17D0"/>
    <w:rsid w:val="00CB20DD"/>
    <w:rsid w:val="00CB489F"/>
    <w:rsid w:val="00CB548B"/>
    <w:rsid w:val="00CB5F9E"/>
    <w:rsid w:val="00CB674D"/>
    <w:rsid w:val="00CC04B4"/>
    <w:rsid w:val="00CC11BF"/>
    <w:rsid w:val="00CC3034"/>
    <w:rsid w:val="00CC3911"/>
    <w:rsid w:val="00CC3A90"/>
    <w:rsid w:val="00CC4397"/>
    <w:rsid w:val="00CC4C07"/>
    <w:rsid w:val="00CC6016"/>
    <w:rsid w:val="00CC66F3"/>
    <w:rsid w:val="00CC7CD9"/>
    <w:rsid w:val="00CD1CB5"/>
    <w:rsid w:val="00CD39A5"/>
    <w:rsid w:val="00CD56A4"/>
    <w:rsid w:val="00CD60AE"/>
    <w:rsid w:val="00CD6310"/>
    <w:rsid w:val="00CD667D"/>
    <w:rsid w:val="00CD6DC1"/>
    <w:rsid w:val="00CE1C67"/>
    <w:rsid w:val="00CE2BD0"/>
    <w:rsid w:val="00CE2D45"/>
    <w:rsid w:val="00CE3B29"/>
    <w:rsid w:val="00CE638D"/>
    <w:rsid w:val="00CE6F2F"/>
    <w:rsid w:val="00CE7E0A"/>
    <w:rsid w:val="00CF1706"/>
    <w:rsid w:val="00CF1DA7"/>
    <w:rsid w:val="00CF2194"/>
    <w:rsid w:val="00CF3469"/>
    <w:rsid w:val="00CF5391"/>
    <w:rsid w:val="00CF64BD"/>
    <w:rsid w:val="00CF675D"/>
    <w:rsid w:val="00CF6CCD"/>
    <w:rsid w:val="00D00FD0"/>
    <w:rsid w:val="00D02CC4"/>
    <w:rsid w:val="00D04057"/>
    <w:rsid w:val="00D05301"/>
    <w:rsid w:val="00D057E6"/>
    <w:rsid w:val="00D06C8F"/>
    <w:rsid w:val="00D07D7E"/>
    <w:rsid w:val="00D10866"/>
    <w:rsid w:val="00D122F5"/>
    <w:rsid w:val="00D1345F"/>
    <w:rsid w:val="00D174D1"/>
    <w:rsid w:val="00D20000"/>
    <w:rsid w:val="00D22CF9"/>
    <w:rsid w:val="00D22E1B"/>
    <w:rsid w:val="00D2415E"/>
    <w:rsid w:val="00D24A35"/>
    <w:rsid w:val="00D24ECA"/>
    <w:rsid w:val="00D24FB4"/>
    <w:rsid w:val="00D25CBE"/>
    <w:rsid w:val="00D26984"/>
    <w:rsid w:val="00D2722C"/>
    <w:rsid w:val="00D27B12"/>
    <w:rsid w:val="00D308DA"/>
    <w:rsid w:val="00D3392E"/>
    <w:rsid w:val="00D34848"/>
    <w:rsid w:val="00D34856"/>
    <w:rsid w:val="00D516D2"/>
    <w:rsid w:val="00D522E9"/>
    <w:rsid w:val="00D52B52"/>
    <w:rsid w:val="00D52FB7"/>
    <w:rsid w:val="00D53DDB"/>
    <w:rsid w:val="00D542A2"/>
    <w:rsid w:val="00D56BF8"/>
    <w:rsid w:val="00D56EA6"/>
    <w:rsid w:val="00D56FC8"/>
    <w:rsid w:val="00D57222"/>
    <w:rsid w:val="00D5735E"/>
    <w:rsid w:val="00D60428"/>
    <w:rsid w:val="00D6150B"/>
    <w:rsid w:val="00D62662"/>
    <w:rsid w:val="00D62BC3"/>
    <w:rsid w:val="00D64818"/>
    <w:rsid w:val="00D66F20"/>
    <w:rsid w:val="00D70627"/>
    <w:rsid w:val="00D71081"/>
    <w:rsid w:val="00D71459"/>
    <w:rsid w:val="00D73B8C"/>
    <w:rsid w:val="00D73BAE"/>
    <w:rsid w:val="00D7437F"/>
    <w:rsid w:val="00D745C4"/>
    <w:rsid w:val="00D74D77"/>
    <w:rsid w:val="00D75566"/>
    <w:rsid w:val="00D77F09"/>
    <w:rsid w:val="00D82573"/>
    <w:rsid w:val="00D830D9"/>
    <w:rsid w:val="00D84E4B"/>
    <w:rsid w:val="00D85164"/>
    <w:rsid w:val="00D86C1B"/>
    <w:rsid w:val="00D87450"/>
    <w:rsid w:val="00D90EFE"/>
    <w:rsid w:val="00D91E46"/>
    <w:rsid w:val="00D92234"/>
    <w:rsid w:val="00D924ED"/>
    <w:rsid w:val="00D927CB"/>
    <w:rsid w:val="00D94609"/>
    <w:rsid w:val="00D94D74"/>
    <w:rsid w:val="00D953DF"/>
    <w:rsid w:val="00DA2FEB"/>
    <w:rsid w:val="00DA3B3B"/>
    <w:rsid w:val="00DA3CE1"/>
    <w:rsid w:val="00DA4AF9"/>
    <w:rsid w:val="00DA6484"/>
    <w:rsid w:val="00DA692A"/>
    <w:rsid w:val="00DA71D4"/>
    <w:rsid w:val="00DA7317"/>
    <w:rsid w:val="00DB3534"/>
    <w:rsid w:val="00DB430F"/>
    <w:rsid w:val="00DB496F"/>
    <w:rsid w:val="00DB4D93"/>
    <w:rsid w:val="00DB509B"/>
    <w:rsid w:val="00DB65E5"/>
    <w:rsid w:val="00DB7384"/>
    <w:rsid w:val="00DB7797"/>
    <w:rsid w:val="00DB7C54"/>
    <w:rsid w:val="00DC0396"/>
    <w:rsid w:val="00DC0A37"/>
    <w:rsid w:val="00DC0B6D"/>
    <w:rsid w:val="00DC0DE3"/>
    <w:rsid w:val="00DC1467"/>
    <w:rsid w:val="00DC1784"/>
    <w:rsid w:val="00DC2444"/>
    <w:rsid w:val="00DC3D5A"/>
    <w:rsid w:val="00DC5152"/>
    <w:rsid w:val="00DC5CFC"/>
    <w:rsid w:val="00DC7848"/>
    <w:rsid w:val="00DC7EC7"/>
    <w:rsid w:val="00DD13C4"/>
    <w:rsid w:val="00DD227A"/>
    <w:rsid w:val="00DD3008"/>
    <w:rsid w:val="00DD3A40"/>
    <w:rsid w:val="00DD5984"/>
    <w:rsid w:val="00DD5C95"/>
    <w:rsid w:val="00DD6952"/>
    <w:rsid w:val="00DD7A0A"/>
    <w:rsid w:val="00DE0E5B"/>
    <w:rsid w:val="00DE1BB9"/>
    <w:rsid w:val="00DE2495"/>
    <w:rsid w:val="00DE4038"/>
    <w:rsid w:val="00DE4940"/>
    <w:rsid w:val="00DE751C"/>
    <w:rsid w:val="00DE7AFE"/>
    <w:rsid w:val="00DF16AE"/>
    <w:rsid w:val="00DF2160"/>
    <w:rsid w:val="00DF23FE"/>
    <w:rsid w:val="00DF24F1"/>
    <w:rsid w:val="00DF317A"/>
    <w:rsid w:val="00DF338C"/>
    <w:rsid w:val="00DF4305"/>
    <w:rsid w:val="00DF47EE"/>
    <w:rsid w:val="00DF4CB5"/>
    <w:rsid w:val="00DF5189"/>
    <w:rsid w:val="00DF5A9B"/>
    <w:rsid w:val="00DF6682"/>
    <w:rsid w:val="00DF6AFD"/>
    <w:rsid w:val="00DF71A1"/>
    <w:rsid w:val="00DF78A6"/>
    <w:rsid w:val="00E00B29"/>
    <w:rsid w:val="00E033D3"/>
    <w:rsid w:val="00E03D46"/>
    <w:rsid w:val="00E03F00"/>
    <w:rsid w:val="00E046D0"/>
    <w:rsid w:val="00E048D1"/>
    <w:rsid w:val="00E061BD"/>
    <w:rsid w:val="00E0651A"/>
    <w:rsid w:val="00E067F9"/>
    <w:rsid w:val="00E074B8"/>
    <w:rsid w:val="00E10237"/>
    <w:rsid w:val="00E10537"/>
    <w:rsid w:val="00E1072B"/>
    <w:rsid w:val="00E1076D"/>
    <w:rsid w:val="00E10C06"/>
    <w:rsid w:val="00E117B1"/>
    <w:rsid w:val="00E13E3E"/>
    <w:rsid w:val="00E14FF8"/>
    <w:rsid w:val="00E1719D"/>
    <w:rsid w:val="00E17F3E"/>
    <w:rsid w:val="00E21F74"/>
    <w:rsid w:val="00E223DC"/>
    <w:rsid w:val="00E237BF"/>
    <w:rsid w:val="00E25D73"/>
    <w:rsid w:val="00E26257"/>
    <w:rsid w:val="00E3022B"/>
    <w:rsid w:val="00E30673"/>
    <w:rsid w:val="00E30CF7"/>
    <w:rsid w:val="00E31AE7"/>
    <w:rsid w:val="00E31DFE"/>
    <w:rsid w:val="00E37662"/>
    <w:rsid w:val="00E37861"/>
    <w:rsid w:val="00E37AB6"/>
    <w:rsid w:val="00E413A9"/>
    <w:rsid w:val="00E415BC"/>
    <w:rsid w:val="00E419E2"/>
    <w:rsid w:val="00E4434A"/>
    <w:rsid w:val="00E44B46"/>
    <w:rsid w:val="00E45BDC"/>
    <w:rsid w:val="00E46042"/>
    <w:rsid w:val="00E51361"/>
    <w:rsid w:val="00E52AF3"/>
    <w:rsid w:val="00E55EF3"/>
    <w:rsid w:val="00E57B9A"/>
    <w:rsid w:val="00E57D04"/>
    <w:rsid w:val="00E600AE"/>
    <w:rsid w:val="00E600DD"/>
    <w:rsid w:val="00E6049C"/>
    <w:rsid w:val="00E60C02"/>
    <w:rsid w:val="00E62081"/>
    <w:rsid w:val="00E62741"/>
    <w:rsid w:val="00E629D4"/>
    <w:rsid w:val="00E63D3A"/>
    <w:rsid w:val="00E64179"/>
    <w:rsid w:val="00E666F5"/>
    <w:rsid w:val="00E67909"/>
    <w:rsid w:val="00E70350"/>
    <w:rsid w:val="00E70916"/>
    <w:rsid w:val="00E711B3"/>
    <w:rsid w:val="00E7122A"/>
    <w:rsid w:val="00E71732"/>
    <w:rsid w:val="00E7227F"/>
    <w:rsid w:val="00E74637"/>
    <w:rsid w:val="00E760A0"/>
    <w:rsid w:val="00E76E49"/>
    <w:rsid w:val="00E81326"/>
    <w:rsid w:val="00E83775"/>
    <w:rsid w:val="00E83DD3"/>
    <w:rsid w:val="00E83F08"/>
    <w:rsid w:val="00E8508C"/>
    <w:rsid w:val="00E860AE"/>
    <w:rsid w:val="00E87AE2"/>
    <w:rsid w:val="00E947DB"/>
    <w:rsid w:val="00E94A3A"/>
    <w:rsid w:val="00E94C4F"/>
    <w:rsid w:val="00E95772"/>
    <w:rsid w:val="00E957E4"/>
    <w:rsid w:val="00E95A62"/>
    <w:rsid w:val="00E9665A"/>
    <w:rsid w:val="00E96853"/>
    <w:rsid w:val="00EA023A"/>
    <w:rsid w:val="00EA1670"/>
    <w:rsid w:val="00EA1917"/>
    <w:rsid w:val="00EA1953"/>
    <w:rsid w:val="00EA4564"/>
    <w:rsid w:val="00EA4BFA"/>
    <w:rsid w:val="00EA5D03"/>
    <w:rsid w:val="00EA683F"/>
    <w:rsid w:val="00EA7E34"/>
    <w:rsid w:val="00EB0097"/>
    <w:rsid w:val="00EB24ED"/>
    <w:rsid w:val="00EB2E7D"/>
    <w:rsid w:val="00EB314D"/>
    <w:rsid w:val="00EB41B9"/>
    <w:rsid w:val="00EB5849"/>
    <w:rsid w:val="00EB6D4B"/>
    <w:rsid w:val="00EB71D4"/>
    <w:rsid w:val="00EC147D"/>
    <w:rsid w:val="00EC1A0D"/>
    <w:rsid w:val="00EC2D38"/>
    <w:rsid w:val="00ED1D4A"/>
    <w:rsid w:val="00ED225B"/>
    <w:rsid w:val="00ED22DE"/>
    <w:rsid w:val="00ED4016"/>
    <w:rsid w:val="00ED5E16"/>
    <w:rsid w:val="00EE02AD"/>
    <w:rsid w:val="00EE21AC"/>
    <w:rsid w:val="00EE35D3"/>
    <w:rsid w:val="00EE3F9F"/>
    <w:rsid w:val="00EE516F"/>
    <w:rsid w:val="00EE57C3"/>
    <w:rsid w:val="00EE71F0"/>
    <w:rsid w:val="00EE72C9"/>
    <w:rsid w:val="00EE7758"/>
    <w:rsid w:val="00EF00B4"/>
    <w:rsid w:val="00EF0CF6"/>
    <w:rsid w:val="00EF340F"/>
    <w:rsid w:val="00EF53FC"/>
    <w:rsid w:val="00EF5B3B"/>
    <w:rsid w:val="00F007F7"/>
    <w:rsid w:val="00F00E97"/>
    <w:rsid w:val="00F02315"/>
    <w:rsid w:val="00F03E5D"/>
    <w:rsid w:val="00F04FD5"/>
    <w:rsid w:val="00F050AB"/>
    <w:rsid w:val="00F05C07"/>
    <w:rsid w:val="00F06080"/>
    <w:rsid w:val="00F1090B"/>
    <w:rsid w:val="00F128F4"/>
    <w:rsid w:val="00F12B68"/>
    <w:rsid w:val="00F13B63"/>
    <w:rsid w:val="00F14272"/>
    <w:rsid w:val="00F14BF1"/>
    <w:rsid w:val="00F15D5D"/>
    <w:rsid w:val="00F15E24"/>
    <w:rsid w:val="00F17F39"/>
    <w:rsid w:val="00F20435"/>
    <w:rsid w:val="00F2089D"/>
    <w:rsid w:val="00F208C9"/>
    <w:rsid w:val="00F220FC"/>
    <w:rsid w:val="00F25DEC"/>
    <w:rsid w:val="00F275D2"/>
    <w:rsid w:val="00F27D1A"/>
    <w:rsid w:val="00F31C08"/>
    <w:rsid w:val="00F32FFD"/>
    <w:rsid w:val="00F35127"/>
    <w:rsid w:val="00F36237"/>
    <w:rsid w:val="00F367BD"/>
    <w:rsid w:val="00F373AD"/>
    <w:rsid w:val="00F37660"/>
    <w:rsid w:val="00F4092D"/>
    <w:rsid w:val="00F40F2E"/>
    <w:rsid w:val="00F4289E"/>
    <w:rsid w:val="00F436E7"/>
    <w:rsid w:val="00F442A6"/>
    <w:rsid w:val="00F463C7"/>
    <w:rsid w:val="00F468AA"/>
    <w:rsid w:val="00F46C99"/>
    <w:rsid w:val="00F503E9"/>
    <w:rsid w:val="00F50AD2"/>
    <w:rsid w:val="00F51119"/>
    <w:rsid w:val="00F51DAC"/>
    <w:rsid w:val="00F53E57"/>
    <w:rsid w:val="00F5536B"/>
    <w:rsid w:val="00F60528"/>
    <w:rsid w:val="00F6371B"/>
    <w:rsid w:val="00F649C9"/>
    <w:rsid w:val="00F65254"/>
    <w:rsid w:val="00F65F51"/>
    <w:rsid w:val="00F67692"/>
    <w:rsid w:val="00F71BC8"/>
    <w:rsid w:val="00F71D71"/>
    <w:rsid w:val="00F71FE6"/>
    <w:rsid w:val="00F72D3B"/>
    <w:rsid w:val="00F72E8C"/>
    <w:rsid w:val="00F73126"/>
    <w:rsid w:val="00F74172"/>
    <w:rsid w:val="00F744CB"/>
    <w:rsid w:val="00F76A76"/>
    <w:rsid w:val="00F778AE"/>
    <w:rsid w:val="00F803D8"/>
    <w:rsid w:val="00F80F45"/>
    <w:rsid w:val="00F83BAC"/>
    <w:rsid w:val="00F86B4C"/>
    <w:rsid w:val="00F871CF"/>
    <w:rsid w:val="00F87B9B"/>
    <w:rsid w:val="00F87FEC"/>
    <w:rsid w:val="00F91177"/>
    <w:rsid w:val="00F9122C"/>
    <w:rsid w:val="00F91A3E"/>
    <w:rsid w:val="00F92904"/>
    <w:rsid w:val="00F931FA"/>
    <w:rsid w:val="00F93E18"/>
    <w:rsid w:val="00F93F17"/>
    <w:rsid w:val="00F9641B"/>
    <w:rsid w:val="00F96558"/>
    <w:rsid w:val="00F979BF"/>
    <w:rsid w:val="00F97A1E"/>
    <w:rsid w:val="00FA017F"/>
    <w:rsid w:val="00FA200E"/>
    <w:rsid w:val="00FA3E49"/>
    <w:rsid w:val="00FA4032"/>
    <w:rsid w:val="00FA68DB"/>
    <w:rsid w:val="00FA6B65"/>
    <w:rsid w:val="00FA70A4"/>
    <w:rsid w:val="00FA79AC"/>
    <w:rsid w:val="00FA7D4D"/>
    <w:rsid w:val="00FA7E85"/>
    <w:rsid w:val="00FB0257"/>
    <w:rsid w:val="00FB2DDD"/>
    <w:rsid w:val="00FB2E28"/>
    <w:rsid w:val="00FB3B34"/>
    <w:rsid w:val="00FB3E08"/>
    <w:rsid w:val="00FB43D6"/>
    <w:rsid w:val="00FB53BD"/>
    <w:rsid w:val="00FB5564"/>
    <w:rsid w:val="00FB5CB2"/>
    <w:rsid w:val="00FC12C9"/>
    <w:rsid w:val="00FC1D06"/>
    <w:rsid w:val="00FC2BD7"/>
    <w:rsid w:val="00FC31C7"/>
    <w:rsid w:val="00FC436A"/>
    <w:rsid w:val="00FC6975"/>
    <w:rsid w:val="00FC7863"/>
    <w:rsid w:val="00FD0B70"/>
    <w:rsid w:val="00FD1CD6"/>
    <w:rsid w:val="00FD223E"/>
    <w:rsid w:val="00FD2592"/>
    <w:rsid w:val="00FD2704"/>
    <w:rsid w:val="00FD2BF6"/>
    <w:rsid w:val="00FD3B92"/>
    <w:rsid w:val="00FD6881"/>
    <w:rsid w:val="00FD70FF"/>
    <w:rsid w:val="00FD7EB8"/>
    <w:rsid w:val="00FE1F7A"/>
    <w:rsid w:val="00FE1F8E"/>
    <w:rsid w:val="00FE389C"/>
    <w:rsid w:val="00FE4D83"/>
    <w:rsid w:val="00FE521F"/>
    <w:rsid w:val="00FF126A"/>
    <w:rsid w:val="00FF2866"/>
    <w:rsid w:val="00FF3DD6"/>
    <w:rsid w:val="00FF6DC6"/>
    <w:rsid w:val="00FF6DF4"/>
    <w:rsid w:val="00FF7625"/>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532FC9"/>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501660"/>
    <w:pPr>
      <w:keepNext/>
      <w:keepLines/>
      <w:spacing w:before="200"/>
      <w:outlineLvl w:val="3"/>
    </w:pPr>
    <w:rPr>
      <w:rFonts w:eastAsia="Calibri" w:cs="Calibri"/>
      <w:color w:val="000000" w:themeColor="text1"/>
      <w:sz w:val="28"/>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99"/>
    <w:semiHidden/>
    <w:unhideWhenUsed/>
    <w:rsid w:val="006A360E"/>
    <w:pPr>
      <w:spacing w:after="120"/>
    </w:pPr>
  </w:style>
  <w:style w:type="character" w:customStyle="1" w:styleId="BodyTextChar">
    <w:name w:val="Body Text Char"/>
    <w:basedOn w:val="DefaultParagraphFont"/>
    <w:link w:val="BodyText"/>
    <w:uiPriority w:val="99"/>
    <w:semiHidden/>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rsid w:val="00FB5564"/>
    <w:rPr>
      <w:color w:val="011EAA"/>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link w:val="EndNoteBibliographyChar"/>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qFormat/>
    <w:rsid w:val="00BC3B4B"/>
    <w:pPr>
      <w:ind w:left="990" w:hanging="99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table" w:styleId="TableGrid">
    <w:name w:val="Table Grid"/>
    <w:basedOn w:val="TableNormal"/>
    <w:uiPriority w:val="59"/>
    <w:rsid w:val="005F227A"/>
    <w:pPr>
      <w:widowControl/>
    </w:pPr>
    <w:rPr>
      <w:rFonts w:asciiTheme="minorHAnsi" w:eastAsiaTheme="minorHAnsi" w:hAnsiTheme="minorHAnsi" w:cstheme="minorBid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5F227A"/>
    <w:pPr>
      <w:autoSpaceDE w:val="0"/>
      <w:autoSpaceDN w:val="0"/>
      <w:adjustRightInd w:val="0"/>
    </w:pPr>
    <w:rPr>
      <w:rFonts w:ascii="Arial" w:eastAsiaTheme="minorHAnsi" w:hAnsi="Arial" w:cs="Arial"/>
      <w:lang w:val="en-GB"/>
    </w:rPr>
  </w:style>
  <w:style w:type="paragraph" w:styleId="BodyTextIndent2">
    <w:name w:val="Body Text Indent 2"/>
    <w:basedOn w:val="Normal"/>
    <w:link w:val="BodyTextIndent2Char"/>
    <w:uiPriority w:val="99"/>
    <w:semiHidden/>
    <w:unhideWhenUsed/>
    <w:rsid w:val="005F227A"/>
    <w:pPr>
      <w:tabs>
        <w:tab w:val="left" w:pos="2268"/>
      </w:tabs>
      <w:autoSpaceDE w:val="0"/>
      <w:autoSpaceDN w:val="0"/>
      <w:adjustRightInd w:val="0"/>
      <w:spacing w:line="240" w:lineRule="atLeast"/>
      <w:ind w:left="2268" w:hanging="2268"/>
      <w:jc w:val="both"/>
    </w:pPr>
    <w:rPr>
      <w:rFonts w:ascii="Arial" w:eastAsiaTheme="minorHAnsi" w:hAnsi="Arial" w:cs="Arial"/>
      <w:lang w:val="en-GB"/>
    </w:rPr>
  </w:style>
  <w:style w:type="character" w:customStyle="1" w:styleId="BodyTextIndent2Char">
    <w:name w:val="Body Text Indent 2 Char"/>
    <w:basedOn w:val="DefaultParagraphFont"/>
    <w:link w:val="BodyTextIndent2"/>
    <w:uiPriority w:val="99"/>
    <w:semiHidden/>
    <w:rsid w:val="005F227A"/>
    <w:rPr>
      <w:rFonts w:ascii="Arial" w:eastAsiaTheme="minorHAnsi" w:hAnsi="Arial" w:cs="Arial"/>
      <w:lang w:val="en-GB"/>
    </w:rPr>
  </w:style>
  <w:style w:type="character" w:customStyle="1" w:styleId="EndNoteBibliographyChar">
    <w:name w:val="EndNote Bibliography Char"/>
    <w:basedOn w:val="DefaultParagraphFont"/>
    <w:link w:val="EndNoteBibliography"/>
    <w:locked/>
    <w:rsid w:val="005F227A"/>
    <w:rPr>
      <w:rFonts w:ascii="Calibri" w:eastAsiaTheme="minorHAnsi" w:hAnsi="Calibri" w:cstheme="minorBidi"/>
      <w:lang w:val="en-CA"/>
    </w:rPr>
  </w:style>
  <w:style w:type="paragraph" w:customStyle="1" w:styleId="EndNoteBibliographyTitle">
    <w:name w:val="EndNote Bibliography Title"/>
    <w:basedOn w:val="Normal"/>
    <w:link w:val="EndNoteBibliographyTitleChar"/>
    <w:rsid w:val="005F227A"/>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5F227A"/>
    <w:rPr>
      <w:rFonts w:ascii="Calibri" w:eastAsiaTheme="minorHAnsi" w:hAnsi="Calibri" w:cs="Calibri"/>
      <w:noProof/>
      <w:sz w:val="22"/>
      <w:szCs w:val="22"/>
      <w:lang w:val="en-US"/>
    </w:rPr>
  </w:style>
  <w:style w:type="paragraph" w:styleId="FootnoteText">
    <w:name w:val="footnote text"/>
    <w:basedOn w:val="Normal"/>
    <w:link w:val="FootnoteTextChar"/>
    <w:uiPriority w:val="99"/>
    <w:unhideWhenUsed/>
    <w:rsid w:val="005F227A"/>
    <w:rPr>
      <w:rFonts w:asciiTheme="minorHAnsi" w:eastAsiaTheme="minorHAnsi" w:hAnsiTheme="minorHAnsi" w:cstheme="minorBidi"/>
      <w:sz w:val="20"/>
      <w:szCs w:val="20"/>
      <w:lang w:val="en-GB"/>
    </w:rPr>
  </w:style>
  <w:style w:type="character" w:customStyle="1" w:styleId="FootnoteTextChar">
    <w:name w:val="Footnote Text Char"/>
    <w:basedOn w:val="DefaultParagraphFont"/>
    <w:link w:val="FootnoteText"/>
    <w:uiPriority w:val="99"/>
    <w:rsid w:val="005F227A"/>
    <w:rPr>
      <w:rFonts w:asciiTheme="minorHAnsi" w:eastAsiaTheme="minorHAnsi" w:hAnsiTheme="minorHAnsi" w:cstheme="minorBidi"/>
      <w:sz w:val="20"/>
      <w:szCs w:val="20"/>
      <w:lang w:val="en-GB"/>
    </w:rPr>
  </w:style>
  <w:style w:type="character" w:styleId="FootnoteReference">
    <w:name w:val="footnote reference"/>
    <w:basedOn w:val="DefaultParagraphFont"/>
    <w:uiPriority w:val="99"/>
    <w:semiHidden/>
    <w:unhideWhenUsed/>
    <w:rsid w:val="005F227A"/>
    <w:rPr>
      <w:vertAlign w:val="superscript"/>
    </w:rPr>
  </w:style>
  <w:style w:type="character" w:customStyle="1" w:styleId="authors5">
    <w:name w:val="authors5"/>
    <w:basedOn w:val="DefaultParagraphFont"/>
    <w:rsid w:val="005F227A"/>
  </w:style>
  <w:style w:type="character" w:customStyle="1" w:styleId="Date1">
    <w:name w:val="Date1"/>
    <w:basedOn w:val="DefaultParagraphFont"/>
    <w:rsid w:val="005F227A"/>
  </w:style>
  <w:style w:type="character" w:customStyle="1" w:styleId="arttitle4">
    <w:name w:val="art_title4"/>
    <w:basedOn w:val="DefaultParagraphFont"/>
    <w:rsid w:val="005F227A"/>
  </w:style>
  <w:style w:type="character" w:customStyle="1" w:styleId="serialtitle">
    <w:name w:val="serial_title"/>
    <w:basedOn w:val="DefaultParagraphFont"/>
    <w:rsid w:val="005F227A"/>
  </w:style>
  <w:style w:type="character" w:customStyle="1" w:styleId="volumeissue">
    <w:name w:val="volume_issue"/>
    <w:basedOn w:val="DefaultParagraphFont"/>
    <w:rsid w:val="005F227A"/>
  </w:style>
  <w:style w:type="character" w:customStyle="1" w:styleId="pagerange">
    <w:name w:val="page_range"/>
    <w:basedOn w:val="DefaultParagraphFont"/>
    <w:rsid w:val="005F227A"/>
  </w:style>
  <w:style w:type="character" w:customStyle="1" w:styleId="doilink">
    <w:name w:val="doi_link"/>
    <w:basedOn w:val="DefaultParagraphFont"/>
    <w:rsid w:val="005F227A"/>
  </w:style>
  <w:style w:type="character" w:customStyle="1" w:styleId="apple-converted-space">
    <w:name w:val="apple-converted-space"/>
    <w:basedOn w:val="DefaultParagraphFont"/>
    <w:rsid w:val="005F227A"/>
  </w:style>
  <w:style w:type="character" w:customStyle="1" w:styleId="hlfld-contribauthor">
    <w:name w:val="hlfld-contribauthor"/>
    <w:basedOn w:val="DefaultParagraphFont"/>
    <w:rsid w:val="005F227A"/>
  </w:style>
  <w:style w:type="character" w:customStyle="1" w:styleId="nlmgiven-names">
    <w:name w:val="nlm_given-names"/>
    <w:basedOn w:val="DefaultParagraphFont"/>
    <w:rsid w:val="005F227A"/>
  </w:style>
  <w:style w:type="character" w:customStyle="1" w:styleId="nlmyear">
    <w:name w:val="nlm_year"/>
    <w:basedOn w:val="DefaultParagraphFont"/>
    <w:rsid w:val="005F227A"/>
  </w:style>
  <w:style w:type="character" w:customStyle="1" w:styleId="nlmarticle-title">
    <w:name w:val="nlm_article-title"/>
    <w:basedOn w:val="DefaultParagraphFont"/>
    <w:rsid w:val="005F227A"/>
  </w:style>
  <w:style w:type="character" w:customStyle="1" w:styleId="nlmfpage">
    <w:name w:val="nlm_fpage"/>
    <w:basedOn w:val="DefaultParagraphFont"/>
    <w:rsid w:val="005F227A"/>
  </w:style>
  <w:style w:type="character" w:customStyle="1" w:styleId="nlmlpage">
    <w:name w:val="nlm_lpage"/>
    <w:basedOn w:val="DefaultParagraphFont"/>
    <w:rsid w:val="005F227A"/>
  </w:style>
  <w:style w:type="character" w:customStyle="1" w:styleId="identifier">
    <w:name w:val="identifier"/>
    <w:basedOn w:val="DefaultParagraphFont"/>
    <w:rsid w:val="00C35A78"/>
  </w:style>
  <w:style w:type="character" w:customStyle="1" w:styleId="c-bibliographic-informationvalue">
    <w:name w:val="c-bibliographic-information__value"/>
    <w:basedOn w:val="DefaultParagraphFont"/>
    <w:rsid w:val="000915E0"/>
  </w:style>
  <w:style w:type="character" w:customStyle="1" w:styleId="doi">
    <w:name w:val="doi"/>
    <w:basedOn w:val="DefaultParagraphFont"/>
    <w:rsid w:val="00C2046C"/>
  </w:style>
  <w:style w:type="character" w:customStyle="1" w:styleId="id-label">
    <w:name w:val="id-label"/>
    <w:basedOn w:val="DefaultParagraphFont"/>
    <w:rsid w:val="00D34856"/>
  </w:style>
  <w:style w:type="character" w:customStyle="1" w:styleId="value">
    <w:name w:val="value"/>
    <w:basedOn w:val="DefaultParagraphFont"/>
    <w:rsid w:val="00A515F8"/>
  </w:style>
  <w:style w:type="paragraph" w:customStyle="1" w:styleId="dx-doi">
    <w:name w:val="dx-doi"/>
    <w:basedOn w:val="Normal"/>
    <w:rsid w:val="006358A7"/>
    <w:pPr>
      <w:spacing w:before="100" w:beforeAutospacing="1" w:after="100" w:afterAutospacing="1"/>
    </w:pPr>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57562049">
      <w:bodyDiv w:val="1"/>
      <w:marLeft w:val="0"/>
      <w:marRight w:val="0"/>
      <w:marTop w:val="0"/>
      <w:marBottom w:val="0"/>
      <w:divBdr>
        <w:top w:val="none" w:sz="0" w:space="0" w:color="auto"/>
        <w:left w:val="none" w:sz="0" w:space="0" w:color="auto"/>
        <w:bottom w:val="none" w:sz="0" w:space="0" w:color="auto"/>
        <w:right w:val="none" w:sz="0" w:space="0" w:color="auto"/>
      </w:divBdr>
    </w:div>
    <w:div w:id="120272378">
      <w:bodyDiv w:val="1"/>
      <w:marLeft w:val="0"/>
      <w:marRight w:val="0"/>
      <w:marTop w:val="0"/>
      <w:marBottom w:val="0"/>
      <w:divBdr>
        <w:top w:val="none" w:sz="0" w:space="0" w:color="auto"/>
        <w:left w:val="none" w:sz="0" w:space="0" w:color="auto"/>
        <w:bottom w:val="none" w:sz="0" w:space="0" w:color="auto"/>
        <w:right w:val="none" w:sz="0" w:space="0" w:color="auto"/>
      </w:divBdr>
    </w:div>
    <w:div w:id="129052851">
      <w:bodyDiv w:val="1"/>
      <w:marLeft w:val="0"/>
      <w:marRight w:val="0"/>
      <w:marTop w:val="0"/>
      <w:marBottom w:val="0"/>
      <w:divBdr>
        <w:top w:val="none" w:sz="0" w:space="0" w:color="auto"/>
        <w:left w:val="none" w:sz="0" w:space="0" w:color="auto"/>
        <w:bottom w:val="none" w:sz="0" w:space="0" w:color="auto"/>
        <w:right w:val="none" w:sz="0" w:space="0" w:color="auto"/>
      </w:divBdr>
    </w:div>
    <w:div w:id="164320365">
      <w:bodyDiv w:val="1"/>
      <w:marLeft w:val="0"/>
      <w:marRight w:val="0"/>
      <w:marTop w:val="0"/>
      <w:marBottom w:val="0"/>
      <w:divBdr>
        <w:top w:val="none" w:sz="0" w:space="0" w:color="auto"/>
        <w:left w:val="none" w:sz="0" w:space="0" w:color="auto"/>
        <w:bottom w:val="none" w:sz="0" w:space="0" w:color="auto"/>
        <w:right w:val="none" w:sz="0" w:space="0" w:color="auto"/>
      </w:divBdr>
    </w:div>
    <w:div w:id="229391370">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270553512">
      <w:bodyDiv w:val="1"/>
      <w:marLeft w:val="0"/>
      <w:marRight w:val="0"/>
      <w:marTop w:val="0"/>
      <w:marBottom w:val="0"/>
      <w:divBdr>
        <w:top w:val="none" w:sz="0" w:space="0" w:color="auto"/>
        <w:left w:val="none" w:sz="0" w:space="0" w:color="auto"/>
        <w:bottom w:val="none" w:sz="0" w:space="0" w:color="auto"/>
        <w:right w:val="none" w:sz="0" w:space="0" w:color="auto"/>
      </w:divBdr>
      <w:divsChild>
        <w:div w:id="1996294783">
          <w:marLeft w:val="0"/>
          <w:marRight w:val="0"/>
          <w:marTop w:val="0"/>
          <w:marBottom w:val="0"/>
          <w:divBdr>
            <w:top w:val="none" w:sz="0" w:space="0" w:color="auto"/>
            <w:left w:val="none" w:sz="0" w:space="0" w:color="auto"/>
            <w:bottom w:val="none" w:sz="0" w:space="0" w:color="auto"/>
            <w:right w:val="none" w:sz="0" w:space="0" w:color="auto"/>
          </w:divBdr>
          <w:divsChild>
            <w:div w:id="1304965653">
              <w:marLeft w:val="0"/>
              <w:marRight w:val="0"/>
              <w:marTop w:val="0"/>
              <w:marBottom w:val="0"/>
              <w:divBdr>
                <w:top w:val="none" w:sz="0" w:space="0" w:color="auto"/>
                <w:left w:val="none" w:sz="0" w:space="0" w:color="auto"/>
                <w:bottom w:val="none" w:sz="0" w:space="0" w:color="auto"/>
                <w:right w:val="none" w:sz="0" w:space="0" w:color="auto"/>
              </w:divBdr>
              <w:divsChild>
                <w:div w:id="1657340189">
                  <w:marLeft w:val="0"/>
                  <w:marRight w:val="0"/>
                  <w:marTop w:val="0"/>
                  <w:marBottom w:val="0"/>
                  <w:divBdr>
                    <w:top w:val="none" w:sz="0" w:space="0" w:color="auto"/>
                    <w:left w:val="none" w:sz="0" w:space="0" w:color="auto"/>
                    <w:bottom w:val="none" w:sz="0" w:space="0" w:color="auto"/>
                    <w:right w:val="none" w:sz="0" w:space="0" w:color="auto"/>
                  </w:divBdr>
                  <w:divsChild>
                    <w:div w:id="826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6137">
          <w:marLeft w:val="0"/>
          <w:marRight w:val="0"/>
          <w:marTop w:val="0"/>
          <w:marBottom w:val="0"/>
          <w:divBdr>
            <w:top w:val="none" w:sz="0" w:space="0" w:color="auto"/>
            <w:left w:val="none" w:sz="0" w:space="0" w:color="auto"/>
            <w:bottom w:val="none" w:sz="0" w:space="0" w:color="auto"/>
            <w:right w:val="none" w:sz="0" w:space="0" w:color="auto"/>
          </w:divBdr>
          <w:divsChild>
            <w:div w:id="390734973">
              <w:marLeft w:val="0"/>
              <w:marRight w:val="0"/>
              <w:marTop w:val="0"/>
              <w:marBottom w:val="0"/>
              <w:divBdr>
                <w:top w:val="none" w:sz="0" w:space="0" w:color="auto"/>
                <w:left w:val="none" w:sz="0" w:space="0" w:color="auto"/>
                <w:bottom w:val="none" w:sz="0" w:space="0" w:color="auto"/>
                <w:right w:val="none" w:sz="0" w:space="0" w:color="auto"/>
              </w:divBdr>
              <w:divsChild>
                <w:div w:id="485365175">
                  <w:marLeft w:val="0"/>
                  <w:marRight w:val="0"/>
                  <w:marTop w:val="0"/>
                  <w:marBottom w:val="0"/>
                  <w:divBdr>
                    <w:top w:val="none" w:sz="0" w:space="0" w:color="auto"/>
                    <w:left w:val="none" w:sz="0" w:space="0" w:color="auto"/>
                    <w:bottom w:val="none" w:sz="0" w:space="0" w:color="auto"/>
                    <w:right w:val="none" w:sz="0" w:space="0" w:color="auto"/>
                  </w:divBdr>
                  <w:divsChild>
                    <w:div w:id="181433079">
                      <w:marLeft w:val="0"/>
                      <w:marRight w:val="0"/>
                      <w:marTop w:val="0"/>
                      <w:marBottom w:val="0"/>
                      <w:divBdr>
                        <w:top w:val="none" w:sz="0" w:space="0" w:color="auto"/>
                        <w:left w:val="none" w:sz="0" w:space="0" w:color="auto"/>
                        <w:bottom w:val="none" w:sz="0" w:space="0" w:color="auto"/>
                        <w:right w:val="none" w:sz="0" w:space="0" w:color="auto"/>
                      </w:divBdr>
                      <w:divsChild>
                        <w:div w:id="1374573821">
                          <w:marLeft w:val="0"/>
                          <w:marRight w:val="0"/>
                          <w:marTop w:val="0"/>
                          <w:marBottom w:val="0"/>
                          <w:divBdr>
                            <w:top w:val="none" w:sz="0" w:space="0" w:color="auto"/>
                            <w:left w:val="none" w:sz="0" w:space="0" w:color="auto"/>
                            <w:bottom w:val="none" w:sz="0" w:space="0" w:color="auto"/>
                            <w:right w:val="none" w:sz="0" w:space="0" w:color="auto"/>
                          </w:divBdr>
                          <w:divsChild>
                            <w:div w:id="1397708024">
                              <w:marLeft w:val="0"/>
                              <w:marRight w:val="0"/>
                              <w:marTop w:val="0"/>
                              <w:marBottom w:val="0"/>
                              <w:divBdr>
                                <w:top w:val="none" w:sz="0" w:space="0" w:color="auto"/>
                                <w:left w:val="none" w:sz="0" w:space="0" w:color="auto"/>
                                <w:bottom w:val="none" w:sz="0" w:space="0" w:color="auto"/>
                                <w:right w:val="none" w:sz="0" w:space="0" w:color="auto"/>
                              </w:divBdr>
                              <w:divsChild>
                                <w:div w:id="1849902847">
                                  <w:marLeft w:val="0"/>
                                  <w:marRight w:val="0"/>
                                  <w:marTop w:val="0"/>
                                  <w:marBottom w:val="0"/>
                                  <w:divBdr>
                                    <w:top w:val="none" w:sz="0" w:space="0" w:color="auto"/>
                                    <w:left w:val="none" w:sz="0" w:space="0" w:color="auto"/>
                                    <w:bottom w:val="none" w:sz="0" w:space="0" w:color="auto"/>
                                    <w:right w:val="none" w:sz="0" w:space="0" w:color="auto"/>
                                  </w:divBdr>
                                  <w:divsChild>
                                    <w:div w:id="783812007">
                                      <w:marLeft w:val="0"/>
                                      <w:marRight w:val="0"/>
                                      <w:marTop w:val="0"/>
                                      <w:marBottom w:val="0"/>
                                      <w:divBdr>
                                        <w:top w:val="none" w:sz="0" w:space="0" w:color="auto"/>
                                        <w:left w:val="none" w:sz="0" w:space="0" w:color="auto"/>
                                        <w:bottom w:val="none" w:sz="0" w:space="0" w:color="auto"/>
                                        <w:right w:val="none" w:sz="0" w:space="0" w:color="auto"/>
                                      </w:divBdr>
                                      <w:divsChild>
                                        <w:div w:id="385496626">
                                          <w:marLeft w:val="0"/>
                                          <w:marRight w:val="0"/>
                                          <w:marTop w:val="0"/>
                                          <w:marBottom w:val="0"/>
                                          <w:divBdr>
                                            <w:top w:val="none" w:sz="0" w:space="0" w:color="auto"/>
                                            <w:left w:val="none" w:sz="0" w:space="0" w:color="auto"/>
                                            <w:bottom w:val="none" w:sz="0" w:space="0" w:color="auto"/>
                                            <w:right w:val="none" w:sz="0" w:space="0" w:color="auto"/>
                                          </w:divBdr>
                                          <w:divsChild>
                                            <w:div w:id="1899631304">
                                              <w:marLeft w:val="0"/>
                                              <w:marRight w:val="0"/>
                                              <w:marTop w:val="0"/>
                                              <w:marBottom w:val="0"/>
                                              <w:divBdr>
                                                <w:top w:val="none" w:sz="0" w:space="0" w:color="auto"/>
                                                <w:left w:val="none" w:sz="0" w:space="0" w:color="auto"/>
                                                <w:bottom w:val="none" w:sz="0" w:space="0" w:color="auto"/>
                                                <w:right w:val="none" w:sz="0" w:space="0" w:color="auto"/>
                                              </w:divBdr>
                                              <w:divsChild>
                                                <w:div w:id="1229001709">
                                                  <w:marLeft w:val="0"/>
                                                  <w:marRight w:val="0"/>
                                                  <w:marTop w:val="0"/>
                                                  <w:marBottom w:val="0"/>
                                                  <w:divBdr>
                                                    <w:top w:val="none" w:sz="0" w:space="0" w:color="auto"/>
                                                    <w:left w:val="none" w:sz="0" w:space="0" w:color="auto"/>
                                                    <w:bottom w:val="none" w:sz="0" w:space="0" w:color="auto"/>
                                                    <w:right w:val="none" w:sz="0" w:space="0" w:color="auto"/>
                                                  </w:divBdr>
                                                  <w:divsChild>
                                                    <w:div w:id="836266400">
                                                      <w:marLeft w:val="0"/>
                                                      <w:marRight w:val="0"/>
                                                      <w:marTop w:val="0"/>
                                                      <w:marBottom w:val="0"/>
                                                      <w:divBdr>
                                                        <w:top w:val="none" w:sz="0" w:space="0" w:color="auto"/>
                                                        <w:left w:val="none" w:sz="0" w:space="0" w:color="auto"/>
                                                        <w:bottom w:val="none" w:sz="0" w:space="0" w:color="auto"/>
                                                        <w:right w:val="none" w:sz="0" w:space="0" w:color="auto"/>
                                                      </w:divBdr>
                                                      <w:divsChild>
                                                        <w:div w:id="16621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05207611">
      <w:bodyDiv w:val="1"/>
      <w:marLeft w:val="0"/>
      <w:marRight w:val="0"/>
      <w:marTop w:val="0"/>
      <w:marBottom w:val="0"/>
      <w:divBdr>
        <w:top w:val="none" w:sz="0" w:space="0" w:color="auto"/>
        <w:left w:val="none" w:sz="0" w:space="0" w:color="auto"/>
        <w:bottom w:val="none" w:sz="0" w:space="0" w:color="auto"/>
        <w:right w:val="none" w:sz="0" w:space="0" w:color="auto"/>
      </w:divBdr>
    </w:div>
    <w:div w:id="311982196">
      <w:bodyDiv w:val="1"/>
      <w:marLeft w:val="0"/>
      <w:marRight w:val="0"/>
      <w:marTop w:val="0"/>
      <w:marBottom w:val="0"/>
      <w:divBdr>
        <w:top w:val="none" w:sz="0" w:space="0" w:color="auto"/>
        <w:left w:val="none" w:sz="0" w:space="0" w:color="auto"/>
        <w:bottom w:val="none" w:sz="0" w:space="0" w:color="auto"/>
        <w:right w:val="none" w:sz="0" w:space="0" w:color="auto"/>
      </w:divBdr>
    </w:div>
    <w:div w:id="360322092">
      <w:bodyDiv w:val="1"/>
      <w:marLeft w:val="0"/>
      <w:marRight w:val="0"/>
      <w:marTop w:val="0"/>
      <w:marBottom w:val="0"/>
      <w:divBdr>
        <w:top w:val="none" w:sz="0" w:space="0" w:color="auto"/>
        <w:left w:val="none" w:sz="0" w:space="0" w:color="auto"/>
        <w:bottom w:val="none" w:sz="0" w:space="0" w:color="auto"/>
        <w:right w:val="none" w:sz="0" w:space="0" w:color="auto"/>
      </w:divBdr>
    </w:div>
    <w:div w:id="367489831">
      <w:bodyDiv w:val="1"/>
      <w:marLeft w:val="0"/>
      <w:marRight w:val="0"/>
      <w:marTop w:val="0"/>
      <w:marBottom w:val="0"/>
      <w:divBdr>
        <w:top w:val="none" w:sz="0" w:space="0" w:color="auto"/>
        <w:left w:val="none" w:sz="0" w:space="0" w:color="auto"/>
        <w:bottom w:val="none" w:sz="0" w:space="0" w:color="auto"/>
        <w:right w:val="none" w:sz="0" w:space="0" w:color="auto"/>
      </w:divBdr>
    </w:div>
    <w:div w:id="41393974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10996857">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587807453">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88995370">
      <w:bodyDiv w:val="1"/>
      <w:marLeft w:val="0"/>
      <w:marRight w:val="0"/>
      <w:marTop w:val="0"/>
      <w:marBottom w:val="0"/>
      <w:divBdr>
        <w:top w:val="none" w:sz="0" w:space="0" w:color="auto"/>
        <w:left w:val="none" w:sz="0" w:space="0" w:color="auto"/>
        <w:bottom w:val="none" w:sz="0" w:space="0" w:color="auto"/>
        <w:right w:val="none" w:sz="0" w:space="0" w:color="auto"/>
      </w:divBdr>
    </w:div>
    <w:div w:id="709766862">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20903898">
      <w:bodyDiv w:val="1"/>
      <w:marLeft w:val="0"/>
      <w:marRight w:val="0"/>
      <w:marTop w:val="0"/>
      <w:marBottom w:val="0"/>
      <w:divBdr>
        <w:top w:val="none" w:sz="0" w:space="0" w:color="auto"/>
        <w:left w:val="none" w:sz="0" w:space="0" w:color="auto"/>
        <w:bottom w:val="none" w:sz="0" w:space="0" w:color="auto"/>
        <w:right w:val="none" w:sz="0" w:space="0" w:color="auto"/>
      </w:divBdr>
    </w:div>
    <w:div w:id="737480533">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71896709">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30681426">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01134353">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946808757">
      <w:bodyDiv w:val="1"/>
      <w:marLeft w:val="0"/>
      <w:marRight w:val="0"/>
      <w:marTop w:val="0"/>
      <w:marBottom w:val="0"/>
      <w:divBdr>
        <w:top w:val="none" w:sz="0" w:space="0" w:color="auto"/>
        <w:left w:val="none" w:sz="0" w:space="0" w:color="auto"/>
        <w:bottom w:val="none" w:sz="0" w:space="0" w:color="auto"/>
        <w:right w:val="none" w:sz="0" w:space="0" w:color="auto"/>
      </w:divBdr>
    </w:div>
    <w:div w:id="981886359">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2881217">
      <w:bodyDiv w:val="1"/>
      <w:marLeft w:val="0"/>
      <w:marRight w:val="0"/>
      <w:marTop w:val="0"/>
      <w:marBottom w:val="0"/>
      <w:divBdr>
        <w:top w:val="none" w:sz="0" w:space="0" w:color="auto"/>
        <w:left w:val="none" w:sz="0" w:space="0" w:color="auto"/>
        <w:bottom w:val="none" w:sz="0" w:space="0" w:color="auto"/>
        <w:right w:val="none" w:sz="0" w:space="0" w:color="auto"/>
      </w:divBdr>
    </w:div>
    <w:div w:id="1067340339">
      <w:bodyDiv w:val="1"/>
      <w:marLeft w:val="0"/>
      <w:marRight w:val="0"/>
      <w:marTop w:val="0"/>
      <w:marBottom w:val="0"/>
      <w:divBdr>
        <w:top w:val="none" w:sz="0" w:space="0" w:color="auto"/>
        <w:left w:val="none" w:sz="0" w:space="0" w:color="auto"/>
        <w:bottom w:val="none" w:sz="0" w:space="0" w:color="auto"/>
        <w:right w:val="none" w:sz="0" w:space="0" w:color="auto"/>
      </w:divBdr>
    </w:div>
    <w:div w:id="1095202937">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574548">
      <w:bodyDiv w:val="1"/>
      <w:marLeft w:val="0"/>
      <w:marRight w:val="0"/>
      <w:marTop w:val="0"/>
      <w:marBottom w:val="0"/>
      <w:divBdr>
        <w:top w:val="none" w:sz="0" w:space="0" w:color="auto"/>
        <w:left w:val="none" w:sz="0" w:space="0" w:color="auto"/>
        <w:bottom w:val="none" w:sz="0" w:space="0" w:color="auto"/>
        <w:right w:val="none" w:sz="0" w:space="0" w:color="auto"/>
      </w:divBdr>
    </w:div>
    <w:div w:id="1137919642">
      <w:bodyDiv w:val="1"/>
      <w:marLeft w:val="0"/>
      <w:marRight w:val="0"/>
      <w:marTop w:val="0"/>
      <w:marBottom w:val="0"/>
      <w:divBdr>
        <w:top w:val="none" w:sz="0" w:space="0" w:color="auto"/>
        <w:left w:val="none" w:sz="0" w:space="0" w:color="auto"/>
        <w:bottom w:val="none" w:sz="0" w:space="0" w:color="auto"/>
        <w:right w:val="none" w:sz="0" w:space="0" w:color="auto"/>
      </w:divBdr>
    </w:div>
    <w:div w:id="1184977910">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275821176">
      <w:bodyDiv w:val="1"/>
      <w:marLeft w:val="0"/>
      <w:marRight w:val="0"/>
      <w:marTop w:val="0"/>
      <w:marBottom w:val="0"/>
      <w:divBdr>
        <w:top w:val="none" w:sz="0" w:space="0" w:color="auto"/>
        <w:left w:val="none" w:sz="0" w:space="0" w:color="auto"/>
        <w:bottom w:val="none" w:sz="0" w:space="0" w:color="auto"/>
        <w:right w:val="none" w:sz="0" w:space="0" w:color="auto"/>
      </w:divBdr>
      <w:divsChild>
        <w:div w:id="423649180">
          <w:marLeft w:val="0"/>
          <w:marRight w:val="0"/>
          <w:marTop w:val="0"/>
          <w:marBottom w:val="0"/>
          <w:divBdr>
            <w:top w:val="none" w:sz="0" w:space="0" w:color="auto"/>
            <w:left w:val="none" w:sz="0" w:space="0" w:color="auto"/>
            <w:bottom w:val="none" w:sz="0" w:space="0" w:color="auto"/>
            <w:right w:val="none" w:sz="0" w:space="0" w:color="auto"/>
          </w:divBdr>
          <w:divsChild>
            <w:div w:id="1929773113">
              <w:marLeft w:val="0"/>
              <w:marRight w:val="0"/>
              <w:marTop w:val="0"/>
              <w:marBottom w:val="0"/>
              <w:divBdr>
                <w:top w:val="none" w:sz="0" w:space="0" w:color="auto"/>
                <w:left w:val="none" w:sz="0" w:space="0" w:color="auto"/>
                <w:bottom w:val="none" w:sz="0" w:space="0" w:color="auto"/>
                <w:right w:val="none" w:sz="0" w:space="0" w:color="auto"/>
              </w:divBdr>
              <w:divsChild>
                <w:div w:id="1107307870">
                  <w:marLeft w:val="0"/>
                  <w:marRight w:val="0"/>
                  <w:marTop w:val="0"/>
                  <w:marBottom w:val="0"/>
                  <w:divBdr>
                    <w:top w:val="none" w:sz="0" w:space="0" w:color="auto"/>
                    <w:left w:val="none" w:sz="0" w:space="0" w:color="auto"/>
                    <w:bottom w:val="none" w:sz="0" w:space="0" w:color="auto"/>
                    <w:right w:val="none" w:sz="0" w:space="0" w:color="auto"/>
                  </w:divBdr>
                  <w:divsChild>
                    <w:div w:id="2126191096">
                      <w:marLeft w:val="0"/>
                      <w:marRight w:val="0"/>
                      <w:marTop w:val="0"/>
                      <w:marBottom w:val="0"/>
                      <w:divBdr>
                        <w:top w:val="none" w:sz="0" w:space="0" w:color="auto"/>
                        <w:left w:val="none" w:sz="0" w:space="0" w:color="auto"/>
                        <w:bottom w:val="none" w:sz="0" w:space="0" w:color="auto"/>
                        <w:right w:val="none" w:sz="0" w:space="0" w:color="auto"/>
                      </w:divBdr>
                      <w:divsChild>
                        <w:div w:id="826629790">
                          <w:marLeft w:val="0"/>
                          <w:marRight w:val="0"/>
                          <w:marTop w:val="0"/>
                          <w:marBottom w:val="0"/>
                          <w:divBdr>
                            <w:top w:val="none" w:sz="0" w:space="0" w:color="auto"/>
                            <w:left w:val="none" w:sz="0" w:space="0" w:color="auto"/>
                            <w:bottom w:val="none" w:sz="0" w:space="0" w:color="auto"/>
                            <w:right w:val="none" w:sz="0" w:space="0" w:color="auto"/>
                          </w:divBdr>
                          <w:divsChild>
                            <w:div w:id="1693729518">
                              <w:marLeft w:val="0"/>
                              <w:marRight w:val="0"/>
                              <w:marTop w:val="0"/>
                              <w:marBottom w:val="0"/>
                              <w:divBdr>
                                <w:top w:val="none" w:sz="0" w:space="0" w:color="auto"/>
                                <w:left w:val="none" w:sz="0" w:space="0" w:color="auto"/>
                                <w:bottom w:val="none" w:sz="0" w:space="0" w:color="auto"/>
                                <w:right w:val="none" w:sz="0" w:space="0" w:color="auto"/>
                              </w:divBdr>
                              <w:divsChild>
                                <w:div w:id="1996836428">
                                  <w:marLeft w:val="0"/>
                                  <w:marRight w:val="0"/>
                                  <w:marTop w:val="0"/>
                                  <w:marBottom w:val="0"/>
                                  <w:divBdr>
                                    <w:top w:val="none" w:sz="0" w:space="0" w:color="auto"/>
                                    <w:left w:val="none" w:sz="0" w:space="0" w:color="auto"/>
                                    <w:bottom w:val="none" w:sz="0" w:space="0" w:color="auto"/>
                                    <w:right w:val="none" w:sz="0" w:space="0" w:color="auto"/>
                                  </w:divBdr>
                                  <w:divsChild>
                                    <w:div w:id="2126148035">
                                      <w:marLeft w:val="0"/>
                                      <w:marRight w:val="0"/>
                                      <w:marTop w:val="0"/>
                                      <w:marBottom w:val="0"/>
                                      <w:divBdr>
                                        <w:top w:val="none" w:sz="0" w:space="0" w:color="auto"/>
                                        <w:left w:val="none" w:sz="0" w:space="0" w:color="auto"/>
                                        <w:bottom w:val="none" w:sz="0" w:space="0" w:color="auto"/>
                                        <w:right w:val="none" w:sz="0" w:space="0" w:color="auto"/>
                                      </w:divBdr>
                                      <w:divsChild>
                                        <w:div w:id="708645792">
                                          <w:marLeft w:val="0"/>
                                          <w:marRight w:val="0"/>
                                          <w:marTop w:val="0"/>
                                          <w:marBottom w:val="0"/>
                                          <w:divBdr>
                                            <w:top w:val="none" w:sz="0" w:space="0" w:color="auto"/>
                                            <w:left w:val="none" w:sz="0" w:space="0" w:color="auto"/>
                                            <w:bottom w:val="none" w:sz="0" w:space="0" w:color="auto"/>
                                            <w:right w:val="none" w:sz="0" w:space="0" w:color="auto"/>
                                          </w:divBdr>
                                          <w:divsChild>
                                            <w:div w:id="369109565">
                                              <w:marLeft w:val="0"/>
                                              <w:marRight w:val="0"/>
                                              <w:marTop w:val="0"/>
                                              <w:marBottom w:val="0"/>
                                              <w:divBdr>
                                                <w:top w:val="none" w:sz="0" w:space="0" w:color="auto"/>
                                                <w:left w:val="none" w:sz="0" w:space="0" w:color="auto"/>
                                                <w:bottom w:val="none" w:sz="0" w:space="0" w:color="auto"/>
                                                <w:right w:val="none" w:sz="0" w:space="0" w:color="auto"/>
                                              </w:divBdr>
                                              <w:divsChild>
                                                <w:div w:id="1909916859">
                                                  <w:marLeft w:val="0"/>
                                                  <w:marRight w:val="0"/>
                                                  <w:marTop w:val="0"/>
                                                  <w:marBottom w:val="0"/>
                                                  <w:divBdr>
                                                    <w:top w:val="none" w:sz="0" w:space="0" w:color="auto"/>
                                                    <w:left w:val="none" w:sz="0" w:space="0" w:color="auto"/>
                                                    <w:bottom w:val="none" w:sz="0" w:space="0" w:color="auto"/>
                                                    <w:right w:val="none" w:sz="0" w:space="0" w:color="auto"/>
                                                  </w:divBdr>
                                                  <w:divsChild>
                                                    <w:div w:id="2065256910">
                                                      <w:marLeft w:val="0"/>
                                                      <w:marRight w:val="0"/>
                                                      <w:marTop w:val="0"/>
                                                      <w:marBottom w:val="0"/>
                                                      <w:divBdr>
                                                        <w:top w:val="none" w:sz="0" w:space="0" w:color="auto"/>
                                                        <w:left w:val="none" w:sz="0" w:space="0" w:color="auto"/>
                                                        <w:bottom w:val="none" w:sz="0" w:space="0" w:color="auto"/>
                                                        <w:right w:val="none" w:sz="0" w:space="0" w:color="auto"/>
                                                      </w:divBdr>
                                                      <w:divsChild>
                                                        <w:div w:id="1090007717">
                                                          <w:marLeft w:val="0"/>
                                                          <w:marRight w:val="0"/>
                                                          <w:marTop w:val="0"/>
                                                          <w:marBottom w:val="0"/>
                                                          <w:divBdr>
                                                            <w:top w:val="none" w:sz="0" w:space="0" w:color="auto"/>
                                                            <w:left w:val="none" w:sz="0" w:space="0" w:color="auto"/>
                                                            <w:bottom w:val="none" w:sz="0" w:space="0" w:color="auto"/>
                                                            <w:right w:val="none" w:sz="0" w:space="0" w:color="auto"/>
                                                          </w:divBdr>
                                                          <w:divsChild>
                                                            <w:div w:id="1366635722">
                                                              <w:marLeft w:val="0"/>
                                                              <w:marRight w:val="0"/>
                                                              <w:marTop w:val="0"/>
                                                              <w:marBottom w:val="0"/>
                                                              <w:divBdr>
                                                                <w:top w:val="none" w:sz="0" w:space="0" w:color="auto"/>
                                                                <w:left w:val="none" w:sz="0" w:space="0" w:color="auto"/>
                                                                <w:bottom w:val="none" w:sz="0" w:space="0" w:color="auto"/>
                                                                <w:right w:val="none" w:sz="0" w:space="0" w:color="auto"/>
                                                              </w:divBdr>
                                                              <w:divsChild>
                                                                <w:div w:id="1297636707">
                                                                  <w:marLeft w:val="0"/>
                                                                  <w:marRight w:val="0"/>
                                                                  <w:marTop w:val="0"/>
                                                                  <w:marBottom w:val="0"/>
                                                                  <w:divBdr>
                                                                    <w:top w:val="none" w:sz="0" w:space="0" w:color="auto"/>
                                                                    <w:left w:val="none" w:sz="0" w:space="0" w:color="auto"/>
                                                                    <w:bottom w:val="none" w:sz="0" w:space="0" w:color="auto"/>
                                                                    <w:right w:val="none" w:sz="0" w:space="0" w:color="auto"/>
                                                                  </w:divBdr>
                                                                  <w:divsChild>
                                                                    <w:div w:id="1137071419">
                                                                      <w:marLeft w:val="0"/>
                                                                      <w:marRight w:val="0"/>
                                                                      <w:marTop w:val="0"/>
                                                                      <w:marBottom w:val="0"/>
                                                                      <w:divBdr>
                                                                        <w:top w:val="none" w:sz="0" w:space="0" w:color="auto"/>
                                                                        <w:left w:val="none" w:sz="0" w:space="0" w:color="auto"/>
                                                                        <w:bottom w:val="none" w:sz="0" w:space="0" w:color="auto"/>
                                                                        <w:right w:val="none" w:sz="0" w:space="0" w:color="auto"/>
                                                                      </w:divBdr>
                                                                      <w:divsChild>
                                                                        <w:div w:id="1819376961">
                                                                          <w:marLeft w:val="0"/>
                                                                          <w:marRight w:val="0"/>
                                                                          <w:marTop w:val="0"/>
                                                                          <w:marBottom w:val="0"/>
                                                                          <w:divBdr>
                                                                            <w:top w:val="none" w:sz="0" w:space="0" w:color="auto"/>
                                                                            <w:left w:val="none" w:sz="0" w:space="0" w:color="auto"/>
                                                                            <w:bottom w:val="none" w:sz="0" w:space="0" w:color="auto"/>
                                                                            <w:right w:val="none" w:sz="0" w:space="0" w:color="auto"/>
                                                                          </w:divBdr>
                                                                          <w:divsChild>
                                                                            <w:div w:id="172916367">
                                                                              <w:marLeft w:val="0"/>
                                                                              <w:marRight w:val="0"/>
                                                                              <w:marTop w:val="0"/>
                                                                              <w:marBottom w:val="0"/>
                                                                              <w:divBdr>
                                                                                <w:top w:val="none" w:sz="0" w:space="0" w:color="auto"/>
                                                                                <w:left w:val="none" w:sz="0" w:space="0" w:color="auto"/>
                                                                                <w:bottom w:val="none" w:sz="0" w:space="0" w:color="auto"/>
                                                                                <w:right w:val="none" w:sz="0" w:space="0" w:color="auto"/>
                                                                              </w:divBdr>
                                                                              <w:divsChild>
                                                                                <w:div w:id="416439966">
                                                                                  <w:marLeft w:val="0"/>
                                                                                  <w:marRight w:val="0"/>
                                                                                  <w:marTop w:val="0"/>
                                                                                  <w:marBottom w:val="0"/>
                                                                                  <w:divBdr>
                                                                                    <w:top w:val="none" w:sz="0" w:space="0" w:color="auto"/>
                                                                                    <w:left w:val="none" w:sz="0" w:space="0" w:color="auto"/>
                                                                                    <w:bottom w:val="none" w:sz="0" w:space="0" w:color="auto"/>
                                                                                    <w:right w:val="none" w:sz="0" w:space="0" w:color="auto"/>
                                                                                  </w:divBdr>
                                                                                  <w:divsChild>
                                                                                    <w:div w:id="640574281">
                                                                                      <w:marLeft w:val="0"/>
                                                                                      <w:marRight w:val="0"/>
                                                                                      <w:marTop w:val="0"/>
                                                                                      <w:marBottom w:val="0"/>
                                                                                      <w:divBdr>
                                                                                        <w:top w:val="none" w:sz="0" w:space="0" w:color="auto"/>
                                                                                        <w:left w:val="none" w:sz="0" w:space="0" w:color="auto"/>
                                                                                        <w:bottom w:val="none" w:sz="0" w:space="0" w:color="auto"/>
                                                                                        <w:right w:val="none" w:sz="0" w:space="0" w:color="auto"/>
                                                                                      </w:divBdr>
                                                                                      <w:divsChild>
                                                                                        <w:div w:id="833838981">
                                                                                          <w:marLeft w:val="0"/>
                                                                                          <w:marRight w:val="0"/>
                                                                                          <w:marTop w:val="0"/>
                                                                                          <w:marBottom w:val="0"/>
                                                                                          <w:divBdr>
                                                                                            <w:top w:val="none" w:sz="0" w:space="0" w:color="auto"/>
                                                                                            <w:left w:val="none" w:sz="0" w:space="0" w:color="auto"/>
                                                                                            <w:bottom w:val="none" w:sz="0" w:space="0" w:color="auto"/>
                                                                                            <w:right w:val="none" w:sz="0" w:space="0" w:color="auto"/>
                                                                                          </w:divBdr>
                                                                                          <w:divsChild>
                                                                                            <w:div w:id="2133787045">
                                                                                              <w:marLeft w:val="0"/>
                                                                                              <w:marRight w:val="0"/>
                                                                                              <w:marTop w:val="0"/>
                                                                                              <w:marBottom w:val="0"/>
                                                                                              <w:divBdr>
                                                                                                <w:top w:val="none" w:sz="0" w:space="0" w:color="auto"/>
                                                                                                <w:left w:val="none" w:sz="0" w:space="0" w:color="auto"/>
                                                                                                <w:bottom w:val="none" w:sz="0" w:space="0" w:color="auto"/>
                                                                                                <w:right w:val="none" w:sz="0" w:space="0" w:color="auto"/>
                                                                                              </w:divBdr>
                                                                                              <w:divsChild>
                                                                                                <w:div w:id="1189104864">
                                                                                                  <w:marLeft w:val="0"/>
                                                                                                  <w:marRight w:val="0"/>
                                                                                                  <w:marTop w:val="0"/>
                                                                                                  <w:marBottom w:val="0"/>
                                                                                                  <w:divBdr>
                                                                                                    <w:top w:val="none" w:sz="0" w:space="0" w:color="auto"/>
                                                                                                    <w:left w:val="none" w:sz="0" w:space="0" w:color="auto"/>
                                                                                                    <w:bottom w:val="none" w:sz="0" w:space="0" w:color="auto"/>
                                                                                                    <w:right w:val="none" w:sz="0" w:space="0" w:color="auto"/>
                                                                                                  </w:divBdr>
                                                                                                  <w:divsChild>
                                                                                                    <w:div w:id="1036391984">
                                                                                                      <w:marLeft w:val="0"/>
                                                                                                      <w:marRight w:val="0"/>
                                                                                                      <w:marTop w:val="0"/>
                                                                                                      <w:marBottom w:val="0"/>
                                                                                                      <w:divBdr>
                                                                                                        <w:top w:val="none" w:sz="0" w:space="0" w:color="auto"/>
                                                                                                        <w:left w:val="none" w:sz="0" w:space="0" w:color="auto"/>
                                                                                                        <w:bottom w:val="none" w:sz="0" w:space="0" w:color="auto"/>
                                                                                                        <w:right w:val="none" w:sz="0" w:space="0" w:color="auto"/>
                                                                                                      </w:divBdr>
                                                                                                      <w:divsChild>
                                                                                                        <w:div w:id="188648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13856">
                                                                                                  <w:marLeft w:val="0"/>
                                                                                                  <w:marRight w:val="0"/>
                                                                                                  <w:marTop w:val="0"/>
                                                                                                  <w:marBottom w:val="0"/>
                                                                                                  <w:divBdr>
                                                                                                    <w:top w:val="none" w:sz="0" w:space="0" w:color="auto"/>
                                                                                                    <w:left w:val="none" w:sz="0" w:space="0" w:color="auto"/>
                                                                                                    <w:bottom w:val="none" w:sz="0" w:space="0" w:color="auto"/>
                                                                                                    <w:right w:val="none" w:sz="0" w:space="0" w:color="auto"/>
                                                                                                  </w:divBdr>
                                                                                                  <w:divsChild>
                                                                                                    <w:div w:id="2051225433">
                                                                                                      <w:marLeft w:val="0"/>
                                                                                                      <w:marRight w:val="0"/>
                                                                                                      <w:marTop w:val="0"/>
                                                                                                      <w:marBottom w:val="0"/>
                                                                                                      <w:divBdr>
                                                                                                        <w:top w:val="none" w:sz="0" w:space="0" w:color="auto"/>
                                                                                                        <w:left w:val="none" w:sz="0" w:space="0" w:color="auto"/>
                                                                                                        <w:bottom w:val="none" w:sz="0" w:space="0" w:color="auto"/>
                                                                                                        <w:right w:val="none" w:sz="0" w:space="0" w:color="auto"/>
                                                                                                      </w:divBdr>
                                                                                                      <w:divsChild>
                                                                                                        <w:div w:id="2080518864">
                                                                                                          <w:marLeft w:val="0"/>
                                                                                                          <w:marRight w:val="0"/>
                                                                                                          <w:marTop w:val="0"/>
                                                                                                          <w:marBottom w:val="0"/>
                                                                                                          <w:divBdr>
                                                                                                            <w:top w:val="none" w:sz="0" w:space="0" w:color="auto"/>
                                                                                                            <w:left w:val="none" w:sz="0" w:space="0" w:color="auto"/>
                                                                                                            <w:bottom w:val="none" w:sz="0" w:space="0" w:color="auto"/>
                                                                                                            <w:right w:val="none" w:sz="0" w:space="0" w:color="auto"/>
                                                                                                          </w:divBdr>
                                                                                                          <w:divsChild>
                                                                                                            <w:div w:id="2084178965">
                                                                                                              <w:marLeft w:val="0"/>
                                                                                                              <w:marRight w:val="0"/>
                                                                                                              <w:marTop w:val="0"/>
                                                                                                              <w:marBottom w:val="0"/>
                                                                                                              <w:divBdr>
                                                                                                                <w:top w:val="none" w:sz="0" w:space="0" w:color="auto"/>
                                                                                                                <w:left w:val="none" w:sz="0" w:space="0" w:color="auto"/>
                                                                                                                <w:bottom w:val="none" w:sz="0" w:space="0" w:color="auto"/>
                                                                                                                <w:right w:val="none" w:sz="0" w:space="0" w:color="auto"/>
                                                                                                              </w:divBdr>
                                                                                                              <w:divsChild>
                                                                                                                <w:div w:id="1454132846">
                                                                                                                  <w:marLeft w:val="0"/>
                                                                                                                  <w:marRight w:val="0"/>
                                                                                                                  <w:marTop w:val="0"/>
                                                                                                                  <w:marBottom w:val="0"/>
                                                                                                                  <w:divBdr>
                                                                                                                    <w:top w:val="none" w:sz="0" w:space="0" w:color="auto"/>
                                                                                                                    <w:left w:val="none" w:sz="0" w:space="0" w:color="auto"/>
                                                                                                                    <w:bottom w:val="none" w:sz="0" w:space="0" w:color="auto"/>
                                                                                                                    <w:right w:val="none" w:sz="0" w:space="0" w:color="auto"/>
                                                                                                                  </w:divBdr>
                                                                                                                  <w:divsChild>
                                                                                                                    <w:div w:id="1294215113">
                                                                                                                      <w:marLeft w:val="0"/>
                                                                                                                      <w:marRight w:val="0"/>
                                                                                                                      <w:marTop w:val="0"/>
                                                                                                                      <w:marBottom w:val="0"/>
                                                                                                                      <w:divBdr>
                                                                                                                        <w:top w:val="none" w:sz="0" w:space="0" w:color="auto"/>
                                                                                                                        <w:left w:val="none" w:sz="0" w:space="0" w:color="auto"/>
                                                                                                                        <w:bottom w:val="none" w:sz="0" w:space="0" w:color="auto"/>
                                                                                                                        <w:right w:val="none" w:sz="0" w:space="0" w:color="auto"/>
                                                                                                                      </w:divBdr>
                                                                                                                      <w:divsChild>
                                                                                                                        <w:div w:id="1666126274">
                                                                                                                          <w:marLeft w:val="0"/>
                                                                                                                          <w:marRight w:val="0"/>
                                                                                                                          <w:marTop w:val="0"/>
                                                                                                                          <w:marBottom w:val="0"/>
                                                                                                                          <w:divBdr>
                                                                                                                            <w:top w:val="none" w:sz="0" w:space="0" w:color="auto"/>
                                                                                                                            <w:left w:val="none" w:sz="0" w:space="0" w:color="auto"/>
                                                                                                                            <w:bottom w:val="none" w:sz="0" w:space="0" w:color="auto"/>
                                                                                                                            <w:right w:val="none" w:sz="0" w:space="0" w:color="auto"/>
                                                                                                                          </w:divBdr>
                                                                                                                          <w:divsChild>
                                                                                                                            <w:div w:id="122397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5416104">
                                              <w:marLeft w:val="0"/>
                                              <w:marRight w:val="0"/>
                                              <w:marTop w:val="0"/>
                                              <w:marBottom w:val="0"/>
                                              <w:divBdr>
                                                <w:top w:val="none" w:sz="0" w:space="0" w:color="auto"/>
                                                <w:left w:val="none" w:sz="0" w:space="0" w:color="auto"/>
                                                <w:bottom w:val="none" w:sz="0" w:space="0" w:color="auto"/>
                                                <w:right w:val="none" w:sz="0" w:space="0" w:color="auto"/>
                                              </w:divBdr>
                                              <w:divsChild>
                                                <w:div w:id="213346556">
                                                  <w:marLeft w:val="0"/>
                                                  <w:marRight w:val="0"/>
                                                  <w:marTop w:val="0"/>
                                                  <w:marBottom w:val="0"/>
                                                  <w:divBdr>
                                                    <w:top w:val="none" w:sz="0" w:space="0" w:color="auto"/>
                                                    <w:left w:val="none" w:sz="0" w:space="0" w:color="auto"/>
                                                    <w:bottom w:val="none" w:sz="0" w:space="0" w:color="auto"/>
                                                    <w:right w:val="none" w:sz="0" w:space="0" w:color="auto"/>
                                                  </w:divBdr>
                                                  <w:divsChild>
                                                    <w:div w:id="1540777468">
                                                      <w:marLeft w:val="0"/>
                                                      <w:marRight w:val="0"/>
                                                      <w:marTop w:val="0"/>
                                                      <w:marBottom w:val="0"/>
                                                      <w:divBdr>
                                                        <w:top w:val="none" w:sz="0" w:space="0" w:color="auto"/>
                                                        <w:left w:val="none" w:sz="0" w:space="0" w:color="auto"/>
                                                        <w:bottom w:val="none" w:sz="0" w:space="0" w:color="auto"/>
                                                        <w:right w:val="none" w:sz="0" w:space="0" w:color="auto"/>
                                                      </w:divBdr>
                                                      <w:divsChild>
                                                        <w:div w:id="1519542838">
                                                          <w:marLeft w:val="0"/>
                                                          <w:marRight w:val="0"/>
                                                          <w:marTop w:val="0"/>
                                                          <w:marBottom w:val="0"/>
                                                          <w:divBdr>
                                                            <w:top w:val="none" w:sz="0" w:space="0" w:color="auto"/>
                                                            <w:left w:val="none" w:sz="0" w:space="0" w:color="auto"/>
                                                            <w:bottom w:val="none" w:sz="0" w:space="0" w:color="auto"/>
                                                            <w:right w:val="none" w:sz="0" w:space="0" w:color="auto"/>
                                                          </w:divBdr>
                                                          <w:divsChild>
                                                            <w:div w:id="1429305039">
                                                              <w:marLeft w:val="0"/>
                                                              <w:marRight w:val="0"/>
                                                              <w:marTop w:val="0"/>
                                                              <w:marBottom w:val="0"/>
                                                              <w:divBdr>
                                                                <w:top w:val="none" w:sz="0" w:space="0" w:color="auto"/>
                                                                <w:left w:val="none" w:sz="0" w:space="0" w:color="auto"/>
                                                                <w:bottom w:val="none" w:sz="0" w:space="0" w:color="auto"/>
                                                                <w:right w:val="none" w:sz="0" w:space="0" w:color="auto"/>
                                                              </w:divBdr>
                                                              <w:divsChild>
                                                                <w:div w:id="2143033321">
                                                                  <w:marLeft w:val="0"/>
                                                                  <w:marRight w:val="0"/>
                                                                  <w:marTop w:val="0"/>
                                                                  <w:marBottom w:val="0"/>
                                                                  <w:divBdr>
                                                                    <w:top w:val="none" w:sz="0" w:space="0" w:color="auto"/>
                                                                    <w:left w:val="none" w:sz="0" w:space="0" w:color="auto"/>
                                                                    <w:bottom w:val="none" w:sz="0" w:space="0" w:color="auto"/>
                                                                    <w:right w:val="none" w:sz="0" w:space="0" w:color="auto"/>
                                                                  </w:divBdr>
                                                                </w:div>
                                                                <w:div w:id="1520701597">
                                                                  <w:marLeft w:val="0"/>
                                                                  <w:marRight w:val="0"/>
                                                                  <w:marTop w:val="0"/>
                                                                  <w:marBottom w:val="0"/>
                                                                  <w:divBdr>
                                                                    <w:top w:val="none" w:sz="0" w:space="0" w:color="auto"/>
                                                                    <w:left w:val="none" w:sz="0" w:space="0" w:color="auto"/>
                                                                    <w:bottom w:val="none" w:sz="0" w:space="0" w:color="auto"/>
                                                                    <w:right w:val="none" w:sz="0" w:space="0" w:color="auto"/>
                                                                  </w:divBdr>
                                                                </w:div>
                                                              </w:divsChild>
                                                            </w:div>
                                                            <w:div w:id="1122842813">
                                                              <w:marLeft w:val="0"/>
                                                              <w:marRight w:val="0"/>
                                                              <w:marTop w:val="0"/>
                                                              <w:marBottom w:val="0"/>
                                                              <w:divBdr>
                                                                <w:top w:val="none" w:sz="0" w:space="0" w:color="auto"/>
                                                                <w:left w:val="none" w:sz="0" w:space="0" w:color="auto"/>
                                                                <w:bottom w:val="none" w:sz="0" w:space="0" w:color="auto"/>
                                                                <w:right w:val="none" w:sz="0" w:space="0" w:color="auto"/>
                                                              </w:divBdr>
                                                              <w:divsChild>
                                                                <w:div w:id="776633948">
                                                                  <w:marLeft w:val="0"/>
                                                                  <w:marRight w:val="0"/>
                                                                  <w:marTop w:val="0"/>
                                                                  <w:marBottom w:val="0"/>
                                                                  <w:divBdr>
                                                                    <w:top w:val="none" w:sz="0" w:space="0" w:color="auto"/>
                                                                    <w:left w:val="none" w:sz="0" w:space="0" w:color="auto"/>
                                                                    <w:bottom w:val="none" w:sz="0" w:space="0" w:color="auto"/>
                                                                    <w:right w:val="none" w:sz="0" w:space="0" w:color="auto"/>
                                                                  </w:divBdr>
                                                                  <w:divsChild>
                                                                    <w:div w:id="27787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48586">
                                                              <w:marLeft w:val="0"/>
                                                              <w:marRight w:val="0"/>
                                                              <w:marTop w:val="0"/>
                                                              <w:marBottom w:val="0"/>
                                                              <w:divBdr>
                                                                <w:top w:val="none" w:sz="0" w:space="0" w:color="auto"/>
                                                                <w:left w:val="none" w:sz="0" w:space="0" w:color="auto"/>
                                                                <w:bottom w:val="none" w:sz="0" w:space="0" w:color="auto"/>
                                                                <w:right w:val="none" w:sz="0" w:space="0" w:color="auto"/>
                                                              </w:divBdr>
                                                              <w:divsChild>
                                                                <w:div w:id="1830169209">
                                                                  <w:marLeft w:val="0"/>
                                                                  <w:marRight w:val="0"/>
                                                                  <w:marTop w:val="0"/>
                                                                  <w:marBottom w:val="0"/>
                                                                  <w:divBdr>
                                                                    <w:top w:val="none" w:sz="0" w:space="0" w:color="auto"/>
                                                                    <w:left w:val="none" w:sz="0" w:space="0" w:color="auto"/>
                                                                    <w:bottom w:val="none" w:sz="0" w:space="0" w:color="auto"/>
                                                                    <w:right w:val="none" w:sz="0" w:space="0" w:color="auto"/>
                                                                  </w:divBdr>
                                                                  <w:divsChild>
                                                                    <w:div w:id="1385713444">
                                                                      <w:marLeft w:val="0"/>
                                                                      <w:marRight w:val="0"/>
                                                                      <w:marTop w:val="0"/>
                                                                      <w:marBottom w:val="0"/>
                                                                      <w:divBdr>
                                                                        <w:top w:val="none" w:sz="0" w:space="0" w:color="auto"/>
                                                                        <w:left w:val="none" w:sz="0" w:space="0" w:color="auto"/>
                                                                        <w:bottom w:val="none" w:sz="0" w:space="0" w:color="auto"/>
                                                                        <w:right w:val="none" w:sz="0" w:space="0" w:color="auto"/>
                                                                      </w:divBdr>
                                                                    </w:div>
                                                                    <w:div w:id="1074277759">
                                                                      <w:marLeft w:val="0"/>
                                                                      <w:marRight w:val="0"/>
                                                                      <w:marTop w:val="0"/>
                                                                      <w:marBottom w:val="0"/>
                                                                      <w:divBdr>
                                                                        <w:top w:val="none" w:sz="0" w:space="0" w:color="auto"/>
                                                                        <w:left w:val="none" w:sz="0" w:space="0" w:color="auto"/>
                                                                        <w:bottom w:val="none" w:sz="0" w:space="0" w:color="auto"/>
                                                                        <w:right w:val="none" w:sz="0" w:space="0" w:color="auto"/>
                                                                      </w:divBdr>
                                                                    </w:div>
                                                                  </w:divsChild>
                                                                </w:div>
                                                                <w:div w:id="1682388544">
                                                                  <w:marLeft w:val="0"/>
                                                                  <w:marRight w:val="0"/>
                                                                  <w:marTop w:val="0"/>
                                                                  <w:marBottom w:val="0"/>
                                                                  <w:divBdr>
                                                                    <w:top w:val="none" w:sz="0" w:space="0" w:color="auto"/>
                                                                    <w:left w:val="none" w:sz="0" w:space="0" w:color="auto"/>
                                                                    <w:bottom w:val="none" w:sz="0" w:space="0" w:color="auto"/>
                                                                    <w:right w:val="none" w:sz="0" w:space="0" w:color="auto"/>
                                                                  </w:divBdr>
                                                                  <w:divsChild>
                                                                    <w:div w:id="1826311129">
                                                                      <w:marLeft w:val="0"/>
                                                                      <w:marRight w:val="0"/>
                                                                      <w:marTop w:val="0"/>
                                                                      <w:marBottom w:val="0"/>
                                                                      <w:divBdr>
                                                                        <w:top w:val="none" w:sz="0" w:space="0" w:color="auto"/>
                                                                        <w:left w:val="none" w:sz="0" w:space="0" w:color="auto"/>
                                                                        <w:bottom w:val="none" w:sz="0" w:space="0" w:color="auto"/>
                                                                        <w:right w:val="none" w:sz="0" w:space="0" w:color="auto"/>
                                                                      </w:divBdr>
                                                                    </w:div>
                                                                    <w:div w:id="1899239363">
                                                                      <w:marLeft w:val="0"/>
                                                                      <w:marRight w:val="0"/>
                                                                      <w:marTop w:val="0"/>
                                                                      <w:marBottom w:val="0"/>
                                                                      <w:divBdr>
                                                                        <w:top w:val="none" w:sz="0" w:space="0" w:color="auto"/>
                                                                        <w:left w:val="none" w:sz="0" w:space="0" w:color="auto"/>
                                                                        <w:bottom w:val="none" w:sz="0" w:space="0" w:color="auto"/>
                                                                        <w:right w:val="none" w:sz="0" w:space="0" w:color="auto"/>
                                                                      </w:divBdr>
                                                                    </w:div>
                                                                    <w:div w:id="489559143">
                                                                      <w:marLeft w:val="0"/>
                                                                      <w:marRight w:val="0"/>
                                                                      <w:marTop w:val="0"/>
                                                                      <w:marBottom w:val="0"/>
                                                                      <w:divBdr>
                                                                        <w:top w:val="none" w:sz="0" w:space="0" w:color="auto"/>
                                                                        <w:left w:val="none" w:sz="0" w:space="0" w:color="auto"/>
                                                                        <w:bottom w:val="none" w:sz="0" w:space="0" w:color="auto"/>
                                                                        <w:right w:val="none" w:sz="0" w:space="0" w:color="auto"/>
                                                                      </w:divBdr>
                                                                    </w:div>
                                                                    <w:div w:id="1156802396">
                                                                      <w:marLeft w:val="0"/>
                                                                      <w:marRight w:val="0"/>
                                                                      <w:marTop w:val="0"/>
                                                                      <w:marBottom w:val="0"/>
                                                                      <w:divBdr>
                                                                        <w:top w:val="none" w:sz="0" w:space="0" w:color="auto"/>
                                                                        <w:left w:val="none" w:sz="0" w:space="0" w:color="auto"/>
                                                                        <w:bottom w:val="none" w:sz="0" w:space="0" w:color="auto"/>
                                                                        <w:right w:val="none" w:sz="0" w:space="0" w:color="auto"/>
                                                                      </w:divBdr>
                                                                    </w:div>
                                                                  </w:divsChild>
                                                                </w:div>
                                                                <w:div w:id="2100327571">
                                                                  <w:marLeft w:val="0"/>
                                                                  <w:marRight w:val="0"/>
                                                                  <w:marTop w:val="0"/>
                                                                  <w:marBottom w:val="0"/>
                                                                  <w:divBdr>
                                                                    <w:top w:val="none" w:sz="0" w:space="0" w:color="auto"/>
                                                                    <w:left w:val="none" w:sz="0" w:space="0" w:color="auto"/>
                                                                    <w:bottom w:val="none" w:sz="0" w:space="0" w:color="auto"/>
                                                                    <w:right w:val="none" w:sz="0" w:space="0" w:color="auto"/>
                                                                  </w:divBdr>
                                                                  <w:divsChild>
                                                                    <w:div w:id="1262765551">
                                                                      <w:marLeft w:val="0"/>
                                                                      <w:marRight w:val="0"/>
                                                                      <w:marTop w:val="0"/>
                                                                      <w:marBottom w:val="0"/>
                                                                      <w:divBdr>
                                                                        <w:top w:val="none" w:sz="0" w:space="0" w:color="auto"/>
                                                                        <w:left w:val="none" w:sz="0" w:space="0" w:color="auto"/>
                                                                        <w:bottom w:val="none" w:sz="0" w:space="0" w:color="auto"/>
                                                                        <w:right w:val="none" w:sz="0" w:space="0" w:color="auto"/>
                                                                      </w:divBdr>
                                                                    </w:div>
                                                                  </w:divsChild>
                                                                </w:div>
                                                                <w:div w:id="2120567804">
                                                                  <w:marLeft w:val="0"/>
                                                                  <w:marRight w:val="0"/>
                                                                  <w:marTop w:val="0"/>
                                                                  <w:marBottom w:val="0"/>
                                                                  <w:divBdr>
                                                                    <w:top w:val="none" w:sz="0" w:space="0" w:color="auto"/>
                                                                    <w:left w:val="none" w:sz="0" w:space="0" w:color="auto"/>
                                                                    <w:bottom w:val="none" w:sz="0" w:space="0" w:color="auto"/>
                                                                    <w:right w:val="none" w:sz="0" w:space="0" w:color="auto"/>
                                                                  </w:divBdr>
                                                                  <w:divsChild>
                                                                    <w:div w:id="1629164151">
                                                                      <w:marLeft w:val="0"/>
                                                                      <w:marRight w:val="0"/>
                                                                      <w:marTop w:val="0"/>
                                                                      <w:marBottom w:val="0"/>
                                                                      <w:divBdr>
                                                                        <w:top w:val="none" w:sz="0" w:space="0" w:color="auto"/>
                                                                        <w:left w:val="none" w:sz="0" w:space="0" w:color="auto"/>
                                                                        <w:bottom w:val="none" w:sz="0" w:space="0" w:color="auto"/>
                                                                        <w:right w:val="none" w:sz="0" w:space="0" w:color="auto"/>
                                                                      </w:divBdr>
                                                                    </w:div>
                                                                    <w:div w:id="1762068385">
                                                                      <w:marLeft w:val="0"/>
                                                                      <w:marRight w:val="0"/>
                                                                      <w:marTop w:val="0"/>
                                                                      <w:marBottom w:val="0"/>
                                                                      <w:divBdr>
                                                                        <w:top w:val="none" w:sz="0" w:space="0" w:color="auto"/>
                                                                        <w:left w:val="none" w:sz="0" w:space="0" w:color="auto"/>
                                                                        <w:bottom w:val="none" w:sz="0" w:space="0" w:color="auto"/>
                                                                        <w:right w:val="none" w:sz="0" w:space="0" w:color="auto"/>
                                                                      </w:divBdr>
                                                                    </w:div>
                                                                    <w:div w:id="735008307">
                                                                      <w:marLeft w:val="0"/>
                                                                      <w:marRight w:val="0"/>
                                                                      <w:marTop w:val="0"/>
                                                                      <w:marBottom w:val="0"/>
                                                                      <w:divBdr>
                                                                        <w:top w:val="none" w:sz="0" w:space="0" w:color="auto"/>
                                                                        <w:left w:val="none" w:sz="0" w:space="0" w:color="auto"/>
                                                                        <w:bottom w:val="none" w:sz="0" w:space="0" w:color="auto"/>
                                                                        <w:right w:val="none" w:sz="0" w:space="0" w:color="auto"/>
                                                                      </w:divBdr>
                                                                    </w:div>
                                                                    <w:div w:id="2069061695">
                                                                      <w:marLeft w:val="0"/>
                                                                      <w:marRight w:val="0"/>
                                                                      <w:marTop w:val="0"/>
                                                                      <w:marBottom w:val="0"/>
                                                                      <w:divBdr>
                                                                        <w:top w:val="none" w:sz="0" w:space="0" w:color="auto"/>
                                                                        <w:left w:val="none" w:sz="0" w:space="0" w:color="auto"/>
                                                                        <w:bottom w:val="none" w:sz="0" w:space="0" w:color="auto"/>
                                                                        <w:right w:val="none" w:sz="0" w:space="0" w:color="auto"/>
                                                                      </w:divBdr>
                                                                    </w:div>
                                                                    <w:div w:id="1762949568">
                                                                      <w:marLeft w:val="0"/>
                                                                      <w:marRight w:val="0"/>
                                                                      <w:marTop w:val="0"/>
                                                                      <w:marBottom w:val="0"/>
                                                                      <w:divBdr>
                                                                        <w:top w:val="none" w:sz="0" w:space="0" w:color="auto"/>
                                                                        <w:left w:val="none" w:sz="0" w:space="0" w:color="auto"/>
                                                                        <w:bottom w:val="none" w:sz="0" w:space="0" w:color="auto"/>
                                                                        <w:right w:val="none" w:sz="0" w:space="0" w:color="auto"/>
                                                                      </w:divBdr>
                                                                    </w:div>
                                                                    <w:div w:id="1543982799">
                                                                      <w:marLeft w:val="0"/>
                                                                      <w:marRight w:val="0"/>
                                                                      <w:marTop w:val="0"/>
                                                                      <w:marBottom w:val="0"/>
                                                                      <w:divBdr>
                                                                        <w:top w:val="none" w:sz="0" w:space="0" w:color="auto"/>
                                                                        <w:left w:val="none" w:sz="0" w:space="0" w:color="auto"/>
                                                                        <w:bottom w:val="none" w:sz="0" w:space="0" w:color="auto"/>
                                                                        <w:right w:val="none" w:sz="0" w:space="0" w:color="auto"/>
                                                                      </w:divBdr>
                                                                    </w:div>
                                                                  </w:divsChild>
                                                                </w:div>
                                                                <w:div w:id="395207949">
                                                                  <w:marLeft w:val="0"/>
                                                                  <w:marRight w:val="0"/>
                                                                  <w:marTop w:val="0"/>
                                                                  <w:marBottom w:val="0"/>
                                                                  <w:divBdr>
                                                                    <w:top w:val="none" w:sz="0" w:space="0" w:color="auto"/>
                                                                    <w:left w:val="none" w:sz="0" w:space="0" w:color="auto"/>
                                                                    <w:bottom w:val="none" w:sz="0" w:space="0" w:color="auto"/>
                                                                    <w:right w:val="none" w:sz="0" w:space="0" w:color="auto"/>
                                                                  </w:divBdr>
                                                                  <w:divsChild>
                                                                    <w:div w:id="681444019">
                                                                      <w:marLeft w:val="0"/>
                                                                      <w:marRight w:val="0"/>
                                                                      <w:marTop w:val="0"/>
                                                                      <w:marBottom w:val="0"/>
                                                                      <w:divBdr>
                                                                        <w:top w:val="none" w:sz="0" w:space="0" w:color="auto"/>
                                                                        <w:left w:val="none" w:sz="0" w:space="0" w:color="auto"/>
                                                                        <w:bottom w:val="none" w:sz="0" w:space="0" w:color="auto"/>
                                                                        <w:right w:val="none" w:sz="0" w:space="0" w:color="auto"/>
                                                                      </w:divBdr>
                                                                    </w:div>
                                                                  </w:divsChild>
                                                                </w:div>
                                                                <w:div w:id="1280256088">
                                                                  <w:marLeft w:val="0"/>
                                                                  <w:marRight w:val="0"/>
                                                                  <w:marTop w:val="0"/>
                                                                  <w:marBottom w:val="0"/>
                                                                  <w:divBdr>
                                                                    <w:top w:val="none" w:sz="0" w:space="0" w:color="auto"/>
                                                                    <w:left w:val="none" w:sz="0" w:space="0" w:color="auto"/>
                                                                    <w:bottom w:val="none" w:sz="0" w:space="0" w:color="auto"/>
                                                                    <w:right w:val="none" w:sz="0" w:space="0" w:color="auto"/>
                                                                  </w:divBdr>
                                                                  <w:divsChild>
                                                                    <w:div w:id="924269918">
                                                                      <w:marLeft w:val="0"/>
                                                                      <w:marRight w:val="0"/>
                                                                      <w:marTop w:val="0"/>
                                                                      <w:marBottom w:val="0"/>
                                                                      <w:divBdr>
                                                                        <w:top w:val="none" w:sz="0" w:space="0" w:color="auto"/>
                                                                        <w:left w:val="none" w:sz="0" w:space="0" w:color="auto"/>
                                                                        <w:bottom w:val="none" w:sz="0" w:space="0" w:color="auto"/>
                                                                        <w:right w:val="none" w:sz="0" w:space="0" w:color="auto"/>
                                                                      </w:divBdr>
                                                                    </w:div>
                                                                  </w:divsChild>
                                                                </w:div>
                                                                <w:div w:id="1509130169">
                                                                  <w:marLeft w:val="0"/>
                                                                  <w:marRight w:val="0"/>
                                                                  <w:marTop w:val="0"/>
                                                                  <w:marBottom w:val="0"/>
                                                                  <w:divBdr>
                                                                    <w:top w:val="none" w:sz="0" w:space="0" w:color="auto"/>
                                                                    <w:left w:val="none" w:sz="0" w:space="0" w:color="auto"/>
                                                                    <w:bottom w:val="none" w:sz="0" w:space="0" w:color="auto"/>
                                                                    <w:right w:val="none" w:sz="0" w:space="0" w:color="auto"/>
                                                                  </w:divBdr>
                                                                </w:div>
                                                                <w:div w:id="42585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0455967">
                                  <w:marLeft w:val="0"/>
                                  <w:marRight w:val="0"/>
                                  <w:marTop w:val="0"/>
                                  <w:marBottom w:val="0"/>
                                  <w:divBdr>
                                    <w:top w:val="none" w:sz="0" w:space="0" w:color="auto"/>
                                    <w:left w:val="none" w:sz="0" w:space="0" w:color="auto"/>
                                    <w:bottom w:val="none" w:sz="0" w:space="0" w:color="auto"/>
                                    <w:right w:val="none" w:sz="0" w:space="0" w:color="auto"/>
                                  </w:divBdr>
                                  <w:divsChild>
                                    <w:div w:id="923076164">
                                      <w:marLeft w:val="0"/>
                                      <w:marRight w:val="0"/>
                                      <w:marTop w:val="0"/>
                                      <w:marBottom w:val="0"/>
                                      <w:divBdr>
                                        <w:top w:val="none" w:sz="0" w:space="0" w:color="auto"/>
                                        <w:left w:val="none" w:sz="0" w:space="0" w:color="auto"/>
                                        <w:bottom w:val="none" w:sz="0" w:space="0" w:color="auto"/>
                                        <w:right w:val="none" w:sz="0" w:space="0" w:color="auto"/>
                                      </w:divBdr>
                                      <w:divsChild>
                                        <w:div w:id="162040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7865955">
          <w:marLeft w:val="0"/>
          <w:marRight w:val="0"/>
          <w:marTop w:val="0"/>
          <w:marBottom w:val="0"/>
          <w:divBdr>
            <w:top w:val="none" w:sz="0" w:space="0" w:color="auto"/>
            <w:left w:val="none" w:sz="0" w:space="0" w:color="auto"/>
            <w:bottom w:val="none" w:sz="0" w:space="0" w:color="auto"/>
            <w:right w:val="none" w:sz="0" w:space="0" w:color="auto"/>
          </w:divBdr>
          <w:divsChild>
            <w:div w:id="314379160">
              <w:marLeft w:val="0"/>
              <w:marRight w:val="0"/>
              <w:marTop w:val="0"/>
              <w:marBottom w:val="0"/>
              <w:divBdr>
                <w:top w:val="none" w:sz="0" w:space="0" w:color="auto"/>
                <w:left w:val="none" w:sz="0" w:space="0" w:color="auto"/>
                <w:bottom w:val="none" w:sz="0" w:space="0" w:color="auto"/>
                <w:right w:val="none" w:sz="0" w:space="0" w:color="auto"/>
              </w:divBdr>
              <w:divsChild>
                <w:div w:id="792866272">
                  <w:marLeft w:val="0"/>
                  <w:marRight w:val="0"/>
                  <w:marTop w:val="0"/>
                  <w:marBottom w:val="0"/>
                  <w:divBdr>
                    <w:top w:val="none" w:sz="0" w:space="0" w:color="auto"/>
                    <w:left w:val="none" w:sz="0" w:space="0" w:color="auto"/>
                    <w:bottom w:val="none" w:sz="0" w:space="0" w:color="auto"/>
                    <w:right w:val="none" w:sz="0" w:space="0" w:color="auto"/>
                  </w:divBdr>
                  <w:divsChild>
                    <w:div w:id="1909655283">
                      <w:marLeft w:val="0"/>
                      <w:marRight w:val="0"/>
                      <w:marTop w:val="0"/>
                      <w:marBottom w:val="0"/>
                      <w:divBdr>
                        <w:top w:val="none" w:sz="0" w:space="0" w:color="auto"/>
                        <w:left w:val="none" w:sz="0" w:space="0" w:color="auto"/>
                        <w:bottom w:val="none" w:sz="0" w:space="0" w:color="auto"/>
                        <w:right w:val="none" w:sz="0" w:space="0" w:color="auto"/>
                      </w:divBdr>
                      <w:divsChild>
                        <w:div w:id="1707757707">
                          <w:marLeft w:val="0"/>
                          <w:marRight w:val="0"/>
                          <w:marTop w:val="0"/>
                          <w:marBottom w:val="0"/>
                          <w:divBdr>
                            <w:top w:val="none" w:sz="0" w:space="0" w:color="auto"/>
                            <w:left w:val="none" w:sz="0" w:space="0" w:color="auto"/>
                            <w:bottom w:val="none" w:sz="0" w:space="0" w:color="auto"/>
                            <w:right w:val="none" w:sz="0" w:space="0" w:color="auto"/>
                          </w:divBdr>
                          <w:divsChild>
                            <w:div w:id="2121874622">
                              <w:marLeft w:val="0"/>
                              <w:marRight w:val="0"/>
                              <w:marTop w:val="0"/>
                              <w:marBottom w:val="0"/>
                              <w:divBdr>
                                <w:top w:val="none" w:sz="0" w:space="0" w:color="auto"/>
                                <w:left w:val="none" w:sz="0" w:space="0" w:color="auto"/>
                                <w:bottom w:val="none" w:sz="0" w:space="0" w:color="auto"/>
                                <w:right w:val="none" w:sz="0" w:space="0" w:color="auto"/>
                              </w:divBdr>
                              <w:divsChild>
                                <w:div w:id="1874229743">
                                  <w:marLeft w:val="0"/>
                                  <w:marRight w:val="0"/>
                                  <w:marTop w:val="0"/>
                                  <w:marBottom w:val="0"/>
                                  <w:divBdr>
                                    <w:top w:val="none" w:sz="0" w:space="0" w:color="auto"/>
                                    <w:left w:val="none" w:sz="0" w:space="0" w:color="auto"/>
                                    <w:bottom w:val="none" w:sz="0" w:space="0" w:color="auto"/>
                                    <w:right w:val="none" w:sz="0" w:space="0" w:color="auto"/>
                                  </w:divBdr>
                                  <w:divsChild>
                                    <w:div w:id="370694547">
                                      <w:marLeft w:val="0"/>
                                      <w:marRight w:val="0"/>
                                      <w:marTop w:val="0"/>
                                      <w:marBottom w:val="0"/>
                                      <w:divBdr>
                                        <w:top w:val="none" w:sz="0" w:space="0" w:color="auto"/>
                                        <w:left w:val="none" w:sz="0" w:space="0" w:color="auto"/>
                                        <w:bottom w:val="none" w:sz="0" w:space="0" w:color="auto"/>
                                        <w:right w:val="none" w:sz="0" w:space="0" w:color="auto"/>
                                      </w:divBdr>
                                      <w:divsChild>
                                        <w:div w:id="1438059007">
                                          <w:marLeft w:val="0"/>
                                          <w:marRight w:val="0"/>
                                          <w:marTop w:val="0"/>
                                          <w:marBottom w:val="0"/>
                                          <w:divBdr>
                                            <w:top w:val="none" w:sz="0" w:space="0" w:color="auto"/>
                                            <w:left w:val="none" w:sz="0" w:space="0" w:color="auto"/>
                                            <w:bottom w:val="none" w:sz="0" w:space="0" w:color="auto"/>
                                            <w:right w:val="none" w:sz="0" w:space="0" w:color="auto"/>
                                          </w:divBdr>
                                          <w:divsChild>
                                            <w:div w:id="79102336">
                                              <w:marLeft w:val="0"/>
                                              <w:marRight w:val="0"/>
                                              <w:marTop w:val="0"/>
                                              <w:marBottom w:val="0"/>
                                              <w:divBdr>
                                                <w:top w:val="none" w:sz="0" w:space="0" w:color="auto"/>
                                                <w:left w:val="none" w:sz="0" w:space="0" w:color="auto"/>
                                                <w:bottom w:val="none" w:sz="0" w:space="0" w:color="auto"/>
                                                <w:right w:val="none" w:sz="0" w:space="0" w:color="auto"/>
                                              </w:divBdr>
                                            </w:div>
                                            <w:div w:id="908541389">
                                              <w:marLeft w:val="0"/>
                                              <w:marRight w:val="0"/>
                                              <w:marTop w:val="0"/>
                                              <w:marBottom w:val="0"/>
                                              <w:divBdr>
                                                <w:top w:val="none" w:sz="0" w:space="0" w:color="auto"/>
                                                <w:left w:val="none" w:sz="0" w:space="0" w:color="auto"/>
                                                <w:bottom w:val="none" w:sz="0" w:space="0" w:color="auto"/>
                                                <w:right w:val="none" w:sz="0" w:space="0" w:color="auto"/>
                                              </w:divBdr>
                                              <w:divsChild>
                                                <w:div w:id="452947051">
                                                  <w:marLeft w:val="0"/>
                                                  <w:marRight w:val="0"/>
                                                  <w:marTop w:val="0"/>
                                                  <w:marBottom w:val="0"/>
                                                  <w:divBdr>
                                                    <w:top w:val="none" w:sz="0" w:space="0" w:color="auto"/>
                                                    <w:left w:val="none" w:sz="0" w:space="0" w:color="auto"/>
                                                    <w:bottom w:val="none" w:sz="0" w:space="0" w:color="auto"/>
                                                    <w:right w:val="none" w:sz="0" w:space="0" w:color="auto"/>
                                                  </w:divBdr>
                                                </w:div>
                                                <w:div w:id="532108562">
                                                  <w:marLeft w:val="0"/>
                                                  <w:marRight w:val="0"/>
                                                  <w:marTop w:val="0"/>
                                                  <w:marBottom w:val="0"/>
                                                  <w:divBdr>
                                                    <w:top w:val="none" w:sz="0" w:space="0" w:color="auto"/>
                                                    <w:left w:val="none" w:sz="0" w:space="0" w:color="auto"/>
                                                    <w:bottom w:val="none" w:sz="0" w:space="0" w:color="auto"/>
                                                    <w:right w:val="none" w:sz="0" w:space="0" w:color="auto"/>
                                                  </w:divBdr>
                                                  <w:divsChild>
                                                    <w:div w:id="1705445943">
                                                      <w:marLeft w:val="0"/>
                                                      <w:marRight w:val="0"/>
                                                      <w:marTop w:val="0"/>
                                                      <w:marBottom w:val="0"/>
                                                      <w:divBdr>
                                                        <w:top w:val="none" w:sz="0" w:space="0" w:color="auto"/>
                                                        <w:left w:val="none" w:sz="0" w:space="0" w:color="auto"/>
                                                        <w:bottom w:val="none" w:sz="0" w:space="0" w:color="auto"/>
                                                        <w:right w:val="none" w:sz="0" w:space="0" w:color="auto"/>
                                                      </w:divBdr>
                                                    </w:div>
                                                    <w:div w:id="2076007086">
                                                      <w:marLeft w:val="0"/>
                                                      <w:marRight w:val="0"/>
                                                      <w:marTop w:val="0"/>
                                                      <w:marBottom w:val="0"/>
                                                      <w:divBdr>
                                                        <w:top w:val="none" w:sz="0" w:space="0" w:color="auto"/>
                                                        <w:left w:val="none" w:sz="0" w:space="0" w:color="auto"/>
                                                        <w:bottom w:val="none" w:sz="0" w:space="0" w:color="auto"/>
                                                        <w:right w:val="none" w:sz="0" w:space="0" w:color="auto"/>
                                                      </w:divBdr>
                                                    </w:div>
                                                    <w:div w:id="180461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167821">
                                              <w:marLeft w:val="0"/>
                                              <w:marRight w:val="0"/>
                                              <w:marTop w:val="0"/>
                                              <w:marBottom w:val="0"/>
                                              <w:divBdr>
                                                <w:top w:val="none" w:sz="0" w:space="0" w:color="auto"/>
                                                <w:left w:val="none" w:sz="0" w:space="0" w:color="auto"/>
                                                <w:bottom w:val="none" w:sz="0" w:space="0" w:color="auto"/>
                                                <w:right w:val="none" w:sz="0" w:space="0" w:color="auto"/>
                                              </w:divBdr>
                                              <w:divsChild>
                                                <w:div w:id="1979799762">
                                                  <w:marLeft w:val="0"/>
                                                  <w:marRight w:val="0"/>
                                                  <w:marTop w:val="0"/>
                                                  <w:marBottom w:val="0"/>
                                                  <w:divBdr>
                                                    <w:top w:val="none" w:sz="0" w:space="0" w:color="auto"/>
                                                    <w:left w:val="none" w:sz="0" w:space="0" w:color="auto"/>
                                                    <w:bottom w:val="none" w:sz="0" w:space="0" w:color="auto"/>
                                                    <w:right w:val="none" w:sz="0" w:space="0" w:color="auto"/>
                                                  </w:divBdr>
                                                </w:div>
                                                <w:div w:id="928662782">
                                                  <w:marLeft w:val="0"/>
                                                  <w:marRight w:val="0"/>
                                                  <w:marTop w:val="0"/>
                                                  <w:marBottom w:val="0"/>
                                                  <w:divBdr>
                                                    <w:top w:val="none" w:sz="0" w:space="0" w:color="auto"/>
                                                    <w:left w:val="none" w:sz="0" w:space="0" w:color="auto"/>
                                                    <w:bottom w:val="none" w:sz="0" w:space="0" w:color="auto"/>
                                                    <w:right w:val="none" w:sz="0" w:space="0" w:color="auto"/>
                                                  </w:divBdr>
                                                  <w:divsChild>
                                                    <w:div w:id="329413775">
                                                      <w:marLeft w:val="0"/>
                                                      <w:marRight w:val="0"/>
                                                      <w:marTop w:val="0"/>
                                                      <w:marBottom w:val="0"/>
                                                      <w:divBdr>
                                                        <w:top w:val="none" w:sz="0" w:space="0" w:color="auto"/>
                                                        <w:left w:val="none" w:sz="0" w:space="0" w:color="auto"/>
                                                        <w:bottom w:val="none" w:sz="0" w:space="0" w:color="auto"/>
                                                        <w:right w:val="none" w:sz="0" w:space="0" w:color="auto"/>
                                                      </w:divBdr>
                                                    </w:div>
                                                    <w:div w:id="987052708">
                                                      <w:marLeft w:val="0"/>
                                                      <w:marRight w:val="0"/>
                                                      <w:marTop w:val="0"/>
                                                      <w:marBottom w:val="0"/>
                                                      <w:divBdr>
                                                        <w:top w:val="none" w:sz="0" w:space="0" w:color="auto"/>
                                                        <w:left w:val="none" w:sz="0" w:space="0" w:color="auto"/>
                                                        <w:bottom w:val="none" w:sz="0" w:space="0" w:color="auto"/>
                                                        <w:right w:val="none" w:sz="0" w:space="0" w:color="auto"/>
                                                      </w:divBdr>
                                                    </w:div>
                                                    <w:div w:id="113221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52271">
                                              <w:marLeft w:val="0"/>
                                              <w:marRight w:val="0"/>
                                              <w:marTop w:val="0"/>
                                              <w:marBottom w:val="0"/>
                                              <w:divBdr>
                                                <w:top w:val="none" w:sz="0" w:space="0" w:color="auto"/>
                                                <w:left w:val="none" w:sz="0" w:space="0" w:color="auto"/>
                                                <w:bottom w:val="none" w:sz="0" w:space="0" w:color="auto"/>
                                                <w:right w:val="none" w:sz="0" w:space="0" w:color="auto"/>
                                              </w:divBdr>
                                              <w:divsChild>
                                                <w:div w:id="1654674412">
                                                  <w:marLeft w:val="0"/>
                                                  <w:marRight w:val="0"/>
                                                  <w:marTop w:val="0"/>
                                                  <w:marBottom w:val="0"/>
                                                  <w:divBdr>
                                                    <w:top w:val="none" w:sz="0" w:space="0" w:color="auto"/>
                                                    <w:left w:val="none" w:sz="0" w:space="0" w:color="auto"/>
                                                    <w:bottom w:val="none" w:sz="0" w:space="0" w:color="auto"/>
                                                    <w:right w:val="none" w:sz="0" w:space="0" w:color="auto"/>
                                                  </w:divBdr>
                                                </w:div>
                                                <w:div w:id="896207774">
                                                  <w:marLeft w:val="0"/>
                                                  <w:marRight w:val="0"/>
                                                  <w:marTop w:val="0"/>
                                                  <w:marBottom w:val="0"/>
                                                  <w:divBdr>
                                                    <w:top w:val="none" w:sz="0" w:space="0" w:color="auto"/>
                                                    <w:left w:val="none" w:sz="0" w:space="0" w:color="auto"/>
                                                    <w:bottom w:val="none" w:sz="0" w:space="0" w:color="auto"/>
                                                    <w:right w:val="none" w:sz="0" w:space="0" w:color="auto"/>
                                                  </w:divBdr>
                                                  <w:divsChild>
                                                    <w:div w:id="787744707">
                                                      <w:marLeft w:val="0"/>
                                                      <w:marRight w:val="0"/>
                                                      <w:marTop w:val="0"/>
                                                      <w:marBottom w:val="0"/>
                                                      <w:divBdr>
                                                        <w:top w:val="none" w:sz="0" w:space="0" w:color="auto"/>
                                                        <w:left w:val="none" w:sz="0" w:space="0" w:color="auto"/>
                                                        <w:bottom w:val="none" w:sz="0" w:space="0" w:color="auto"/>
                                                        <w:right w:val="none" w:sz="0" w:space="0" w:color="auto"/>
                                                      </w:divBdr>
                                                    </w:div>
                                                    <w:div w:id="1582448171">
                                                      <w:marLeft w:val="0"/>
                                                      <w:marRight w:val="0"/>
                                                      <w:marTop w:val="0"/>
                                                      <w:marBottom w:val="0"/>
                                                      <w:divBdr>
                                                        <w:top w:val="none" w:sz="0" w:space="0" w:color="auto"/>
                                                        <w:left w:val="none" w:sz="0" w:space="0" w:color="auto"/>
                                                        <w:bottom w:val="none" w:sz="0" w:space="0" w:color="auto"/>
                                                        <w:right w:val="none" w:sz="0" w:space="0" w:color="auto"/>
                                                      </w:divBdr>
                                                    </w:div>
                                                    <w:div w:id="425154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44748349">
      <w:bodyDiv w:val="1"/>
      <w:marLeft w:val="0"/>
      <w:marRight w:val="0"/>
      <w:marTop w:val="0"/>
      <w:marBottom w:val="0"/>
      <w:divBdr>
        <w:top w:val="none" w:sz="0" w:space="0" w:color="auto"/>
        <w:left w:val="none" w:sz="0" w:space="0" w:color="auto"/>
        <w:bottom w:val="none" w:sz="0" w:space="0" w:color="auto"/>
        <w:right w:val="none" w:sz="0" w:space="0" w:color="auto"/>
      </w:divBdr>
    </w:div>
    <w:div w:id="1352800394">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76410897">
      <w:bodyDiv w:val="1"/>
      <w:marLeft w:val="0"/>
      <w:marRight w:val="0"/>
      <w:marTop w:val="0"/>
      <w:marBottom w:val="0"/>
      <w:divBdr>
        <w:top w:val="none" w:sz="0" w:space="0" w:color="auto"/>
        <w:left w:val="none" w:sz="0" w:space="0" w:color="auto"/>
        <w:bottom w:val="none" w:sz="0" w:space="0" w:color="auto"/>
        <w:right w:val="none" w:sz="0" w:space="0" w:color="auto"/>
      </w:divBdr>
    </w:div>
    <w:div w:id="1486433568">
      <w:bodyDiv w:val="1"/>
      <w:marLeft w:val="0"/>
      <w:marRight w:val="0"/>
      <w:marTop w:val="0"/>
      <w:marBottom w:val="0"/>
      <w:divBdr>
        <w:top w:val="none" w:sz="0" w:space="0" w:color="auto"/>
        <w:left w:val="none" w:sz="0" w:space="0" w:color="auto"/>
        <w:bottom w:val="none" w:sz="0" w:space="0" w:color="auto"/>
        <w:right w:val="none" w:sz="0" w:space="0" w:color="auto"/>
      </w:divBdr>
    </w:div>
    <w:div w:id="1490099329">
      <w:bodyDiv w:val="1"/>
      <w:marLeft w:val="0"/>
      <w:marRight w:val="0"/>
      <w:marTop w:val="0"/>
      <w:marBottom w:val="0"/>
      <w:divBdr>
        <w:top w:val="none" w:sz="0" w:space="0" w:color="auto"/>
        <w:left w:val="none" w:sz="0" w:space="0" w:color="auto"/>
        <w:bottom w:val="none" w:sz="0" w:space="0" w:color="auto"/>
        <w:right w:val="none" w:sz="0" w:space="0" w:color="auto"/>
      </w:divBdr>
    </w:div>
    <w:div w:id="1523740275">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87694138">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643197884">
      <w:bodyDiv w:val="1"/>
      <w:marLeft w:val="0"/>
      <w:marRight w:val="0"/>
      <w:marTop w:val="0"/>
      <w:marBottom w:val="0"/>
      <w:divBdr>
        <w:top w:val="none" w:sz="0" w:space="0" w:color="auto"/>
        <w:left w:val="none" w:sz="0" w:space="0" w:color="auto"/>
        <w:bottom w:val="none" w:sz="0" w:space="0" w:color="auto"/>
        <w:right w:val="none" w:sz="0" w:space="0" w:color="auto"/>
      </w:divBdr>
    </w:div>
    <w:div w:id="1654798705">
      <w:bodyDiv w:val="1"/>
      <w:marLeft w:val="0"/>
      <w:marRight w:val="0"/>
      <w:marTop w:val="0"/>
      <w:marBottom w:val="0"/>
      <w:divBdr>
        <w:top w:val="none" w:sz="0" w:space="0" w:color="auto"/>
        <w:left w:val="none" w:sz="0" w:space="0" w:color="auto"/>
        <w:bottom w:val="none" w:sz="0" w:space="0" w:color="auto"/>
        <w:right w:val="none" w:sz="0" w:space="0" w:color="auto"/>
      </w:divBdr>
    </w:div>
    <w:div w:id="1694106959">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392074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5380457">
      <w:bodyDiv w:val="1"/>
      <w:marLeft w:val="0"/>
      <w:marRight w:val="0"/>
      <w:marTop w:val="0"/>
      <w:marBottom w:val="0"/>
      <w:divBdr>
        <w:top w:val="none" w:sz="0" w:space="0" w:color="auto"/>
        <w:left w:val="none" w:sz="0" w:space="0" w:color="auto"/>
        <w:bottom w:val="none" w:sz="0" w:space="0" w:color="auto"/>
        <w:right w:val="none" w:sz="0" w:space="0" w:color="auto"/>
      </w:divBdr>
    </w:div>
    <w:div w:id="1905023697">
      <w:bodyDiv w:val="1"/>
      <w:marLeft w:val="0"/>
      <w:marRight w:val="0"/>
      <w:marTop w:val="0"/>
      <w:marBottom w:val="0"/>
      <w:divBdr>
        <w:top w:val="none" w:sz="0" w:space="0" w:color="auto"/>
        <w:left w:val="none" w:sz="0" w:space="0" w:color="auto"/>
        <w:bottom w:val="none" w:sz="0" w:space="0" w:color="auto"/>
        <w:right w:val="none" w:sz="0" w:space="0" w:color="auto"/>
      </w:divBdr>
    </w:div>
    <w:div w:id="1951274413">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1976331390">
      <w:bodyDiv w:val="1"/>
      <w:marLeft w:val="0"/>
      <w:marRight w:val="0"/>
      <w:marTop w:val="0"/>
      <w:marBottom w:val="0"/>
      <w:divBdr>
        <w:top w:val="none" w:sz="0" w:space="0" w:color="auto"/>
        <w:left w:val="none" w:sz="0" w:space="0" w:color="auto"/>
        <w:bottom w:val="none" w:sz="0" w:space="0" w:color="auto"/>
        <w:right w:val="none" w:sz="0" w:space="0" w:color="auto"/>
      </w:divBdr>
    </w:div>
    <w:div w:id="1982879220">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056349338">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13698571003792926" TargetMode="External"/><Relationship Id="rId21" Type="http://schemas.openxmlformats.org/officeDocument/2006/relationships/hyperlink" Target="https://doi:10.1007/s10767-014-9192-9" TargetMode="External"/><Relationship Id="rId34" Type="http://schemas.openxmlformats.org/officeDocument/2006/relationships/hyperlink" Target="https://doi.org/%2010.1111/1467-9566.12223" TargetMode="External"/><Relationship Id="rId42" Type="http://schemas.openxmlformats.org/officeDocument/2006/relationships/hyperlink" Target="https://doi.org/10.1177%2F1075547014549481" TargetMode="External"/><Relationship Id="rId47" Type="http://schemas.openxmlformats.org/officeDocument/2006/relationships/hyperlink" Target="https://doi.org/10.1177%2F0003122420977480" TargetMode="External"/><Relationship Id="rId50" Type="http://schemas.openxmlformats.org/officeDocument/2006/relationships/hyperlink" Target="https://doi.org/10.1177%2F1060826515624381" TargetMode="External"/><Relationship Id="rId55" Type="http://schemas.openxmlformats.org/officeDocument/2006/relationships/hyperlink" Target="https://doi.org/10.1177%2F2332649219899683" TargetMode="External"/><Relationship Id="rId63"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7351/ests2015.003" TargetMode="External"/><Relationship Id="rId29" Type="http://schemas.openxmlformats.org/officeDocument/2006/relationships/hyperlink" Target="https://doi.org/10.1332/204674313X669720" TargetMode="External"/><Relationship Id="rId11" Type="http://schemas.openxmlformats.org/officeDocument/2006/relationships/image" Target="media/image1.png"/><Relationship Id="rId24" Type="http://schemas.openxmlformats.org/officeDocument/2006/relationships/hyperlink" Target="https://doi.org/10.1057/biosoc.2014.15" TargetMode="External"/><Relationship Id="rId32" Type="http://schemas.openxmlformats.org/officeDocument/2006/relationships/hyperlink" Target="https://doi.org/10.1080/13698570802383432" TargetMode="External"/><Relationship Id="rId37" Type="http://schemas.openxmlformats.org/officeDocument/2006/relationships/hyperlink" Target="https://doi.org/10.1111/soc4.12183" TargetMode="External"/><Relationship Id="rId40" Type="http://schemas.openxmlformats.org/officeDocument/2006/relationships/hyperlink" Target="https://doi.org/10.1177%2F0038038511419180" TargetMode="External"/><Relationship Id="rId45" Type="http://schemas.openxmlformats.org/officeDocument/2006/relationships/hyperlink" Target="https://doi.org/10.1057/sub.2011.10" TargetMode="External"/><Relationship Id="rId53" Type="http://schemas.openxmlformats.org/officeDocument/2006/relationships/hyperlink" Target="https://doi.org/10.1111/amet.12596" TargetMode="External"/><Relationship Id="rId58" Type="http://schemas.openxmlformats.org/officeDocument/2006/relationships/hyperlink" Target="https://doi.org/10.1057/s41292-017-0046-3" TargetMode="External"/><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header" Target="header2.xml"/><Relationship Id="rId19" Type="http://schemas.openxmlformats.org/officeDocument/2006/relationships/hyperlink" Target="https://doi.org/10.1080/0953732032000046024" TargetMode="External"/><Relationship Id="rId14" Type="http://schemas.openxmlformats.org/officeDocument/2006/relationships/hyperlink" Target="https://doi.org/10.1080/09581590802385664" TargetMode="External"/><Relationship Id="rId22" Type="http://schemas.openxmlformats.org/officeDocument/2006/relationships/hyperlink" Target="https://doi.org/10.1177%2F0261018315574020" TargetMode="External"/><Relationship Id="rId27" Type="http://schemas.openxmlformats.org/officeDocument/2006/relationships/hyperlink" Target="https://doi.org/10.5153%2Fsro.2536" TargetMode="External"/><Relationship Id="rId30" Type="http://schemas.openxmlformats.org/officeDocument/2006/relationships/hyperlink" Target="https://doi.org/10.1057/s41286-021-00113-4" TargetMode="External"/><Relationship Id="rId35" Type="http://schemas.openxmlformats.org/officeDocument/2006/relationships/hyperlink" Target="https://doi.org/10.1080/13698575.2014.994479" TargetMode="External"/><Relationship Id="rId43" Type="http://schemas.openxmlformats.org/officeDocument/2006/relationships/hyperlink" Target="https://doi:10.1016/j.neuron.2012.04.004" TargetMode="External"/><Relationship Id="rId48" Type="http://schemas.openxmlformats.org/officeDocument/2006/relationships/hyperlink" Target="https://doi.org/10.2307/591464" TargetMode="External"/><Relationship Id="rId56" Type="http://schemas.openxmlformats.org/officeDocument/2006/relationships/hyperlink" Target="https://doi.org/10.1177%2F089124301015004006" TargetMode="External"/><Relationship Id="rId64"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hyperlink" Target="https://doi.org/10.1177%2F0891243212446336" TargetMode="External"/><Relationship Id="rId3" Type="http://schemas.openxmlformats.org/officeDocument/2006/relationships/customXml" Target="../customXml/item3.xml"/><Relationship Id="rId12" Type="http://schemas.openxmlformats.org/officeDocument/2006/relationships/hyperlink" Target="https://fivetothrive.org.uk/approach/" TargetMode="External"/><Relationship Id="rId17" Type="http://schemas.openxmlformats.org/officeDocument/2006/relationships/hyperlink" Target="https://doi.org/10.1177%2F0952695120945966" TargetMode="External"/><Relationship Id="rId25" Type="http://schemas.openxmlformats.org/officeDocument/2006/relationships/hyperlink" Target="https://doi.org/10.28968/cftt.v5i2.32070" TargetMode="External"/><Relationship Id="rId33" Type="http://schemas.openxmlformats.org/officeDocument/2006/relationships/hyperlink" Target="https://doi.org/10.1080/13698571003789732" TargetMode="External"/><Relationship Id="rId38" Type="http://schemas.openxmlformats.org/officeDocument/2006/relationships/hyperlink" Target="https://doi.org/10.1177/0261018315574019" TargetMode="External"/><Relationship Id="rId46" Type="http://schemas.openxmlformats.org/officeDocument/2006/relationships/hyperlink" Target="https://dx.doi.org/10.1177%2F0963662514521550" TargetMode="External"/><Relationship Id="rId59" Type="http://schemas.openxmlformats.org/officeDocument/2006/relationships/hyperlink" Target="https://doi.org/10.1332/204674318X15271465130398" TargetMode="External"/><Relationship Id="rId67" Type="http://schemas.openxmlformats.org/officeDocument/2006/relationships/theme" Target="theme/theme1.xml"/><Relationship Id="rId20" Type="http://schemas.openxmlformats.org/officeDocument/2006/relationships/hyperlink" Target="https://psycnet.apa.org/doi/10.1177/0038026116672812" TargetMode="External"/><Relationship Id="rId41" Type="http://schemas.openxmlformats.org/officeDocument/2006/relationships/hyperlink" Target="https://doi.org/10.1057/biosoc.2011.24" TargetMode="External"/><Relationship Id="rId54" Type="http://schemas.openxmlformats.org/officeDocument/2006/relationships/hyperlink" Target="https://doi.org/10.1080/14791420.2011.610327"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80/09537320600777002" TargetMode="External"/><Relationship Id="rId23" Type="http://schemas.openxmlformats.org/officeDocument/2006/relationships/hyperlink" Target="https://doi:10.1093/bjsw/bct052" TargetMode="External"/><Relationship Id="rId28" Type="http://schemas.openxmlformats.org/officeDocument/2006/relationships/hyperlink" Target="https://doi.org/10.1080/13698571003789666" TargetMode="External"/><Relationship Id="rId36" Type="http://schemas.openxmlformats.org/officeDocument/2006/relationships/hyperlink" Target="https://doi.org/10.1080/13698575.2011.624179" TargetMode="External"/><Relationship Id="rId49" Type="http://schemas.openxmlformats.org/officeDocument/2006/relationships/hyperlink" Target="http://doi:10.1016/j.socscimed.2009.11.023" TargetMode="External"/><Relationship Id="rId57" Type="http://schemas.openxmlformats.org/officeDocument/2006/relationships/hyperlink" Target="https://doi.org/10.1016/j.wsif.2010.02.019" TargetMode="External"/><Relationship Id="rId10" Type="http://schemas.openxmlformats.org/officeDocument/2006/relationships/endnotes" Target="endnotes.xml"/><Relationship Id="rId31" Type="http://schemas.openxmlformats.org/officeDocument/2006/relationships/hyperlink" Target="https://doi.org/10.1177%2F2056305117707192" TargetMode="External"/><Relationship Id="rId44" Type="http://schemas.openxmlformats.org/officeDocument/2006/relationships/hyperlink" Target="https://doi:10.1016/j.appet.2010.02.007" TargetMode="External"/><Relationship Id="rId52" Type="http://schemas.openxmlformats.org/officeDocument/2006/relationships/hyperlink" Target="https://doi.org/10.1111/maq.12149" TargetMode="External"/><Relationship Id="rId60" Type="http://schemas.openxmlformats.org/officeDocument/2006/relationships/header" Target="header1.xml"/><Relationship Id="rId65"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doi.org/10.1177%2F0306312710363511" TargetMode="External"/><Relationship Id="rId18" Type="http://schemas.openxmlformats.org/officeDocument/2006/relationships/hyperlink" Target="https://doi:10.1111/J.1751-9020.2011.00365.X" TargetMode="External"/><Relationship Id="rId39" Type="http://schemas.openxmlformats.org/officeDocument/2006/relationships/hyperlink" Target="https://doi.org/10.1177/10731105188042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Props1.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3B0C4D-3089-4272-A2EB-BE4DF07EC9C8}">
  <ds:schemaRefs>
    <ds:schemaRef ds:uri="http://schemas.microsoft.com/sharepoint/v3/contenttype/forms"/>
  </ds:schemaRefs>
</ds:datastoreItem>
</file>

<file path=customXml/itemProps4.xml><?xml version="1.0" encoding="utf-8"?>
<ds:datastoreItem xmlns:ds="http://schemas.openxmlformats.org/officeDocument/2006/customXml" ds:itemID="{0EBDCA2A-F24E-4B4A-84DD-02F9CAA25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4289</Words>
  <Characters>81308</Characters>
  <Application>Microsoft Office Word</Application>
  <DocSecurity>0</DocSecurity>
  <Lines>1505</Lines>
  <Paragraphs>278</Paragraphs>
  <ScaleCrop>false</ScaleCrop>
  <HeadingPairs>
    <vt:vector size="2" baseType="variant">
      <vt:variant>
        <vt:lpstr>Title</vt:lpstr>
      </vt:variant>
      <vt:variant>
        <vt:i4>1</vt:i4>
      </vt:variant>
    </vt:vector>
  </HeadingPairs>
  <TitlesOfParts>
    <vt:vector size="1" baseType="lpstr">
      <vt:lpstr>Temporal Imaginaries in Accounts of Parenting Practices: Negotiations of Time, Advice, and Expertise </vt:lpstr>
    </vt:vector>
  </TitlesOfParts>
  <Manager/>
  <Company/>
  <LinksUpToDate>false</LinksUpToDate>
  <CharactersWithSpaces>953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Imaginaries in Accounts of Parenting Practices: Negotiations of Time, Advice, and Expertise </dc:title>
  <dc:subject/>
  <dc:creator>Tineke Broer, Martyn Pickersgill, Sarah Cunningham-Burley</dc:creator>
  <cp:keywords>Neuroscience, parenting, STS, temporalities, expertise</cp:keywords>
  <dc:description/>
  <cp:lastModifiedBy>Savit, Lauren Elizabeth</cp:lastModifiedBy>
  <cp:revision>2</cp:revision>
  <cp:lastPrinted>2021-04-17T19:19:00Z</cp:lastPrinted>
  <dcterms:created xsi:type="dcterms:W3CDTF">2022-03-07T15:30:00Z</dcterms:created>
  <dcterms:modified xsi:type="dcterms:W3CDTF">2022-03-07T15: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